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382574" w14:textId="7C941BAE" w:rsidR="00744E00" w:rsidRDefault="00EC4ABE">
      <w:r>
        <w:rPr>
          <w:rFonts w:cs="Arial"/>
          <w:noProof/>
          <w:color w:val="000000"/>
          <w:bdr w:val="none" w:sz="0" w:space="0" w:color="auto" w:frame="1"/>
        </w:rPr>
        <w:drawing>
          <wp:anchor distT="0" distB="0" distL="114300" distR="114300" simplePos="0" relativeHeight="251668480" behindDoc="1" locked="0" layoutInCell="1" allowOverlap="1" wp14:anchorId="2001B67F" wp14:editId="53F008C3">
            <wp:simplePos x="0" y="0"/>
            <wp:positionH relativeFrom="column">
              <wp:posOffset>-267426</wp:posOffset>
            </wp:positionH>
            <wp:positionV relativeFrom="paragraph">
              <wp:posOffset>-652417</wp:posOffset>
            </wp:positionV>
            <wp:extent cx="1616710" cy="570865"/>
            <wp:effectExtent l="0" t="0" r="2540" b="63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6710" cy="570865"/>
                    </a:xfrm>
                    <a:prstGeom prst="rect">
                      <a:avLst/>
                    </a:prstGeom>
                    <a:noFill/>
                    <a:ln>
                      <a:noFill/>
                    </a:ln>
                  </pic:spPr>
                </pic:pic>
              </a:graphicData>
            </a:graphic>
          </wp:anchor>
        </w:drawing>
      </w:r>
      <w:r w:rsidRPr="000616D1">
        <w:rPr>
          <w:rFonts w:cs="Arial"/>
          <w:b/>
          <w:bCs/>
          <w:noProof/>
          <w:color w:val="000000"/>
          <w:sz w:val="46"/>
          <w:szCs w:val="46"/>
        </w:rPr>
        <w:drawing>
          <wp:anchor distT="0" distB="0" distL="114300" distR="114300" simplePos="0" relativeHeight="251669504" behindDoc="1" locked="0" layoutInCell="1" allowOverlap="1" wp14:anchorId="7D154EA9" wp14:editId="3A8D0492">
            <wp:simplePos x="0" y="0"/>
            <wp:positionH relativeFrom="column">
              <wp:posOffset>-1058364</wp:posOffset>
            </wp:positionH>
            <wp:positionV relativeFrom="paragraph">
              <wp:posOffset>-943338</wp:posOffset>
            </wp:positionV>
            <wp:extent cx="562605" cy="10842172"/>
            <wp:effectExtent l="0" t="0" r="9525" b="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840" cy="10962329"/>
                    </a:xfrm>
                    <a:prstGeom prst="rect">
                      <a:avLst/>
                    </a:prstGeom>
                    <a:noFill/>
                    <a:ln>
                      <a:noFill/>
                    </a:ln>
                  </pic:spPr>
                </pic:pic>
              </a:graphicData>
            </a:graphic>
            <wp14:sizeRelV relativeFrom="margin">
              <wp14:pctHeight>0</wp14:pctHeight>
            </wp14:sizeRelV>
          </wp:anchor>
        </w:drawing>
      </w:r>
    </w:p>
    <w:p w14:paraId="1A3B3060" w14:textId="4B0CCB0E" w:rsidR="008A302D" w:rsidRDefault="008A302D"/>
    <w:p w14:paraId="674FC17C" w14:textId="0E36A1E4" w:rsidR="008A302D" w:rsidRDefault="008A302D" w:rsidP="008A302D">
      <w:pPr>
        <w:pStyle w:val="NormalWeb"/>
        <w:spacing w:before="0" w:beforeAutospacing="0" w:after="0" w:afterAutospacing="0"/>
        <w:jc w:val="center"/>
        <w:rPr>
          <w:rFonts w:ascii="Arial" w:hAnsi="Arial" w:cs="Arial"/>
          <w:b/>
          <w:bCs/>
          <w:color w:val="000000"/>
          <w:sz w:val="52"/>
          <w:szCs w:val="52"/>
        </w:rPr>
      </w:pPr>
    </w:p>
    <w:p w14:paraId="60ED4D84" w14:textId="0AC3A8CF" w:rsidR="00EC4ABE" w:rsidRDefault="00EC4ABE" w:rsidP="008A302D">
      <w:pPr>
        <w:pStyle w:val="NormalWeb"/>
        <w:spacing w:before="0" w:beforeAutospacing="0" w:after="0" w:afterAutospacing="0"/>
        <w:jc w:val="center"/>
        <w:rPr>
          <w:rFonts w:ascii="Arial" w:hAnsi="Arial" w:cs="Arial"/>
          <w:b/>
          <w:bCs/>
          <w:color w:val="000000"/>
          <w:sz w:val="52"/>
          <w:szCs w:val="52"/>
        </w:rPr>
      </w:pPr>
    </w:p>
    <w:p w14:paraId="23927562" w14:textId="1808D85B" w:rsidR="008A302D" w:rsidRPr="00B252F4" w:rsidRDefault="008A302D" w:rsidP="008A302D">
      <w:pPr>
        <w:pStyle w:val="NormalWeb"/>
        <w:spacing w:before="0" w:beforeAutospacing="0" w:after="0" w:afterAutospacing="0"/>
        <w:jc w:val="center"/>
        <w:rPr>
          <w:rFonts w:ascii="Arial" w:hAnsi="Arial" w:cs="Arial"/>
          <w:b/>
          <w:bCs/>
          <w:color w:val="000000"/>
          <w:sz w:val="52"/>
          <w:szCs w:val="52"/>
        </w:rPr>
      </w:pPr>
    </w:p>
    <w:p w14:paraId="61AB7449" w14:textId="77777777" w:rsidR="00EC4ABE" w:rsidRDefault="00EC4ABE" w:rsidP="00330D5C">
      <w:pPr>
        <w:pStyle w:val="NormalWeb"/>
        <w:spacing w:before="0" w:beforeAutospacing="0" w:after="0" w:afterAutospacing="0"/>
        <w:jc w:val="center"/>
        <w:rPr>
          <w:rFonts w:ascii="Arial" w:hAnsi="Arial" w:cs="Arial"/>
          <w:b/>
          <w:bCs/>
          <w:color w:val="000000"/>
          <w:sz w:val="32"/>
          <w:szCs w:val="32"/>
        </w:rPr>
      </w:pPr>
      <w:r w:rsidRPr="00EC4ABE">
        <w:rPr>
          <w:rFonts w:ascii="Arial" w:hAnsi="Arial" w:cs="Arial"/>
          <w:b/>
          <w:bCs/>
          <w:color w:val="000000"/>
          <w:sz w:val="32"/>
          <w:szCs w:val="32"/>
        </w:rPr>
        <w:t xml:space="preserve">FONTES E VISUALIZAÇÃO DE DADOS </w:t>
      </w:r>
    </w:p>
    <w:p w14:paraId="5E41A2DE" w14:textId="135291AE" w:rsidR="008A302D" w:rsidRPr="00EC4ABE" w:rsidRDefault="00EC4ABE" w:rsidP="00330D5C">
      <w:pPr>
        <w:pStyle w:val="NormalWeb"/>
        <w:spacing w:before="0" w:beforeAutospacing="0" w:after="0" w:afterAutospacing="0"/>
        <w:jc w:val="center"/>
        <w:rPr>
          <w:rFonts w:ascii="Arial" w:hAnsi="Arial" w:cs="Arial"/>
          <w:b/>
          <w:bCs/>
          <w:color w:val="000000"/>
          <w:sz w:val="32"/>
          <w:szCs w:val="32"/>
        </w:rPr>
      </w:pPr>
      <w:r w:rsidRPr="00EC4ABE">
        <w:rPr>
          <w:rFonts w:ascii="Arial" w:hAnsi="Arial" w:cs="Arial"/>
          <w:b/>
          <w:bCs/>
          <w:color w:val="000000"/>
          <w:sz w:val="32"/>
          <w:szCs w:val="32"/>
        </w:rPr>
        <w:t>EM CONTEXTO SMART CITY</w:t>
      </w:r>
    </w:p>
    <w:p w14:paraId="7CDAD742" w14:textId="77777777" w:rsidR="00EC4ABE" w:rsidRDefault="00EC4ABE" w:rsidP="00330D5C">
      <w:pPr>
        <w:pStyle w:val="NormalWeb"/>
        <w:spacing w:before="0" w:beforeAutospacing="0" w:after="0" w:afterAutospacing="0"/>
        <w:jc w:val="center"/>
        <w:rPr>
          <w:rFonts w:ascii="Arial" w:hAnsi="Arial" w:cs="Arial"/>
          <w:b/>
          <w:bCs/>
          <w:color w:val="000000"/>
        </w:rPr>
      </w:pPr>
    </w:p>
    <w:p w14:paraId="43CE169C" w14:textId="553F6A38" w:rsidR="00EC4ABE" w:rsidRPr="00EC4ABE" w:rsidRDefault="00EC4ABE" w:rsidP="00330D5C">
      <w:pPr>
        <w:pStyle w:val="NormalWeb"/>
        <w:spacing w:before="0" w:beforeAutospacing="0" w:after="0" w:afterAutospacing="0"/>
        <w:jc w:val="center"/>
        <w:rPr>
          <w:rFonts w:ascii="Arial" w:hAnsi="Arial" w:cs="Arial"/>
          <w:b/>
          <w:bCs/>
          <w:color w:val="000000"/>
        </w:rPr>
      </w:pPr>
      <w:r w:rsidRPr="00EC4ABE">
        <w:rPr>
          <w:rFonts w:ascii="Arial" w:hAnsi="Arial" w:cs="Arial"/>
          <w:b/>
          <w:bCs/>
          <w:color w:val="000000"/>
        </w:rPr>
        <w:t>Tânia Marina Couto Correia</w:t>
      </w:r>
    </w:p>
    <w:p w14:paraId="119B2E46" w14:textId="3BAAAD6E" w:rsidR="00EC4ABE" w:rsidRPr="00EC4ABE" w:rsidRDefault="00EC4ABE" w:rsidP="00330D5C">
      <w:pPr>
        <w:pStyle w:val="NormalWeb"/>
        <w:spacing w:before="0" w:beforeAutospacing="0" w:after="0" w:afterAutospacing="0"/>
        <w:jc w:val="center"/>
        <w:rPr>
          <w:rFonts w:ascii="Arial" w:hAnsi="Arial" w:cs="Arial"/>
          <w:b/>
          <w:bCs/>
          <w:color w:val="000000"/>
          <w:sz w:val="28"/>
          <w:szCs w:val="28"/>
        </w:rPr>
      </w:pPr>
    </w:p>
    <w:p w14:paraId="1DCC3672" w14:textId="511948B5" w:rsidR="00EC4ABE" w:rsidRDefault="00EC4ABE" w:rsidP="00330D5C">
      <w:pPr>
        <w:pStyle w:val="NormalWeb"/>
        <w:spacing w:before="0" w:beforeAutospacing="0" w:after="0" w:afterAutospacing="0"/>
        <w:jc w:val="center"/>
        <w:rPr>
          <w:rFonts w:ascii="Arial" w:hAnsi="Arial" w:cs="Arial"/>
          <w:color w:val="000000"/>
          <w:sz w:val="36"/>
          <w:szCs w:val="36"/>
        </w:rPr>
      </w:pPr>
    </w:p>
    <w:p w14:paraId="52072184" w14:textId="77777777" w:rsidR="00EC4ABE" w:rsidRDefault="00EC4ABE" w:rsidP="00330D5C">
      <w:pPr>
        <w:pStyle w:val="NormalWeb"/>
        <w:spacing w:before="0" w:beforeAutospacing="0" w:after="0" w:afterAutospacing="0"/>
        <w:jc w:val="center"/>
        <w:rPr>
          <w:rFonts w:ascii="Arial" w:hAnsi="Arial" w:cs="Arial"/>
          <w:color w:val="000000"/>
          <w:sz w:val="36"/>
          <w:szCs w:val="36"/>
        </w:rPr>
      </w:pPr>
    </w:p>
    <w:p w14:paraId="2DDC3000" w14:textId="77777777" w:rsidR="00EC4ABE" w:rsidRDefault="00EC4ABE" w:rsidP="00EC4ABE">
      <w:pPr>
        <w:pStyle w:val="Default"/>
        <w:jc w:val="center"/>
        <w:rPr>
          <w:rFonts w:ascii="Arial" w:hAnsi="Arial" w:cs="Arial"/>
          <w:sz w:val="22"/>
          <w:szCs w:val="22"/>
        </w:rPr>
      </w:pPr>
      <w:r w:rsidRPr="00EC4ABE">
        <w:rPr>
          <w:rFonts w:ascii="Arial" w:hAnsi="Arial" w:cs="Arial"/>
          <w:sz w:val="22"/>
          <w:szCs w:val="22"/>
        </w:rPr>
        <w:t xml:space="preserve">Relatório de projeto realizado no âmbito da </w:t>
      </w:r>
      <w:r>
        <w:rPr>
          <w:rFonts w:ascii="Arial" w:hAnsi="Arial" w:cs="Arial"/>
          <w:sz w:val="22"/>
          <w:szCs w:val="22"/>
        </w:rPr>
        <w:t>L</w:t>
      </w:r>
      <w:r w:rsidRPr="00EC4ABE">
        <w:rPr>
          <w:rFonts w:ascii="Arial" w:hAnsi="Arial" w:cs="Arial"/>
          <w:sz w:val="22"/>
          <w:szCs w:val="22"/>
        </w:rPr>
        <w:t>icenciatura em Ciência</w:t>
      </w:r>
    </w:p>
    <w:p w14:paraId="366B6548" w14:textId="77777777" w:rsidR="00EC4ABE" w:rsidRDefault="00EC4ABE" w:rsidP="00EC4ABE">
      <w:pPr>
        <w:pStyle w:val="Default"/>
        <w:jc w:val="center"/>
        <w:rPr>
          <w:rFonts w:ascii="Arial" w:hAnsi="Arial" w:cs="Arial"/>
          <w:sz w:val="22"/>
          <w:szCs w:val="22"/>
        </w:rPr>
      </w:pPr>
      <w:r w:rsidRPr="00EC4ABE">
        <w:rPr>
          <w:rFonts w:ascii="Arial" w:hAnsi="Arial" w:cs="Arial"/>
          <w:sz w:val="22"/>
          <w:szCs w:val="22"/>
        </w:rPr>
        <w:t xml:space="preserve"> da Informação, orientado pelo Prof. Ricardo Baptista e</w:t>
      </w:r>
      <w:r>
        <w:rPr>
          <w:rFonts w:ascii="Arial" w:hAnsi="Arial" w:cs="Arial"/>
          <w:sz w:val="22"/>
          <w:szCs w:val="22"/>
        </w:rPr>
        <w:t xml:space="preserve"> </w:t>
      </w:r>
    </w:p>
    <w:p w14:paraId="67698145" w14:textId="732A3CCC" w:rsidR="00EC4ABE" w:rsidRPr="00EC4ABE" w:rsidRDefault="00EC4ABE" w:rsidP="00EC4ABE">
      <w:pPr>
        <w:pStyle w:val="Default"/>
        <w:jc w:val="center"/>
        <w:rPr>
          <w:rFonts w:ascii="Arial" w:hAnsi="Arial" w:cs="Arial"/>
          <w:sz w:val="22"/>
          <w:szCs w:val="22"/>
        </w:rPr>
      </w:pPr>
      <w:r>
        <w:rPr>
          <w:rFonts w:ascii="Arial" w:hAnsi="Arial" w:cs="Arial"/>
          <w:sz w:val="22"/>
          <w:szCs w:val="22"/>
        </w:rPr>
        <w:t>supervisionado</w:t>
      </w:r>
      <w:r w:rsidRPr="00EC4ABE">
        <w:rPr>
          <w:rFonts w:ascii="Arial" w:hAnsi="Arial" w:cs="Arial"/>
          <w:sz w:val="22"/>
          <w:szCs w:val="22"/>
        </w:rPr>
        <w:t xml:space="preserve"> pelo Dr. Pedro Pimenta.</w:t>
      </w:r>
    </w:p>
    <w:p w14:paraId="55911ACB" w14:textId="426BA61E" w:rsidR="00EC4ABE" w:rsidRPr="00B252F4" w:rsidRDefault="00EC4ABE" w:rsidP="00EC4ABE">
      <w:pPr>
        <w:pStyle w:val="Default"/>
        <w:jc w:val="center"/>
        <w:rPr>
          <w:rFonts w:ascii="Arial" w:hAnsi="Arial" w:cs="Arial"/>
        </w:rPr>
      </w:pPr>
    </w:p>
    <w:p w14:paraId="3ABDB8B6" w14:textId="0402CEC9" w:rsidR="00EC4ABE" w:rsidRPr="00B252F4" w:rsidRDefault="00EC4ABE" w:rsidP="00EC4ABE">
      <w:pPr>
        <w:pStyle w:val="Default"/>
        <w:rPr>
          <w:rFonts w:ascii="Arial" w:hAnsi="Arial" w:cs="Arial"/>
          <w:sz w:val="21"/>
          <w:szCs w:val="21"/>
        </w:rPr>
      </w:pPr>
    </w:p>
    <w:p w14:paraId="1B63E53A" w14:textId="0FA286E5" w:rsidR="00EC4ABE" w:rsidRPr="00B252F4" w:rsidRDefault="00EC4ABE" w:rsidP="00EC4ABE">
      <w:pPr>
        <w:pStyle w:val="Default"/>
        <w:rPr>
          <w:rFonts w:ascii="Arial" w:hAnsi="Arial" w:cs="Arial"/>
          <w:sz w:val="21"/>
          <w:szCs w:val="21"/>
        </w:rPr>
      </w:pPr>
    </w:p>
    <w:p w14:paraId="625DA401" w14:textId="59A125C3" w:rsidR="00EC4ABE" w:rsidRPr="00B252F4" w:rsidRDefault="00EC4ABE" w:rsidP="00EC4ABE">
      <w:pPr>
        <w:pStyle w:val="Default"/>
        <w:rPr>
          <w:rFonts w:ascii="Arial" w:hAnsi="Arial" w:cs="Arial"/>
          <w:sz w:val="21"/>
          <w:szCs w:val="21"/>
        </w:rPr>
      </w:pPr>
    </w:p>
    <w:p w14:paraId="2CA91836" w14:textId="60269745" w:rsidR="00EC4ABE" w:rsidRDefault="00EC4ABE" w:rsidP="00EC4ABE">
      <w:pPr>
        <w:pStyle w:val="SemEspaamento"/>
        <w:jc w:val="center"/>
        <w:rPr>
          <w:rFonts w:ascii="Arial" w:hAnsi="Arial" w:cs="Arial"/>
          <w:sz w:val="21"/>
          <w:szCs w:val="21"/>
        </w:rPr>
      </w:pPr>
    </w:p>
    <w:p w14:paraId="43860AEE" w14:textId="77777777" w:rsidR="00EC4ABE" w:rsidRPr="00B252F4" w:rsidRDefault="00EC4ABE" w:rsidP="00EC4ABE">
      <w:pPr>
        <w:pStyle w:val="SemEspaamento"/>
        <w:jc w:val="center"/>
        <w:rPr>
          <w:rFonts w:ascii="Arial" w:hAnsi="Arial" w:cs="Arial"/>
          <w:sz w:val="21"/>
          <w:szCs w:val="21"/>
        </w:rPr>
      </w:pPr>
    </w:p>
    <w:p w14:paraId="5CD940BA" w14:textId="0BDDB92E" w:rsidR="00EC4ABE" w:rsidRDefault="00EC4ABE" w:rsidP="00EC4ABE">
      <w:pPr>
        <w:pStyle w:val="SemEspaamento"/>
        <w:jc w:val="center"/>
        <w:rPr>
          <w:rFonts w:ascii="Arial" w:hAnsi="Arial" w:cs="Arial"/>
          <w:sz w:val="21"/>
          <w:szCs w:val="21"/>
        </w:rPr>
      </w:pPr>
    </w:p>
    <w:p w14:paraId="5415CA6A" w14:textId="630320E5" w:rsidR="00EC4ABE" w:rsidRDefault="00EC4ABE" w:rsidP="00EC4ABE">
      <w:pPr>
        <w:pStyle w:val="SemEspaamento"/>
        <w:jc w:val="center"/>
        <w:rPr>
          <w:rFonts w:ascii="Arial" w:hAnsi="Arial" w:cs="Arial"/>
          <w:sz w:val="21"/>
          <w:szCs w:val="21"/>
        </w:rPr>
      </w:pPr>
    </w:p>
    <w:p w14:paraId="0A11C99C" w14:textId="23B1D7A4" w:rsidR="00EC4ABE" w:rsidRDefault="00EC4ABE" w:rsidP="00EC4ABE">
      <w:pPr>
        <w:pStyle w:val="SemEspaamento"/>
        <w:jc w:val="center"/>
        <w:rPr>
          <w:rFonts w:ascii="Arial" w:hAnsi="Arial" w:cs="Arial"/>
          <w:sz w:val="21"/>
          <w:szCs w:val="21"/>
        </w:rPr>
      </w:pPr>
    </w:p>
    <w:p w14:paraId="78AA76E1" w14:textId="3E9FA0CE" w:rsidR="00EC4ABE" w:rsidRDefault="00EC4ABE" w:rsidP="00EC4ABE">
      <w:pPr>
        <w:pStyle w:val="SemEspaamento"/>
        <w:jc w:val="center"/>
        <w:rPr>
          <w:rFonts w:ascii="Arial" w:hAnsi="Arial" w:cs="Arial"/>
          <w:sz w:val="21"/>
          <w:szCs w:val="21"/>
        </w:rPr>
      </w:pPr>
    </w:p>
    <w:p w14:paraId="0CE8DD79" w14:textId="5C852E3E" w:rsidR="00EC4ABE" w:rsidRDefault="00EC4ABE" w:rsidP="00EC4ABE">
      <w:pPr>
        <w:pStyle w:val="SemEspaamento"/>
        <w:jc w:val="center"/>
        <w:rPr>
          <w:rFonts w:ascii="Arial" w:hAnsi="Arial" w:cs="Arial"/>
          <w:sz w:val="21"/>
          <w:szCs w:val="21"/>
        </w:rPr>
      </w:pPr>
    </w:p>
    <w:p w14:paraId="7C4BDEB4" w14:textId="77777777" w:rsidR="00EC4ABE" w:rsidRDefault="00EC4ABE" w:rsidP="00EC4ABE">
      <w:pPr>
        <w:pStyle w:val="SemEspaamento"/>
        <w:jc w:val="center"/>
        <w:rPr>
          <w:rFonts w:ascii="Arial" w:hAnsi="Arial" w:cs="Arial"/>
          <w:sz w:val="21"/>
          <w:szCs w:val="21"/>
        </w:rPr>
      </w:pPr>
    </w:p>
    <w:p w14:paraId="5470023B" w14:textId="68127EE7" w:rsidR="00EC4ABE" w:rsidRDefault="00EC4ABE" w:rsidP="00EC4ABE">
      <w:pPr>
        <w:pStyle w:val="SemEspaamento"/>
        <w:jc w:val="center"/>
        <w:rPr>
          <w:rFonts w:ascii="Arial" w:hAnsi="Arial" w:cs="Arial"/>
          <w:sz w:val="21"/>
          <w:szCs w:val="21"/>
        </w:rPr>
      </w:pPr>
    </w:p>
    <w:p w14:paraId="289B4C38" w14:textId="68C7D430" w:rsidR="00EC4ABE" w:rsidRDefault="00EC4ABE" w:rsidP="00EC4ABE">
      <w:pPr>
        <w:pStyle w:val="SemEspaamento"/>
        <w:jc w:val="center"/>
        <w:rPr>
          <w:rFonts w:ascii="Arial" w:hAnsi="Arial" w:cs="Arial"/>
          <w:sz w:val="21"/>
          <w:szCs w:val="21"/>
        </w:rPr>
      </w:pPr>
    </w:p>
    <w:p w14:paraId="056D264D" w14:textId="47630A8D" w:rsidR="00EC4ABE" w:rsidRDefault="00EC4ABE" w:rsidP="00EC4ABE">
      <w:pPr>
        <w:pStyle w:val="SemEspaamento"/>
        <w:jc w:val="center"/>
        <w:rPr>
          <w:rFonts w:ascii="Arial" w:hAnsi="Arial" w:cs="Arial"/>
          <w:sz w:val="21"/>
          <w:szCs w:val="21"/>
        </w:rPr>
      </w:pPr>
    </w:p>
    <w:p w14:paraId="3D988E00" w14:textId="208C7A7B" w:rsidR="00EC4ABE" w:rsidRDefault="00EC4ABE" w:rsidP="00EC4ABE">
      <w:pPr>
        <w:pStyle w:val="SemEspaamento"/>
        <w:jc w:val="center"/>
        <w:rPr>
          <w:rFonts w:ascii="Arial" w:hAnsi="Arial" w:cs="Arial"/>
          <w:sz w:val="21"/>
          <w:szCs w:val="21"/>
        </w:rPr>
      </w:pPr>
    </w:p>
    <w:p w14:paraId="48438A6A" w14:textId="6221D428" w:rsidR="00EC4ABE" w:rsidRDefault="00EC4ABE" w:rsidP="00EC4ABE">
      <w:pPr>
        <w:pStyle w:val="SemEspaamento"/>
        <w:jc w:val="center"/>
        <w:rPr>
          <w:rFonts w:ascii="Arial" w:hAnsi="Arial" w:cs="Arial"/>
          <w:sz w:val="21"/>
          <w:szCs w:val="21"/>
        </w:rPr>
      </w:pPr>
    </w:p>
    <w:p w14:paraId="46D4DF98" w14:textId="6F92949F" w:rsidR="00EC4ABE" w:rsidRDefault="00EC4ABE" w:rsidP="00EC4ABE">
      <w:pPr>
        <w:pStyle w:val="SemEspaamento"/>
        <w:jc w:val="center"/>
        <w:rPr>
          <w:rFonts w:ascii="Arial" w:hAnsi="Arial" w:cs="Arial"/>
          <w:sz w:val="21"/>
          <w:szCs w:val="21"/>
        </w:rPr>
      </w:pPr>
    </w:p>
    <w:p w14:paraId="592A9E1F" w14:textId="77777777" w:rsidR="00EC4ABE" w:rsidRPr="00B252F4" w:rsidRDefault="00EC4ABE" w:rsidP="00EC4ABE">
      <w:pPr>
        <w:pStyle w:val="SemEspaamento"/>
        <w:jc w:val="center"/>
        <w:rPr>
          <w:rFonts w:ascii="Arial" w:hAnsi="Arial" w:cs="Arial"/>
          <w:sz w:val="21"/>
          <w:szCs w:val="21"/>
        </w:rPr>
      </w:pPr>
    </w:p>
    <w:p w14:paraId="15950434" w14:textId="69843360" w:rsidR="00EC4ABE" w:rsidRPr="00B252F4" w:rsidRDefault="00EC4ABE" w:rsidP="00EC4ABE">
      <w:pPr>
        <w:pStyle w:val="SemEspaamento"/>
        <w:jc w:val="center"/>
        <w:rPr>
          <w:rFonts w:ascii="Arial" w:hAnsi="Arial" w:cs="Arial"/>
          <w:sz w:val="21"/>
          <w:szCs w:val="21"/>
        </w:rPr>
      </w:pPr>
    </w:p>
    <w:p w14:paraId="10CEF032" w14:textId="44FE8F45" w:rsidR="00EC4ABE" w:rsidRPr="00EC4ABE" w:rsidRDefault="00EC4ABE" w:rsidP="00EC4ABE">
      <w:pPr>
        <w:pStyle w:val="SemEspaamento"/>
        <w:spacing w:line="360" w:lineRule="auto"/>
        <w:jc w:val="center"/>
        <w:rPr>
          <w:rFonts w:ascii="Arial" w:hAnsi="Arial" w:cs="Arial"/>
        </w:rPr>
      </w:pPr>
      <w:r w:rsidRPr="00EC4ABE">
        <w:rPr>
          <w:rFonts w:ascii="Arial" w:hAnsi="Arial" w:cs="Arial"/>
        </w:rPr>
        <w:t>Faculdade de Letras | Faculdade de Engenharia</w:t>
      </w:r>
    </w:p>
    <w:p w14:paraId="4D40A99D" w14:textId="74CB3343" w:rsidR="00EC4ABE" w:rsidRPr="00EC4ABE" w:rsidRDefault="00EC4ABE" w:rsidP="00EC4ABE">
      <w:pPr>
        <w:pStyle w:val="SemEspaamento"/>
        <w:spacing w:line="360" w:lineRule="auto"/>
        <w:jc w:val="center"/>
        <w:rPr>
          <w:rFonts w:ascii="Arial" w:hAnsi="Arial" w:cs="Arial"/>
        </w:rPr>
      </w:pPr>
      <w:r w:rsidRPr="00EC4ABE">
        <w:rPr>
          <w:rFonts w:ascii="Arial" w:hAnsi="Arial" w:cs="Arial"/>
        </w:rPr>
        <w:t>Universidade do Porto</w:t>
      </w:r>
    </w:p>
    <w:p w14:paraId="44B7B8D6" w14:textId="327A9271" w:rsidR="00EC4ABE" w:rsidRPr="00EC4ABE" w:rsidRDefault="00EC4ABE" w:rsidP="00EC4ABE">
      <w:pPr>
        <w:pStyle w:val="SemEspaamento"/>
        <w:spacing w:line="360" w:lineRule="auto"/>
        <w:jc w:val="center"/>
        <w:rPr>
          <w:rFonts w:ascii="Arial" w:hAnsi="Arial" w:cs="Arial"/>
        </w:rPr>
      </w:pPr>
      <w:r w:rsidRPr="00EC4ABE">
        <w:rPr>
          <w:rFonts w:ascii="Arial" w:hAnsi="Arial" w:cs="Arial"/>
        </w:rPr>
        <w:t>Junho 2021</w:t>
      </w:r>
    </w:p>
    <w:p w14:paraId="7B3F2287" w14:textId="2511EE36" w:rsidR="008A302D" w:rsidRPr="00B252F4" w:rsidRDefault="008A302D" w:rsidP="008A302D">
      <w:pPr>
        <w:pStyle w:val="NormalWeb"/>
        <w:spacing w:before="0" w:beforeAutospacing="0" w:after="0" w:afterAutospacing="0"/>
        <w:rPr>
          <w:rFonts w:ascii="Arial" w:hAnsi="Arial" w:cs="Arial"/>
          <w:color w:val="000000"/>
          <w:sz w:val="48"/>
          <w:szCs w:val="48"/>
        </w:rPr>
      </w:pPr>
    </w:p>
    <w:p w14:paraId="24D85527" w14:textId="429A72A7" w:rsidR="008A302D" w:rsidRPr="008A302D" w:rsidRDefault="008A302D" w:rsidP="008A302D">
      <w:pPr>
        <w:pStyle w:val="NormalWeb"/>
        <w:spacing w:before="0" w:beforeAutospacing="0" w:after="0" w:afterAutospacing="0"/>
        <w:rPr>
          <w:rFonts w:ascii="Arial" w:hAnsi="Arial" w:cs="Arial"/>
          <w:color w:val="000000"/>
          <w:sz w:val="48"/>
          <w:szCs w:val="48"/>
        </w:rPr>
      </w:pPr>
    </w:p>
    <w:p w14:paraId="32F23336" w14:textId="526434B6" w:rsidR="008A302D" w:rsidRPr="00162BB9" w:rsidRDefault="00162BB9" w:rsidP="00162BB9">
      <w:pPr>
        <w:pStyle w:val="NormalWeb"/>
        <w:spacing w:before="0" w:beforeAutospacing="0" w:after="0" w:afterAutospacing="0"/>
        <w:jc w:val="center"/>
        <w:rPr>
          <w:rFonts w:ascii="Arial" w:hAnsi="Arial" w:cs="Arial"/>
          <w:b/>
          <w:bCs/>
          <w:color w:val="000000"/>
          <w:sz w:val="52"/>
          <w:szCs w:val="52"/>
        </w:rPr>
      </w:pPr>
      <w:r>
        <w:rPr>
          <w:rFonts w:ascii="Arial" w:hAnsi="Arial" w:cs="Arial"/>
          <w:b/>
          <w:bCs/>
          <w:color w:val="000000"/>
          <w:sz w:val="52"/>
          <w:szCs w:val="52"/>
        </w:rPr>
        <w:br w:type="page"/>
      </w:r>
    </w:p>
    <w:p w14:paraId="19CFD4E2" w14:textId="3232E9B3" w:rsidR="008B7807" w:rsidRPr="00EC4ABE" w:rsidRDefault="00EC4ABE" w:rsidP="00EC4ABE">
      <w:pPr>
        <w:rPr>
          <w:b/>
          <w:bCs/>
          <w:szCs w:val="20"/>
        </w:rPr>
      </w:pPr>
      <w:bookmarkStart w:id="0" w:name="_Toc455329727"/>
      <w:bookmarkStart w:id="1" w:name="_Toc482463090"/>
      <w:r w:rsidRPr="00EC4ABE">
        <w:rPr>
          <w:b/>
          <w:bCs/>
          <w:szCs w:val="20"/>
        </w:rPr>
        <w:lastRenderedPageBreak/>
        <w:t>AGRADECIMENTOS</w:t>
      </w:r>
      <w:bookmarkEnd w:id="0"/>
      <w:bookmarkEnd w:id="1"/>
    </w:p>
    <w:p w14:paraId="0B5C0122" w14:textId="0EA62440" w:rsidR="008A302D" w:rsidRPr="00B252F4" w:rsidRDefault="008A302D" w:rsidP="000616D1">
      <w:pPr>
        <w:pStyle w:val="SemEspaamento"/>
        <w:rPr>
          <w:rFonts w:ascii="Arial" w:hAnsi="Arial" w:cs="Arial"/>
          <w:sz w:val="20"/>
          <w:szCs w:val="20"/>
        </w:rPr>
      </w:pPr>
    </w:p>
    <w:p w14:paraId="562FB7D2" w14:textId="77777777" w:rsidR="00B252F4" w:rsidRDefault="00B252F4" w:rsidP="00EC4ABE">
      <w:r w:rsidRPr="00B252F4">
        <w:t xml:space="preserve">Agradeço ao professor Ricardo Baptista, pela disponibilidade e acompanhamento ao longo do projeto. </w:t>
      </w:r>
    </w:p>
    <w:p w14:paraId="005E94D5" w14:textId="102DAB50" w:rsidR="00B252F4" w:rsidRDefault="00EC4ABE" w:rsidP="00EC4ABE">
      <w:r>
        <w:t>À</w:t>
      </w:r>
      <w:r w:rsidR="00B252F4" w:rsidRPr="00B252F4">
        <w:t xml:space="preserve"> entidade acolhedora, na pessoa do Dr. Pedro Pimenta, pel</w:t>
      </w:r>
      <w:r w:rsidR="00491425">
        <w:t>a oportunidade,</w:t>
      </w:r>
      <w:r w:rsidR="00B252F4" w:rsidRPr="00B252F4">
        <w:t xml:space="preserve"> incentivo, acompanhamento e simpatia com que sempre me brindou. </w:t>
      </w:r>
    </w:p>
    <w:p w14:paraId="3F1793E9" w14:textId="41D66D82" w:rsidR="00851BAA" w:rsidRDefault="00B252F4" w:rsidP="00EC4ABE">
      <w:r>
        <w:t xml:space="preserve">Ao </w:t>
      </w:r>
      <w:r w:rsidRPr="00B252F4">
        <w:t>colega Guilherme Rocha, que fez parte do mesmo projeto, que muito</w:t>
      </w:r>
      <w:r w:rsidR="002D22C1">
        <w:t xml:space="preserve"> me </w:t>
      </w:r>
      <w:r w:rsidR="002D22C1" w:rsidRPr="00B252F4">
        <w:t>apoiou</w:t>
      </w:r>
      <w:r w:rsidRPr="00B252F4">
        <w:t xml:space="preserve"> e auxiliou durante todo o tempo. </w:t>
      </w:r>
    </w:p>
    <w:p w14:paraId="5A33EF0A" w14:textId="624D715F" w:rsidR="00EC4ABE" w:rsidRDefault="00EC4ABE" w:rsidP="00EC4ABE">
      <w:r>
        <w:br w:type="page"/>
      </w:r>
    </w:p>
    <w:p w14:paraId="1B114E4B" w14:textId="0E99666B" w:rsidR="001825F9" w:rsidRPr="00162BB9" w:rsidRDefault="00EC4ABE" w:rsidP="00162BB9">
      <w:pPr>
        <w:ind w:firstLine="0"/>
        <w:rPr>
          <w:b/>
          <w:bCs/>
          <w:szCs w:val="20"/>
        </w:rPr>
      </w:pPr>
      <w:r w:rsidRPr="00162BB9">
        <w:rPr>
          <w:b/>
          <w:bCs/>
          <w:sz w:val="18"/>
          <w:szCs w:val="18"/>
        </w:rPr>
        <w:lastRenderedPageBreak/>
        <w:t>RESUMO</w:t>
      </w:r>
      <w:r w:rsidRPr="00EC4ABE">
        <w:rPr>
          <w:b/>
          <w:bCs/>
          <w:szCs w:val="20"/>
        </w:rPr>
        <w:t xml:space="preserve"> </w:t>
      </w:r>
    </w:p>
    <w:p w14:paraId="3CE89360" w14:textId="369E6181" w:rsidR="001825F9" w:rsidRPr="00162BB9" w:rsidRDefault="001825F9" w:rsidP="00EC4ABE">
      <w:pPr>
        <w:rPr>
          <w:sz w:val="18"/>
          <w:szCs w:val="20"/>
        </w:rPr>
      </w:pPr>
      <w:r w:rsidRPr="001F333E">
        <w:tab/>
      </w:r>
      <w:r w:rsidRPr="00162BB9">
        <w:rPr>
          <w:sz w:val="18"/>
          <w:szCs w:val="20"/>
        </w:rPr>
        <w:t xml:space="preserve">O presente relatório </w:t>
      </w:r>
      <w:r w:rsidR="000E47D1" w:rsidRPr="00162BB9">
        <w:rPr>
          <w:sz w:val="18"/>
          <w:szCs w:val="20"/>
        </w:rPr>
        <w:t>resulta</w:t>
      </w:r>
      <w:r w:rsidR="008A2EAE" w:rsidRPr="00162BB9">
        <w:rPr>
          <w:sz w:val="18"/>
          <w:szCs w:val="20"/>
        </w:rPr>
        <w:t xml:space="preserve"> </w:t>
      </w:r>
      <w:r w:rsidR="000E47D1" w:rsidRPr="00162BB9">
        <w:rPr>
          <w:sz w:val="18"/>
          <w:szCs w:val="20"/>
        </w:rPr>
        <w:t>d</w:t>
      </w:r>
      <w:r w:rsidR="008A2EAE" w:rsidRPr="00162BB9">
        <w:rPr>
          <w:sz w:val="18"/>
          <w:szCs w:val="20"/>
        </w:rPr>
        <w:t xml:space="preserve">o projeto “Fontes e </w:t>
      </w:r>
      <w:r w:rsidR="000E47D1" w:rsidRPr="00162BB9">
        <w:rPr>
          <w:sz w:val="18"/>
          <w:szCs w:val="20"/>
        </w:rPr>
        <w:t>v</w:t>
      </w:r>
      <w:r w:rsidR="008A2EAE" w:rsidRPr="00162BB9">
        <w:rPr>
          <w:sz w:val="18"/>
          <w:szCs w:val="20"/>
        </w:rPr>
        <w:t xml:space="preserve">isualização de dados em contexto Smart City”, </w:t>
      </w:r>
      <w:r w:rsidR="00162BB9" w:rsidRPr="00162BB9">
        <w:rPr>
          <w:sz w:val="18"/>
          <w:szCs w:val="20"/>
        </w:rPr>
        <w:t>desenvolvido</w:t>
      </w:r>
      <w:r w:rsidRPr="00162BB9">
        <w:rPr>
          <w:sz w:val="18"/>
          <w:szCs w:val="20"/>
        </w:rPr>
        <w:t xml:space="preserve"> </w:t>
      </w:r>
      <w:r w:rsidR="00BF365A" w:rsidRPr="00162BB9">
        <w:rPr>
          <w:sz w:val="18"/>
          <w:szCs w:val="20"/>
        </w:rPr>
        <w:t>na Câmara Municipal da Maia, sob proposta de um estágio curricular, no âmbito da licenciatura em Ciência da Informação,</w:t>
      </w:r>
      <w:r w:rsidR="007E5D29" w:rsidRPr="00162BB9">
        <w:rPr>
          <w:sz w:val="18"/>
          <w:szCs w:val="20"/>
        </w:rPr>
        <w:t xml:space="preserve"> lecionad</w:t>
      </w:r>
      <w:r w:rsidR="00162BB9" w:rsidRPr="00162BB9">
        <w:rPr>
          <w:sz w:val="18"/>
          <w:szCs w:val="20"/>
        </w:rPr>
        <w:t>a</w:t>
      </w:r>
      <w:r w:rsidR="007E5D29" w:rsidRPr="00162BB9">
        <w:rPr>
          <w:sz w:val="18"/>
          <w:szCs w:val="20"/>
        </w:rPr>
        <w:t xml:space="preserve"> </w:t>
      </w:r>
      <w:r w:rsidR="00162BB9" w:rsidRPr="00162BB9">
        <w:rPr>
          <w:sz w:val="18"/>
          <w:szCs w:val="20"/>
        </w:rPr>
        <w:t>pela</w:t>
      </w:r>
      <w:r w:rsidR="007E5D29" w:rsidRPr="00162BB9">
        <w:rPr>
          <w:sz w:val="18"/>
          <w:szCs w:val="20"/>
        </w:rPr>
        <w:t xml:space="preserve"> </w:t>
      </w:r>
      <w:r w:rsidR="00162BB9" w:rsidRPr="00162BB9">
        <w:rPr>
          <w:sz w:val="18"/>
          <w:szCs w:val="20"/>
        </w:rPr>
        <w:t>F</w:t>
      </w:r>
      <w:r w:rsidR="007E5D29" w:rsidRPr="00162BB9">
        <w:rPr>
          <w:sz w:val="18"/>
          <w:szCs w:val="20"/>
        </w:rPr>
        <w:t xml:space="preserve">aculdade de </w:t>
      </w:r>
      <w:r w:rsidR="00162BB9" w:rsidRPr="00162BB9">
        <w:rPr>
          <w:sz w:val="18"/>
          <w:szCs w:val="20"/>
        </w:rPr>
        <w:t>L</w:t>
      </w:r>
      <w:r w:rsidR="007E5D29" w:rsidRPr="00162BB9">
        <w:rPr>
          <w:sz w:val="18"/>
          <w:szCs w:val="20"/>
        </w:rPr>
        <w:t xml:space="preserve">etras e </w:t>
      </w:r>
      <w:r w:rsidR="00162BB9" w:rsidRPr="00162BB9">
        <w:rPr>
          <w:sz w:val="18"/>
          <w:szCs w:val="20"/>
        </w:rPr>
        <w:t>de E</w:t>
      </w:r>
      <w:r w:rsidR="007E5D29" w:rsidRPr="00162BB9">
        <w:rPr>
          <w:sz w:val="18"/>
          <w:szCs w:val="20"/>
        </w:rPr>
        <w:t>ngenharia da Universidade do Porto</w:t>
      </w:r>
      <w:r w:rsidR="00162BB9" w:rsidRPr="00162BB9">
        <w:rPr>
          <w:sz w:val="18"/>
          <w:szCs w:val="20"/>
        </w:rPr>
        <w:t xml:space="preserve">, e </w:t>
      </w:r>
      <w:r w:rsidR="00BF365A" w:rsidRPr="00162BB9">
        <w:rPr>
          <w:sz w:val="18"/>
          <w:szCs w:val="20"/>
        </w:rPr>
        <w:t xml:space="preserve">reflete ações conjuntas no sentido da </w:t>
      </w:r>
      <w:r w:rsidR="00C62527">
        <w:rPr>
          <w:sz w:val="18"/>
          <w:szCs w:val="20"/>
        </w:rPr>
        <w:t>análise de dados, tratamento de dados e representação de informação</w:t>
      </w:r>
      <w:r w:rsidR="00BF365A" w:rsidRPr="00162BB9">
        <w:rPr>
          <w:sz w:val="18"/>
          <w:szCs w:val="20"/>
        </w:rPr>
        <w:t xml:space="preserve"> necessária </w:t>
      </w:r>
      <w:r w:rsidR="00162BB9" w:rsidRPr="00162BB9">
        <w:rPr>
          <w:sz w:val="18"/>
          <w:szCs w:val="20"/>
        </w:rPr>
        <w:t>à</w:t>
      </w:r>
      <w:r w:rsidR="00BF365A" w:rsidRPr="00162BB9">
        <w:rPr>
          <w:sz w:val="18"/>
          <w:szCs w:val="20"/>
        </w:rPr>
        <w:t xml:space="preserve"> geração de inteligência </w:t>
      </w:r>
      <w:r w:rsidR="008B7807" w:rsidRPr="00162BB9">
        <w:rPr>
          <w:sz w:val="18"/>
          <w:szCs w:val="20"/>
        </w:rPr>
        <w:t xml:space="preserve">em </w:t>
      </w:r>
      <w:r w:rsidR="00BF365A" w:rsidRPr="00162BB9">
        <w:rPr>
          <w:sz w:val="18"/>
          <w:szCs w:val="20"/>
        </w:rPr>
        <w:t xml:space="preserve">território nacional. </w:t>
      </w:r>
      <w:r w:rsidR="00BF365A" w:rsidRPr="00162BB9">
        <w:rPr>
          <w:sz w:val="18"/>
          <w:szCs w:val="20"/>
        </w:rPr>
        <w:tab/>
      </w:r>
    </w:p>
    <w:p w14:paraId="4BD2C69E" w14:textId="7679FB40" w:rsidR="00BF365A" w:rsidRPr="00162BB9" w:rsidRDefault="00BF365A" w:rsidP="00EC4ABE">
      <w:pPr>
        <w:rPr>
          <w:sz w:val="18"/>
          <w:szCs w:val="20"/>
        </w:rPr>
      </w:pPr>
      <w:r w:rsidRPr="00162BB9">
        <w:rPr>
          <w:sz w:val="18"/>
          <w:szCs w:val="20"/>
        </w:rPr>
        <w:tab/>
        <w:t xml:space="preserve">O </w:t>
      </w:r>
      <w:r w:rsidR="00162BB9" w:rsidRPr="00162BB9">
        <w:rPr>
          <w:sz w:val="18"/>
          <w:szCs w:val="20"/>
        </w:rPr>
        <w:t>projeto</w:t>
      </w:r>
      <w:r w:rsidRPr="00162BB9">
        <w:rPr>
          <w:sz w:val="18"/>
          <w:szCs w:val="20"/>
        </w:rPr>
        <w:t xml:space="preserve"> desenvolveu-se a partir</w:t>
      </w:r>
      <w:r w:rsidR="001F394E" w:rsidRPr="00162BB9">
        <w:rPr>
          <w:sz w:val="18"/>
          <w:szCs w:val="20"/>
        </w:rPr>
        <w:t xml:space="preserve"> de indicadores referentes </w:t>
      </w:r>
      <w:r w:rsidR="00162BB9" w:rsidRPr="00162BB9">
        <w:rPr>
          <w:sz w:val="18"/>
          <w:szCs w:val="20"/>
        </w:rPr>
        <w:t>à</w:t>
      </w:r>
      <w:r w:rsidR="001F394E" w:rsidRPr="00162BB9">
        <w:rPr>
          <w:sz w:val="18"/>
          <w:szCs w:val="20"/>
        </w:rPr>
        <w:t xml:space="preserve"> sustentabilidade das cidades e das comunidades, </w:t>
      </w:r>
      <w:r w:rsidR="00162BB9" w:rsidRPr="00162BB9">
        <w:rPr>
          <w:sz w:val="18"/>
          <w:szCs w:val="20"/>
        </w:rPr>
        <w:t>à</w:t>
      </w:r>
      <w:r w:rsidR="001F394E" w:rsidRPr="00162BB9">
        <w:rPr>
          <w:sz w:val="18"/>
          <w:szCs w:val="20"/>
        </w:rPr>
        <w:t xml:space="preserve"> posterior identificação desses dados e por fim ao desenvolvimento de plataformas de visualização de dados municipais, </w:t>
      </w:r>
      <w:r w:rsidR="00270BE0" w:rsidRPr="00162BB9">
        <w:rPr>
          <w:sz w:val="18"/>
          <w:szCs w:val="20"/>
        </w:rPr>
        <w:t>cuja motivação</w:t>
      </w:r>
      <w:r w:rsidR="001F394E" w:rsidRPr="00162BB9">
        <w:rPr>
          <w:sz w:val="18"/>
          <w:szCs w:val="20"/>
        </w:rPr>
        <w:t xml:space="preserve"> é proporcionar o crescimento conjunto a partir da troca de informação entre municípios, administração pública e entidades privadas, de forma a melhorar serviços já existentes e</w:t>
      </w:r>
      <w:r w:rsidR="00162BB9" w:rsidRPr="00162BB9">
        <w:rPr>
          <w:sz w:val="18"/>
          <w:szCs w:val="20"/>
        </w:rPr>
        <w:t xml:space="preserve"> a</w:t>
      </w:r>
      <w:r w:rsidR="001F394E" w:rsidRPr="00162BB9">
        <w:rPr>
          <w:sz w:val="18"/>
          <w:szCs w:val="20"/>
        </w:rPr>
        <w:t xml:space="preserve"> introduzir novos, com o intuito de melhorar a qualidade de vida do cidadão. </w:t>
      </w:r>
    </w:p>
    <w:p w14:paraId="6D3DAA2A" w14:textId="4D2F9187" w:rsidR="00E67F93" w:rsidRPr="00162BB9" w:rsidRDefault="001F394E" w:rsidP="00162BB9">
      <w:pPr>
        <w:rPr>
          <w:sz w:val="18"/>
          <w:szCs w:val="20"/>
        </w:rPr>
      </w:pPr>
      <w:r w:rsidRPr="00162BB9">
        <w:rPr>
          <w:sz w:val="18"/>
          <w:szCs w:val="20"/>
        </w:rPr>
        <w:tab/>
      </w:r>
      <w:r w:rsidR="002635D4">
        <w:rPr>
          <w:sz w:val="18"/>
          <w:szCs w:val="20"/>
        </w:rPr>
        <w:t xml:space="preserve">O foco do projeto consistiu na </w:t>
      </w:r>
      <w:r w:rsidR="00270BE0" w:rsidRPr="00162BB9">
        <w:rPr>
          <w:sz w:val="18"/>
          <w:szCs w:val="20"/>
        </w:rPr>
        <w:t xml:space="preserve">identificação e </w:t>
      </w:r>
      <w:r w:rsidRPr="00162BB9">
        <w:rPr>
          <w:sz w:val="18"/>
          <w:szCs w:val="20"/>
        </w:rPr>
        <w:t>disponibilização de dados históricos, armazenados</w:t>
      </w:r>
      <w:r w:rsidR="00270BE0" w:rsidRPr="00162BB9">
        <w:rPr>
          <w:sz w:val="18"/>
          <w:szCs w:val="20"/>
        </w:rPr>
        <w:t>,</w:t>
      </w:r>
      <w:r w:rsidRPr="00162BB9">
        <w:rPr>
          <w:sz w:val="18"/>
          <w:szCs w:val="20"/>
        </w:rPr>
        <w:t xml:space="preserve"> de diferentes áreas operacionais, em dados abertos através da criação de dashboards, com recurso a ferramentas de </w:t>
      </w:r>
      <w:r w:rsidR="00162BB9" w:rsidRPr="00162BB9">
        <w:rPr>
          <w:sz w:val="18"/>
          <w:szCs w:val="20"/>
        </w:rPr>
        <w:t>Business</w:t>
      </w:r>
      <w:r w:rsidRPr="00162BB9">
        <w:rPr>
          <w:sz w:val="18"/>
          <w:szCs w:val="20"/>
        </w:rPr>
        <w:t xml:space="preserve"> Intelligence como </w:t>
      </w:r>
      <w:r w:rsidR="00162BB9" w:rsidRPr="00162BB9">
        <w:rPr>
          <w:sz w:val="18"/>
          <w:szCs w:val="20"/>
        </w:rPr>
        <w:t>o Cl</w:t>
      </w:r>
      <w:r w:rsidR="002635D4">
        <w:rPr>
          <w:sz w:val="18"/>
          <w:szCs w:val="20"/>
        </w:rPr>
        <w:t>u</w:t>
      </w:r>
      <w:r w:rsidR="00162BB9" w:rsidRPr="00162BB9">
        <w:rPr>
          <w:sz w:val="18"/>
          <w:szCs w:val="20"/>
        </w:rPr>
        <w:t>vio</w:t>
      </w:r>
      <w:r w:rsidR="00C1390F" w:rsidRPr="00162BB9">
        <w:rPr>
          <w:sz w:val="18"/>
          <w:szCs w:val="20"/>
        </w:rPr>
        <w:t xml:space="preserve"> e </w:t>
      </w:r>
      <w:r w:rsidR="00162BB9" w:rsidRPr="00162BB9">
        <w:rPr>
          <w:sz w:val="18"/>
          <w:szCs w:val="20"/>
        </w:rPr>
        <w:t xml:space="preserve">o </w:t>
      </w:r>
      <w:r w:rsidRPr="00162BB9">
        <w:rPr>
          <w:sz w:val="18"/>
          <w:szCs w:val="20"/>
        </w:rPr>
        <w:t>Microsoft Power BI</w:t>
      </w:r>
      <w:r w:rsidR="00162BB9" w:rsidRPr="00162BB9">
        <w:rPr>
          <w:sz w:val="18"/>
          <w:szCs w:val="20"/>
        </w:rPr>
        <w:t>.</w:t>
      </w:r>
    </w:p>
    <w:p w14:paraId="6F438437" w14:textId="77777777" w:rsidR="00E67F93" w:rsidRPr="001F333E" w:rsidRDefault="00E67F93" w:rsidP="000616D1">
      <w:pPr>
        <w:pStyle w:val="SemEspaamento"/>
        <w:rPr>
          <w:rFonts w:ascii="Arial" w:hAnsi="Arial" w:cs="Arial"/>
          <w:b/>
          <w:bCs/>
          <w:sz w:val="20"/>
          <w:szCs w:val="20"/>
        </w:rPr>
      </w:pPr>
    </w:p>
    <w:p w14:paraId="6E0991FC" w14:textId="42490D4A" w:rsidR="00E67F93" w:rsidRPr="00162BB9" w:rsidRDefault="00162BB9" w:rsidP="000616D1">
      <w:pPr>
        <w:pStyle w:val="SemEspaamento"/>
        <w:rPr>
          <w:rFonts w:ascii="Arial" w:hAnsi="Arial" w:cs="Arial"/>
          <w:sz w:val="16"/>
          <w:szCs w:val="16"/>
        </w:rPr>
      </w:pPr>
      <w:r w:rsidRPr="00162BB9">
        <w:rPr>
          <w:rFonts w:ascii="Arial" w:hAnsi="Arial" w:cs="Arial"/>
          <w:b/>
          <w:bCs/>
          <w:sz w:val="16"/>
          <w:szCs w:val="16"/>
        </w:rPr>
        <w:t>PALAVRAS</w:t>
      </w:r>
      <w:r w:rsidRPr="00162BB9">
        <w:rPr>
          <w:rFonts w:ascii="Arial" w:hAnsi="Arial" w:cs="Arial"/>
          <w:b/>
          <w:bCs/>
          <w:sz w:val="18"/>
          <w:szCs w:val="18"/>
        </w:rPr>
        <w:t>-CHAVE</w:t>
      </w:r>
      <w:r w:rsidR="00E67F93" w:rsidRPr="001F333E">
        <w:rPr>
          <w:rFonts w:ascii="Arial" w:hAnsi="Arial" w:cs="Arial"/>
          <w:b/>
          <w:bCs/>
          <w:sz w:val="20"/>
          <w:szCs w:val="20"/>
        </w:rPr>
        <w:t xml:space="preserve">: </w:t>
      </w:r>
      <w:r w:rsidR="00270BE0" w:rsidRPr="00162BB9">
        <w:rPr>
          <w:rFonts w:ascii="Arial" w:hAnsi="Arial" w:cs="Arial"/>
          <w:i/>
          <w:iCs/>
          <w:sz w:val="16"/>
          <w:szCs w:val="16"/>
        </w:rPr>
        <w:t xml:space="preserve">Smart City, </w:t>
      </w:r>
      <w:r w:rsidR="00EF14E0" w:rsidRPr="00162BB9">
        <w:rPr>
          <w:rFonts w:ascii="Arial" w:hAnsi="Arial" w:cs="Arial"/>
          <w:i/>
          <w:iCs/>
          <w:sz w:val="16"/>
          <w:szCs w:val="16"/>
        </w:rPr>
        <w:t>Internet das Coisas</w:t>
      </w:r>
      <w:r w:rsidR="00270BE0" w:rsidRPr="00162BB9">
        <w:rPr>
          <w:rFonts w:ascii="Arial" w:hAnsi="Arial" w:cs="Arial"/>
          <w:i/>
          <w:iCs/>
          <w:sz w:val="16"/>
          <w:szCs w:val="16"/>
        </w:rPr>
        <w:t xml:space="preserve">, Dados Abertos, </w:t>
      </w:r>
      <w:r w:rsidR="002635D4">
        <w:rPr>
          <w:rFonts w:ascii="Arial" w:hAnsi="Arial" w:cs="Arial"/>
          <w:i/>
          <w:iCs/>
          <w:sz w:val="16"/>
          <w:szCs w:val="16"/>
        </w:rPr>
        <w:t xml:space="preserve">Representação de Informação, </w:t>
      </w:r>
      <w:r w:rsidR="00270BE0" w:rsidRPr="00162BB9">
        <w:rPr>
          <w:rFonts w:ascii="Arial" w:hAnsi="Arial" w:cs="Arial"/>
          <w:i/>
          <w:iCs/>
          <w:sz w:val="16"/>
          <w:szCs w:val="16"/>
        </w:rPr>
        <w:t>Bussiness Intelligence</w:t>
      </w:r>
      <w:r w:rsidR="00270BE0" w:rsidRPr="00162BB9">
        <w:rPr>
          <w:rFonts w:ascii="Arial" w:hAnsi="Arial" w:cs="Arial"/>
          <w:sz w:val="16"/>
          <w:szCs w:val="16"/>
        </w:rPr>
        <w:t xml:space="preserve"> </w:t>
      </w:r>
    </w:p>
    <w:p w14:paraId="7C650431" w14:textId="0CC3A0E2" w:rsidR="00E67F93" w:rsidRPr="00162BB9" w:rsidRDefault="00E67F93" w:rsidP="000616D1">
      <w:pPr>
        <w:pStyle w:val="SemEspaamento"/>
        <w:rPr>
          <w:rFonts w:ascii="Arial" w:hAnsi="Arial" w:cs="Arial"/>
          <w:sz w:val="16"/>
          <w:szCs w:val="16"/>
        </w:rPr>
      </w:pPr>
    </w:p>
    <w:p w14:paraId="1A984244" w14:textId="77777777" w:rsidR="00162BB9" w:rsidRDefault="00162BB9" w:rsidP="00162BB9">
      <w:pPr>
        <w:ind w:firstLine="0"/>
        <w:rPr>
          <w:b/>
          <w:bCs/>
          <w:sz w:val="18"/>
          <w:szCs w:val="18"/>
        </w:rPr>
      </w:pPr>
    </w:p>
    <w:p w14:paraId="364F57D2" w14:textId="5633C1A2" w:rsidR="00162BB9" w:rsidRPr="00740246" w:rsidRDefault="00162BB9" w:rsidP="00162BB9">
      <w:pPr>
        <w:ind w:firstLine="0"/>
        <w:rPr>
          <w:b/>
          <w:bCs/>
          <w:sz w:val="18"/>
          <w:szCs w:val="18"/>
          <w:lang w:val="en-GB"/>
        </w:rPr>
      </w:pPr>
      <w:r w:rsidRPr="00740246">
        <w:rPr>
          <w:b/>
          <w:bCs/>
          <w:sz w:val="18"/>
          <w:szCs w:val="18"/>
          <w:lang w:val="en-GB"/>
        </w:rPr>
        <w:t>ABSTRACT</w:t>
      </w:r>
    </w:p>
    <w:p w14:paraId="1D143B5A" w14:textId="77777777" w:rsidR="002635D4" w:rsidRPr="002635D4" w:rsidRDefault="002635D4" w:rsidP="002635D4">
      <w:pPr>
        <w:rPr>
          <w:lang w:val="en-GB"/>
        </w:rPr>
      </w:pPr>
      <w:r w:rsidRPr="00740246">
        <w:rPr>
          <w:lang w:val="en-GB"/>
        </w:rPr>
        <w:tab/>
      </w:r>
      <w:r w:rsidRPr="002635D4">
        <w:rPr>
          <w:lang w:val="en-GB"/>
        </w:rPr>
        <w:t xml:space="preserve">This report results from the project "Sources and visualization of data in a Smart City context", developed in Maia City Hall, under the proposal of a curricular internship, in the scope of the degree in Information Science, taught by the Faculty of Arts and Engineering of the University of Porto, and reflects joint actions towards data analysis, data processing and representation of information necessary to generate intelligence in national territory. </w:t>
      </w:r>
      <w:r w:rsidRPr="002635D4">
        <w:rPr>
          <w:lang w:val="en-GB"/>
        </w:rPr>
        <w:tab/>
      </w:r>
    </w:p>
    <w:p w14:paraId="2C35A9BD" w14:textId="35D2EF4A" w:rsidR="002635D4" w:rsidRPr="002635D4" w:rsidRDefault="002635D4" w:rsidP="002635D4">
      <w:pPr>
        <w:rPr>
          <w:lang w:val="en-GB"/>
        </w:rPr>
      </w:pPr>
      <w:r w:rsidRPr="002635D4">
        <w:rPr>
          <w:lang w:val="en-GB"/>
        </w:rPr>
        <w:tab/>
        <w:t xml:space="preserve">The project was developed from indicators referring to the sustainability of cities and communities, to the subsequent identification of this data and finally to the development of platforms for the visualisation of municipal data, whose motivation is to provide joint growth from the exchange of information between municipalities, public administration, and private entities, in order to improve existing services and introduce new ones, with the aim of improving the citizen's quality of life. </w:t>
      </w:r>
    </w:p>
    <w:p w14:paraId="47FFAAFC" w14:textId="2F437ACD" w:rsidR="00162BB9" w:rsidRDefault="002635D4" w:rsidP="002635D4">
      <w:pPr>
        <w:rPr>
          <w:lang w:val="en-GB"/>
        </w:rPr>
      </w:pPr>
      <w:r w:rsidRPr="002635D4">
        <w:rPr>
          <w:lang w:val="en-GB"/>
        </w:rPr>
        <w:tab/>
        <w:t>The focus of the project consisted in identifying and making available historical, stored data from different operational areas in open data through the creation of dashboards, using Business Intelligence tools such as Cluvio and Microsoft Power BI.</w:t>
      </w:r>
    </w:p>
    <w:p w14:paraId="4ACAD04E" w14:textId="61A62543" w:rsidR="002635D4" w:rsidRDefault="002635D4" w:rsidP="002635D4">
      <w:pPr>
        <w:ind w:firstLine="0"/>
        <w:rPr>
          <w:lang w:val="en-GB"/>
        </w:rPr>
      </w:pPr>
    </w:p>
    <w:p w14:paraId="3DF06EE1" w14:textId="3ECFF98C" w:rsidR="002635D4" w:rsidRPr="002635D4" w:rsidRDefault="002635D4" w:rsidP="002635D4">
      <w:pPr>
        <w:pStyle w:val="SemEspaamento"/>
        <w:rPr>
          <w:rFonts w:ascii="Arial" w:hAnsi="Arial" w:cs="Arial"/>
          <w:b/>
          <w:bCs/>
          <w:sz w:val="16"/>
          <w:szCs w:val="16"/>
          <w:lang w:val="en-GB"/>
        </w:rPr>
      </w:pPr>
      <w:r w:rsidRPr="002635D4">
        <w:rPr>
          <w:rFonts w:ascii="Arial" w:hAnsi="Arial" w:cs="Arial"/>
          <w:b/>
          <w:bCs/>
          <w:sz w:val="16"/>
          <w:szCs w:val="16"/>
          <w:lang w:val="en-GB"/>
        </w:rPr>
        <w:t xml:space="preserve">KEY-WORDS: </w:t>
      </w:r>
      <w:r w:rsidRPr="00740246">
        <w:rPr>
          <w:rFonts w:ascii="Arial" w:hAnsi="Arial" w:cs="Arial"/>
          <w:i/>
          <w:iCs/>
          <w:sz w:val="16"/>
          <w:szCs w:val="16"/>
          <w:lang w:val="en-GB"/>
        </w:rPr>
        <w:t>Smart City, Internet of Things, Open Data, Information Representation, Business Intelligence</w:t>
      </w:r>
    </w:p>
    <w:p w14:paraId="2F52704E" w14:textId="08AB2A5E" w:rsidR="00E67F93" w:rsidRPr="002635D4" w:rsidRDefault="00E67F93" w:rsidP="000616D1">
      <w:pPr>
        <w:pStyle w:val="SemEspaamento"/>
        <w:rPr>
          <w:rFonts w:ascii="Arial" w:hAnsi="Arial" w:cs="Arial"/>
          <w:sz w:val="20"/>
          <w:szCs w:val="20"/>
          <w:lang w:val="en-GB"/>
        </w:rPr>
      </w:pPr>
    </w:p>
    <w:p w14:paraId="29851D4F" w14:textId="72C22C46" w:rsidR="00E67F93" w:rsidRPr="002635D4" w:rsidRDefault="00E67F93" w:rsidP="000616D1">
      <w:pPr>
        <w:pStyle w:val="SemEspaamento"/>
        <w:rPr>
          <w:rFonts w:ascii="Arial" w:hAnsi="Arial" w:cs="Arial"/>
          <w:sz w:val="20"/>
          <w:szCs w:val="20"/>
          <w:lang w:val="en-GB"/>
        </w:rPr>
      </w:pPr>
    </w:p>
    <w:p w14:paraId="1E296BB3" w14:textId="361565A7" w:rsidR="00E67F93" w:rsidRPr="002635D4" w:rsidRDefault="00E67F93" w:rsidP="000616D1">
      <w:pPr>
        <w:pStyle w:val="SemEspaamento"/>
        <w:rPr>
          <w:rFonts w:ascii="Arial" w:hAnsi="Arial" w:cs="Arial"/>
          <w:sz w:val="20"/>
          <w:szCs w:val="20"/>
          <w:lang w:val="en-GB"/>
        </w:rPr>
      </w:pPr>
    </w:p>
    <w:p w14:paraId="6DE99746" w14:textId="355D4FF1" w:rsidR="00E67F93" w:rsidRPr="002635D4" w:rsidRDefault="00E67F93" w:rsidP="000616D1">
      <w:pPr>
        <w:pStyle w:val="SemEspaamento"/>
        <w:rPr>
          <w:rFonts w:ascii="Arial" w:hAnsi="Arial" w:cs="Arial"/>
          <w:sz w:val="20"/>
          <w:szCs w:val="20"/>
          <w:lang w:val="en-GB"/>
        </w:rPr>
      </w:pPr>
    </w:p>
    <w:p w14:paraId="57D09F99" w14:textId="7987A29F" w:rsidR="00E67F93" w:rsidRPr="002635D4" w:rsidRDefault="00E67F93" w:rsidP="000616D1">
      <w:pPr>
        <w:pStyle w:val="SemEspaamento"/>
        <w:rPr>
          <w:rFonts w:ascii="Arial" w:hAnsi="Arial" w:cs="Arial"/>
          <w:sz w:val="20"/>
          <w:szCs w:val="20"/>
          <w:lang w:val="en-GB"/>
        </w:rPr>
      </w:pPr>
    </w:p>
    <w:p w14:paraId="63769922" w14:textId="55D6AA7F" w:rsidR="00E67F93" w:rsidRPr="002635D4" w:rsidRDefault="00E67F93" w:rsidP="000616D1">
      <w:pPr>
        <w:pStyle w:val="SemEspaamento"/>
        <w:rPr>
          <w:rFonts w:ascii="Arial" w:hAnsi="Arial" w:cs="Arial"/>
          <w:sz w:val="20"/>
          <w:szCs w:val="20"/>
          <w:lang w:val="en-GB"/>
        </w:rPr>
      </w:pPr>
    </w:p>
    <w:p w14:paraId="27579B83" w14:textId="66F5AE1B" w:rsidR="00270BE0" w:rsidRPr="002635D4" w:rsidRDefault="00270BE0" w:rsidP="000616D1">
      <w:pPr>
        <w:pStyle w:val="SemEspaamento"/>
        <w:rPr>
          <w:rFonts w:ascii="Arial" w:hAnsi="Arial" w:cs="Arial"/>
          <w:sz w:val="20"/>
          <w:szCs w:val="20"/>
          <w:lang w:val="en-GB"/>
        </w:rPr>
      </w:pPr>
    </w:p>
    <w:p w14:paraId="7A252084" w14:textId="7D5D5891" w:rsidR="00270BE0" w:rsidRPr="002635D4" w:rsidRDefault="00270BE0" w:rsidP="000616D1">
      <w:pPr>
        <w:pStyle w:val="SemEspaamento"/>
        <w:rPr>
          <w:rFonts w:ascii="Arial" w:hAnsi="Arial" w:cs="Arial"/>
          <w:sz w:val="20"/>
          <w:szCs w:val="20"/>
          <w:lang w:val="en-GB"/>
        </w:rPr>
      </w:pPr>
    </w:p>
    <w:p w14:paraId="011BB32F" w14:textId="1EB5B2F8" w:rsidR="00270BE0" w:rsidRPr="002635D4" w:rsidRDefault="00270BE0" w:rsidP="000616D1">
      <w:pPr>
        <w:pStyle w:val="SemEspaamento"/>
        <w:rPr>
          <w:rFonts w:ascii="Arial" w:hAnsi="Arial" w:cs="Arial"/>
          <w:sz w:val="20"/>
          <w:szCs w:val="20"/>
          <w:lang w:val="en-GB"/>
        </w:rPr>
      </w:pPr>
    </w:p>
    <w:p w14:paraId="3B9FA3F8" w14:textId="76623832" w:rsidR="00270BE0" w:rsidRPr="002635D4" w:rsidRDefault="00270BE0" w:rsidP="000616D1">
      <w:pPr>
        <w:pStyle w:val="SemEspaamento"/>
        <w:rPr>
          <w:rFonts w:ascii="Arial" w:hAnsi="Arial" w:cs="Arial"/>
          <w:sz w:val="20"/>
          <w:szCs w:val="20"/>
          <w:lang w:val="en-GB"/>
        </w:rPr>
      </w:pPr>
    </w:p>
    <w:p w14:paraId="3112C941" w14:textId="38BF9C74" w:rsidR="00270BE0" w:rsidRPr="002635D4" w:rsidRDefault="00270BE0" w:rsidP="000616D1">
      <w:pPr>
        <w:pStyle w:val="SemEspaamento"/>
        <w:rPr>
          <w:rFonts w:ascii="Arial" w:hAnsi="Arial" w:cs="Arial"/>
          <w:sz w:val="20"/>
          <w:szCs w:val="20"/>
          <w:lang w:val="en-GB"/>
        </w:rPr>
      </w:pPr>
    </w:p>
    <w:p w14:paraId="16539D8B" w14:textId="20CF9EC3" w:rsidR="00E67F93" w:rsidRPr="002635D4" w:rsidRDefault="00E67F93" w:rsidP="000616D1">
      <w:pPr>
        <w:pStyle w:val="SemEspaamento"/>
        <w:rPr>
          <w:rFonts w:ascii="Arial" w:hAnsi="Arial" w:cs="Arial"/>
          <w:sz w:val="20"/>
          <w:szCs w:val="20"/>
          <w:lang w:val="en-GB"/>
        </w:rPr>
      </w:pPr>
    </w:p>
    <w:sdt>
      <w:sdtPr>
        <w:rPr>
          <w:rFonts w:eastAsiaTheme="minorHAnsi" w:cs="Arial"/>
          <w:b w:val="0"/>
          <w:sz w:val="20"/>
          <w:szCs w:val="20"/>
          <w:lang w:eastAsia="en-US"/>
        </w:rPr>
        <w:id w:val="-44917767"/>
        <w:docPartObj>
          <w:docPartGallery w:val="Table of Contents"/>
          <w:docPartUnique/>
        </w:docPartObj>
      </w:sdtPr>
      <w:sdtEndPr>
        <w:rPr>
          <w:bCs/>
        </w:rPr>
      </w:sdtEndPr>
      <w:sdtContent>
        <w:p w14:paraId="354C2968" w14:textId="6946FF29" w:rsidR="009819DB" w:rsidRPr="002635D4" w:rsidRDefault="00146202" w:rsidP="00637323">
          <w:pPr>
            <w:pStyle w:val="Cabealhodondice"/>
            <w:numPr>
              <w:ilvl w:val="0"/>
              <w:numId w:val="0"/>
            </w:numPr>
            <w:rPr>
              <w:rFonts w:eastAsiaTheme="minorHAnsi" w:cstheme="minorBidi"/>
              <w:bCs/>
              <w:sz w:val="18"/>
              <w:szCs w:val="18"/>
              <w:lang w:val="en-GB" w:eastAsia="en-US"/>
            </w:rPr>
          </w:pPr>
          <w:r w:rsidRPr="002635D4">
            <w:rPr>
              <w:rFonts w:eastAsiaTheme="minorHAnsi" w:cstheme="minorBidi"/>
              <w:bCs/>
              <w:sz w:val="20"/>
              <w:szCs w:val="20"/>
              <w:lang w:val="en-GB" w:eastAsia="en-US"/>
            </w:rPr>
            <w:t xml:space="preserve">Sumário </w:t>
          </w:r>
        </w:p>
        <w:p w14:paraId="38E42EBD" w14:textId="30CC072F" w:rsidR="00717FD1" w:rsidRDefault="00146202">
          <w:pPr>
            <w:pStyle w:val="ndice1"/>
            <w:tabs>
              <w:tab w:val="right" w:leader="dot" w:pos="8494"/>
            </w:tabs>
            <w:rPr>
              <w:rFonts w:asciiTheme="minorHAnsi" w:eastAsiaTheme="minorEastAsia" w:hAnsiTheme="minorHAnsi"/>
              <w:noProof/>
              <w:sz w:val="22"/>
              <w:lang w:val="fr-FR" w:eastAsia="fr-FR"/>
            </w:rPr>
          </w:pPr>
          <w:r w:rsidRPr="001F333E">
            <w:rPr>
              <w:rFonts w:cs="Arial"/>
              <w:szCs w:val="20"/>
            </w:rPr>
            <w:fldChar w:fldCharType="begin"/>
          </w:r>
          <w:r w:rsidRPr="001F333E">
            <w:rPr>
              <w:rFonts w:cs="Arial"/>
              <w:szCs w:val="20"/>
            </w:rPr>
            <w:instrText xml:space="preserve"> TOC \o "1-3" \h \z \u </w:instrText>
          </w:r>
          <w:r w:rsidRPr="001F333E">
            <w:rPr>
              <w:rFonts w:cs="Arial"/>
              <w:szCs w:val="20"/>
            </w:rPr>
            <w:fldChar w:fldCharType="separate"/>
          </w:r>
          <w:hyperlink w:anchor="_Toc74206389" w:history="1">
            <w:r w:rsidR="00717FD1" w:rsidRPr="001329AC">
              <w:rPr>
                <w:rStyle w:val="Hiperligao"/>
                <w:noProof/>
              </w:rPr>
              <w:t>Introdução</w:t>
            </w:r>
            <w:r w:rsidR="00717FD1">
              <w:rPr>
                <w:noProof/>
                <w:webHidden/>
              </w:rPr>
              <w:tab/>
            </w:r>
            <w:r w:rsidR="00717FD1">
              <w:rPr>
                <w:noProof/>
                <w:webHidden/>
              </w:rPr>
              <w:fldChar w:fldCharType="begin"/>
            </w:r>
            <w:r w:rsidR="00717FD1">
              <w:rPr>
                <w:noProof/>
                <w:webHidden/>
              </w:rPr>
              <w:instrText xml:space="preserve"> PAGEREF _Toc74206389 \h </w:instrText>
            </w:r>
            <w:r w:rsidR="00717FD1">
              <w:rPr>
                <w:noProof/>
                <w:webHidden/>
              </w:rPr>
            </w:r>
            <w:r w:rsidR="00717FD1">
              <w:rPr>
                <w:noProof/>
                <w:webHidden/>
              </w:rPr>
              <w:fldChar w:fldCharType="separate"/>
            </w:r>
            <w:r w:rsidR="00717FD1">
              <w:rPr>
                <w:noProof/>
                <w:webHidden/>
              </w:rPr>
              <w:t>1</w:t>
            </w:r>
            <w:r w:rsidR="00717FD1">
              <w:rPr>
                <w:noProof/>
                <w:webHidden/>
              </w:rPr>
              <w:fldChar w:fldCharType="end"/>
            </w:r>
          </w:hyperlink>
        </w:p>
        <w:p w14:paraId="24E1CCEC" w14:textId="13E3BE0E" w:rsidR="00717FD1" w:rsidRDefault="00017E2B">
          <w:pPr>
            <w:pStyle w:val="ndice1"/>
            <w:tabs>
              <w:tab w:val="left" w:pos="1100"/>
              <w:tab w:val="right" w:leader="dot" w:pos="8494"/>
            </w:tabs>
            <w:rPr>
              <w:rFonts w:asciiTheme="minorHAnsi" w:eastAsiaTheme="minorEastAsia" w:hAnsiTheme="minorHAnsi"/>
              <w:noProof/>
              <w:sz w:val="22"/>
              <w:lang w:val="fr-FR" w:eastAsia="fr-FR"/>
            </w:rPr>
          </w:pPr>
          <w:hyperlink w:anchor="_Toc74206390" w:history="1">
            <w:r w:rsidR="00717FD1" w:rsidRPr="001329AC">
              <w:rPr>
                <w:rStyle w:val="Hiperligao"/>
                <w:noProof/>
              </w:rPr>
              <w:t>1.</w:t>
            </w:r>
            <w:r w:rsidR="00717FD1">
              <w:rPr>
                <w:rFonts w:asciiTheme="minorHAnsi" w:eastAsiaTheme="minorEastAsia" w:hAnsiTheme="minorHAnsi"/>
                <w:noProof/>
                <w:sz w:val="22"/>
                <w:lang w:val="fr-FR" w:eastAsia="fr-FR"/>
              </w:rPr>
              <w:tab/>
            </w:r>
            <w:r w:rsidR="00717FD1" w:rsidRPr="001329AC">
              <w:rPr>
                <w:rStyle w:val="Hiperligao"/>
                <w:noProof/>
              </w:rPr>
              <w:t>Estado da Arte</w:t>
            </w:r>
            <w:r w:rsidR="00717FD1">
              <w:rPr>
                <w:noProof/>
                <w:webHidden/>
              </w:rPr>
              <w:tab/>
            </w:r>
            <w:r w:rsidR="00717FD1">
              <w:rPr>
                <w:noProof/>
                <w:webHidden/>
              </w:rPr>
              <w:fldChar w:fldCharType="begin"/>
            </w:r>
            <w:r w:rsidR="00717FD1">
              <w:rPr>
                <w:noProof/>
                <w:webHidden/>
              </w:rPr>
              <w:instrText xml:space="preserve"> PAGEREF _Toc74206390 \h </w:instrText>
            </w:r>
            <w:r w:rsidR="00717FD1">
              <w:rPr>
                <w:noProof/>
                <w:webHidden/>
              </w:rPr>
            </w:r>
            <w:r w:rsidR="00717FD1">
              <w:rPr>
                <w:noProof/>
                <w:webHidden/>
              </w:rPr>
              <w:fldChar w:fldCharType="separate"/>
            </w:r>
            <w:r w:rsidR="00717FD1">
              <w:rPr>
                <w:noProof/>
                <w:webHidden/>
              </w:rPr>
              <w:t>2</w:t>
            </w:r>
            <w:r w:rsidR="00717FD1">
              <w:rPr>
                <w:noProof/>
                <w:webHidden/>
              </w:rPr>
              <w:fldChar w:fldCharType="end"/>
            </w:r>
          </w:hyperlink>
        </w:p>
        <w:p w14:paraId="057F3F6C" w14:textId="01ECD540" w:rsidR="00717FD1" w:rsidRDefault="00017E2B">
          <w:pPr>
            <w:pStyle w:val="ndice1"/>
            <w:tabs>
              <w:tab w:val="left" w:pos="1100"/>
              <w:tab w:val="right" w:leader="dot" w:pos="8494"/>
            </w:tabs>
            <w:rPr>
              <w:rFonts w:asciiTheme="minorHAnsi" w:eastAsiaTheme="minorEastAsia" w:hAnsiTheme="minorHAnsi"/>
              <w:noProof/>
              <w:sz w:val="22"/>
              <w:lang w:val="fr-FR" w:eastAsia="fr-FR"/>
            </w:rPr>
          </w:pPr>
          <w:hyperlink w:anchor="_Toc74206391" w:history="1">
            <w:r w:rsidR="00717FD1" w:rsidRPr="001329AC">
              <w:rPr>
                <w:rStyle w:val="Hiperligao"/>
                <w:noProof/>
              </w:rPr>
              <w:t>2.</w:t>
            </w:r>
            <w:r w:rsidR="00717FD1">
              <w:rPr>
                <w:rFonts w:asciiTheme="minorHAnsi" w:eastAsiaTheme="minorEastAsia" w:hAnsiTheme="minorHAnsi"/>
                <w:noProof/>
                <w:sz w:val="22"/>
                <w:lang w:val="fr-FR" w:eastAsia="fr-FR"/>
              </w:rPr>
              <w:tab/>
            </w:r>
            <w:r w:rsidR="00717FD1" w:rsidRPr="001329AC">
              <w:rPr>
                <w:rStyle w:val="Hiperligao"/>
                <w:noProof/>
              </w:rPr>
              <w:t>Contextualização</w:t>
            </w:r>
            <w:r w:rsidR="00717FD1">
              <w:rPr>
                <w:noProof/>
                <w:webHidden/>
              </w:rPr>
              <w:tab/>
            </w:r>
            <w:r w:rsidR="00717FD1">
              <w:rPr>
                <w:noProof/>
                <w:webHidden/>
              </w:rPr>
              <w:fldChar w:fldCharType="begin"/>
            </w:r>
            <w:r w:rsidR="00717FD1">
              <w:rPr>
                <w:noProof/>
                <w:webHidden/>
              </w:rPr>
              <w:instrText xml:space="preserve"> PAGEREF _Toc74206391 \h </w:instrText>
            </w:r>
            <w:r w:rsidR="00717FD1">
              <w:rPr>
                <w:noProof/>
                <w:webHidden/>
              </w:rPr>
            </w:r>
            <w:r w:rsidR="00717FD1">
              <w:rPr>
                <w:noProof/>
                <w:webHidden/>
              </w:rPr>
              <w:fldChar w:fldCharType="separate"/>
            </w:r>
            <w:r w:rsidR="00717FD1">
              <w:rPr>
                <w:noProof/>
                <w:webHidden/>
              </w:rPr>
              <w:t>3</w:t>
            </w:r>
            <w:r w:rsidR="00717FD1">
              <w:rPr>
                <w:noProof/>
                <w:webHidden/>
              </w:rPr>
              <w:fldChar w:fldCharType="end"/>
            </w:r>
          </w:hyperlink>
        </w:p>
        <w:p w14:paraId="7DB0C2DC" w14:textId="6146F636" w:rsidR="00717FD1" w:rsidRDefault="00017E2B">
          <w:pPr>
            <w:pStyle w:val="ndice2"/>
            <w:tabs>
              <w:tab w:val="right" w:leader="dot" w:pos="8494"/>
            </w:tabs>
            <w:rPr>
              <w:rFonts w:asciiTheme="minorHAnsi" w:eastAsiaTheme="minorEastAsia" w:hAnsiTheme="minorHAnsi"/>
              <w:noProof/>
              <w:sz w:val="22"/>
              <w:lang w:val="fr-FR" w:eastAsia="fr-FR"/>
            </w:rPr>
          </w:pPr>
          <w:hyperlink w:anchor="_Toc74206392" w:history="1">
            <w:r w:rsidR="00717FD1" w:rsidRPr="001329AC">
              <w:rPr>
                <w:rStyle w:val="Hiperligao"/>
                <w:noProof/>
              </w:rPr>
              <w:t>2.1 Entidade acolhedora: Câmara Municipal Maia e projeto BaZe</w:t>
            </w:r>
            <w:r w:rsidR="00717FD1">
              <w:rPr>
                <w:noProof/>
                <w:webHidden/>
              </w:rPr>
              <w:tab/>
            </w:r>
            <w:r w:rsidR="00717FD1">
              <w:rPr>
                <w:noProof/>
                <w:webHidden/>
              </w:rPr>
              <w:fldChar w:fldCharType="begin"/>
            </w:r>
            <w:r w:rsidR="00717FD1">
              <w:rPr>
                <w:noProof/>
                <w:webHidden/>
              </w:rPr>
              <w:instrText xml:space="preserve"> PAGEREF _Toc74206392 \h </w:instrText>
            </w:r>
            <w:r w:rsidR="00717FD1">
              <w:rPr>
                <w:noProof/>
                <w:webHidden/>
              </w:rPr>
            </w:r>
            <w:r w:rsidR="00717FD1">
              <w:rPr>
                <w:noProof/>
                <w:webHidden/>
              </w:rPr>
              <w:fldChar w:fldCharType="separate"/>
            </w:r>
            <w:r w:rsidR="00717FD1">
              <w:rPr>
                <w:noProof/>
                <w:webHidden/>
              </w:rPr>
              <w:t>3</w:t>
            </w:r>
            <w:r w:rsidR="00717FD1">
              <w:rPr>
                <w:noProof/>
                <w:webHidden/>
              </w:rPr>
              <w:fldChar w:fldCharType="end"/>
            </w:r>
          </w:hyperlink>
        </w:p>
        <w:p w14:paraId="01306DB5" w14:textId="011E4226" w:rsidR="00717FD1" w:rsidRDefault="00017E2B">
          <w:pPr>
            <w:pStyle w:val="ndice1"/>
            <w:tabs>
              <w:tab w:val="left" w:pos="1100"/>
              <w:tab w:val="right" w:leader="dot" w:pos="8494"/>
            </w:tabs>
            <w:rPr>
              <w:rFonts w:asciiTheme="minorHAnsi" w:eastAsiaTheme="minorEastAsia" w:hAnsiTheme="minorHAnsi"/>
              <w:noProof/>
              <w:sz w:val="22"/>
              <w:lang w:val="fr-FR" w:eastAsia="fr-FR"/>
            </w:rPr>
          </w:pPr>
          <w:hyperlink w:anchor="_Toc74206393" w:history="1">
            <w:r w:rsidR="00717FD1" w:rsidRPr="001329AC">
              <w:rPr>
                <w:rStyle w:val="Hiperligao"/>
                <w:rFonts w:cs="Arial"/>
                <w:noProof/>
              </w:rPr>
              <w:t>3.</w:t>
            </w:r>
            <w:r w:rsidR="00717FD1">
              <w:rPr>
                <w:rFonts w:asciiTheme="minorHAnsi" w:eastAsiaTheme="minorEastAsia" w:hAnsiTheme="minorHAnsi"/>
                <w:noProof/>
                <w:sz w:val="22"/>
                <w:lang w:val="fr-FR" w:eastAsia="fr-FR"/>
              </w:rPr>
              <w:tab/>
            </w:r>
            <w:r w:rsidR="00717FD1" w:rsidRPr="001329AC">
              <w:rPr>
                <w:rStyle w:val="Hiperligao"/>
                <w:noProof/>
              </w:rPr>
              <w:t>Estruturação do Projeto</w:t>
            </w:r>
            <w:r w:rsidR="00717FD1">
              <w:rPr>
                <w:noProof/>
                <w:webHidden/>
              </w:rPr>
              <w:tab/>
            </w:r>
            <w:r w:rsidR="00717FD1">
              <w:rPr>
                <w:noProof/>
                <w:webHidden/>
              </w:rPr>
              <w:fldChar w:fldCharType="begin"/>
            </w:r>
            <w:r w:rsidR="00717FD1">
              <w:rPr>
                <w:noProof/>
                <w:webHidden/>
              </w:rPr>
              <w:instrText xml:space="preserve"> PAGEREF _Toc74206393 \h </w:instrText>
            </w:r>
            <w:r w:rsidR="00717FD1">
              <w:rPr>
                <w:noProof/>
                <w:webHidden/>
              </w:rPr>
            </w:r>
            <w:r w:rsidR="00717FD1">
              <w:rPr>
                <w:noProof/>
                <w:webHidden/>
              </w:rPr>
              <w:fldChar w:fldCharType="separate"/>
            </w:r>
            <w:r w:rsidR="00717FD1">
              <w:rPr>
                <w:noProof/>
                <w:webHidden/>
              </w:rPr>
              <w:t>4</w:t>
            </w:r>
            <w:r w:rsidR="00717FD1">
              <w:rPr>
                <w:noProof/>
                <w:webHidden/>
              </w:rPr>
              <w:fldChar w:fldCharType="end"/>
            </w:r>
          </w:hyperlink>
        </w:p>
        <w:p w14:paraId="39ED6EEE" w14:textId="799D63EA" w:rsidR="00717FD1" w:rsidRDefault="00017E2B">
          <w:pPr>
            <w:pStyle w:val="ndice2"/>
            <w:tabs>
              <w:tab w:val="right" w:leader="dot" w:pos="8494"/>
            </w:tabs>
            <w:rPr>
              <w:rFonts w:asciiTheme="minorHAnsi" w:eastAsiaTheme="minorEastAsia" w:hAnsiTheme="minorHAnsi"/>
              <w:noProof/>
              <w:sz w:val="22"/>
              <w:lang w:val="fr-FR" w:eastAsia="fr-FR"/>
            </w:rPr>
          </w:pPr>
          <w:hyperlink w:anchor="_Toc74206394" w:history="1">
            <w:r w:rsidR="00717FD1" w:rsidRPr="001329AC">
              <w:rPr>
                <w:rStyle w:val="Hiperligao"/>
                <w:noProof/>
              </w:rPr>
              <w:t>3.1 Objetivos</w:t>
            </w:r>
            <w:r w:rsidR="00717FD1">
              <w:rPr>
                <w:noProof/>
                <w:webHidden/>
              </w:rPr>
              <w:tab/>
            </w:r>
            <w:r w:rsidR="00717FD1">
              <w:rPr>
                <w:noProof/>
                <w:webHidden/>
              </w:rPr>
              <w:fldChar w:fldCharType="begin"/>
            </w:r>
            <w:r w:rsidR="00717FD1">
              <w:rPr>
                <w:noProof/>
                <w:webHidden/>
              </w:rPr>
              <w:instrText xml:space="preserve"> PAGEREF _Toc74206394 \h </w:instrText>
            </w:r>
            <w:r w:rsidR="00717FD1">
              <w:rPr>
                <w:noProof/>
                <w:webHidden/>
              </w:rPr>
            </w:r>
            <w:r w:rsidR="00717FD1">
              <w:rPr>
                <w:noProof/>
                <w:webHidden/>
              </w:rPr>
              <w:fldChar w:fldCharType="separate"/>
            </w:r>
            <w:r w:rsidR="00717FD1">
              <w:rPr>
                <w:noProof/>
                <w:webHidden/>
              </w:rPr>
              <w:t>4</w:t>
            </w:r>
            <w:r w:rsidR="00717FD1">
              <w:rPr>
                <w:noProof/>
                <w:webHidden/>
              </w:rPr>
              <w:fldChar w:fldCharType="end"/>
            </w:r>
          </w:hyperlink>
        </w:p>
        <w:p w14:paraId="64C56073" w14:textId="6BB3FD07" w:rsidR="00717FD1" w:rsidRDefault="00017E2B">
          <w:pPr>
            <w:pStyle w:val="ndice2"/>
            <w:tabs>
              <w:tab w:val="right" w:leader="dot" w:pos="8494"/>
            </w:tabs>
            <w:rPr>
              <w:rFonts w:asciiTheme="minorHAnsi" w:eastAsiaTheme="minorEastAsia" w:hAnsiTheme="minorHAnsi"/>
              <w:noProof/>
              <w:sz w:val="22"/>
              <w:lang w:val="fr-FR" w:eastAsia="fr-FR"/>
            </w:rPr>
          </w:pPr>
          <w:hyperlink w:anchor="_Toc74206395" w:history="1">
            <w:r w:rsidR="00717FD1" w:rsidRPr="001329AC">
              <w:rPr>
                <w:rStyle w:val="Hiperligao"/>
                <w:noProof/>
              </w:rPr>
              <w:t>3.2 Metodologia</w:t>
            </w:r>
            <w:r w:rsidR="00717FD1">
              <w:rPr>
                <w:noProof/>
                <w:webHidden/>
              </w:rPr>
              <w:tab/>
            </w:r>
            <w:r w:rsidR="00717FD1">
              <w:rPr>
                <w:noProof/>
                <w:webHidden/>
              </w:rPr>
              <w:fldChar w:fldCharType="begin"/>
            </w:r>
            <w:r w:rsidR="00717FD1">
              <w:rPr>
                <w:noProof/>
                <w:webHidden/>
              </w:rPr>
              <w:instrText xml:space="preserve"> PAGEREF _Toc74206395 \h </w:instrText>
            </w:r>
            <w:r w:rsidR="00717FD1">
              <w:rPr>
                <w:noProof/>
                <w:webHidden/>
              </w:rPr>
            </w:r>
            <w:r w:rsidR="00717FD1">
              <w:rPr>
                <w:noProof/>
                <w:webHidden/>
              </w:rPr>
              <w:fldChar w:fldCharType="separate"/>
            </w:r>
            <w:r w:rsidR="00717FD1">
              <w:rPr>
                <w:noProof/>
                <w:webHidden/>
              </w:rPr>
              <w:t>6</w:t>
            </w:r>
            <w:r w:rsidR="00717FD1">
              <w:rPr>
                <w:noProof/>
                <w:webHidden/>
              </w:rPr>
              <w:fldChar w:fldCharType="end"/>
            </w:r>
          </w:hyperlink>
        </w:p>
        <w:p w14:paraId="031205BB" w14:textId="6857BB10" w:rsidR="00717FD1" w:rsidRDefault="00017E2B">
          <w:pPr>
            <w:pStyle w:val="ndice1"/>
            <w:tabs>
              <w:tab w:val="left" w:pos="1100"/>
              <w:tab w:val="right" w:leader="dot" w:pos="8494"/>
            </w:tabs>
            <w:rPr>
              <w:rFonts w:asciiTheme="minorHAnsi" w:eastAsiaTheme="minorEastAsia" w:hAnsiTheme="minorHAnsi"/>
              <w:noProof/>
              <w:sz w:val="22"/>
              <w:lang w:val="fr-FR" w:eastAsia="fr-FR"/>
            </w:rPr>
          </w:pPr>
          <w:hyperlink w:anchor="_Toc74206396" w:history="1">
            <w:r w:rsidR="00717FD1" w:rsidRPr="001329AC">
              <w:rPr>
                <w:rStyle w:val="Hiperligao"/>
                <w:noProof/>
              </w:rPr>
              <w:t>4.</w:t>
            </w:r>
            <w:r w:rsidR="00717FD1">
              <w:rPr>
                <w:rFonts w:asciiTheme="minorHAnsi" w:eastAsiaTheme="minorEastAsia" w:hAnsiTheme="minorHAnsi"/>
                <w:noProof/>
                <w:sz w:val="22"/>
                <w:lang w:val="fr-FR" w:eastAsia="fr-FR"/>
              </w:rPr>
              <w:tab/>
            </w:r>
            <w:r w:rsidR="00717FD1" w:rsidRPr="001329AC">
              <w:rPr>
                <w:rStyle w:val="Hiperligao"/>
                <w:noProof/>
              </w:rPr>
              <w:t>Desenvolvimento do Projeto</w:t>
            </w:r>
            <w:r w:rsidR="00717FD1">
              <w:rPr>
                <w:noProof/>
                <w:webHidden/>
              </w:rPr>
              <w:tab/>
            </w:r>
            <w:r w:rsidR="00717FD1">
              <w:rPr>
                <w:noProof/>
                <w:webHidden/>
              </w:rPr>
              <w:fldChar w:fldCharType="begin"/>
            </w:r>
            <w:r w:rsidR="00717FD1">
              <w:rPr>
                <w:noProof/>
                <w:webHidden/>
              </w:rPr>
              <w:instrText xml:space="preserve"> PAGEREF _Toc74206396 \h </w:instrText>
            </w:r>
            <w:r w:rsidR="00717FD1">
              <w:rPr>
                <w:noProof/>
                <w:webHidden/>
              </w:rPr>
            </w:r>
            <w:r w:rsidR="00717FD1">
              <w:rPr>
                <w:noProof/>
                <w:webHidden/>
              </w:rPr>
              <w:fldChar w:fldCharType="separate"/>
            </w:r>
            <w:r w:rsidR="00717FD1">
              <w:rPr>
                <w:noProof/>
                <w:webHidden/>
              </w:rPr>
              <w:t>7</w:t>
            </w:r>
            <w:r w:rsidR="00717FD1">
              <w:rPr>
                <w:noProof/>
                <w:webHidden/>
              </w:rPr>
              <w:fldChar w:fldCharType="end"/>
            </w:r>
          </w:hyperlink>
        </w:p>
        <w:p w14:paraId="65728443" w14:textId="63393AD7" w:rsidR="00717FD1" w:rsidRDefault="00017E2B">
          <w:pPr>
            <w:pStyle w:val="ndice2"/>
            <w:tabs>
              <w:tab w:val="left" w:pos="1320"/>
              <w:tab w:val="right" w:leader="dot" w:pos="8494"/>
            </w:tabs>
            <w:rPr>
              <w:rFonts w:asciiTheme="minorHAnsi" w:eastAsiaTheme="minorEastAsia" w:hAnsiTheme="minorHAnsi"/>
              <w:noProof/>
              <w:sz w:val="22"/>
              <w:lang w:val="fr-FR" w:eastAsia="fr-FR"/>
            </w:rPr>
          </w:pPr>
          <w:hyperlink w:anchor="_Toc74206397" w:history="1">
            <w:r w:rsidR="00717FD1" w:rsidRPr="001329AC">
              <w:rPr>
                <w:rStyle w:val="Hiperligao"/>
                <w:noProof/>
              </w:rPr>
              <w:t>4.1</w:t>
            </w:r>
            <w:r w:rsidR="00717FD1">
              <w:rPr>
                <w:rFonts w:asciiTheme="minorHAnsi" w:eastAsiaTheme="minorEastAsia" w:hAnsiTheme="minorHAnsi"/>
                <w:noProof/>
                <w:sz w:val="22"/>
                <w:lang w:val="fr-FR" w:eastAsia="fr-FR"/>
              </w:rPr>
              <w:tab/>
            </w:r>
            <w:r w:rsidR="00717FD1" w:rsidRPr="001329AC">
              <w:rPr>
                <w:rStyle w:val="Hiperligao"/>
                <w:noProof/>
              </w:rPr>
              <w:t>Realização Projeto 1º Ciclo</w:t>
            </w:r>
            <w:r w:rsidR="00717FD1">
              <w:rPr>
                <w:noProof/>
                <w:webHidden/>
              </w:rPr>
              <w:tab/>
            </w:r>
            <w:r w:rsidR="00717FD1">
              <w:rPr>
                <w:noProof/>
                <w:webHidden/>
              </w:rPr>
              <w:fldChar w:fldCharType="begin"/>
            </w:r>
            <w:r w:rsidR="00717FD1">
              <w:rPr>
                <w:noProof/>
                <w:webHidden/>
              </w:rPr>
              <w:instrText xml:space="preserve"> PAGEREF _Toc74206397 \h </w:instrText>
            </w:r>
            <w:r w:rsidR="00717FD1">
              <w:rPr>
                <w:noProof/>
                <w:webHidden/>
              </w:rPr>
            </w:r>
            <w:r w:rsidR="00717FD1">
              <w:rPr>
                <w:noProof/>
                <w:webHidden/>
              </w:rPr>
              <w:fldChar w:fldCharType="separate"/>
            </w:r>
            <w:r w:rsidR="00717FD1">
              <w:rPr>
                <w:noProof/>
                <w:webHidden/>
              </w:rPr>
              <w:t>7</w:t>
            </w:r>
            <w:r w:rsidR="00717FD1">
              <w:rPr>
                <w:noProof/>
                <w:webHidden/>
              </w:rPr>
              <w:fldChar w:fldCharType="end"/>
            </w:r>
          </w:hyperlink>
        </w:p>
        <w:p w14:paraId="7548FA6C" w14:textId="18FD47B7" w:rsidR="00717FD1" w:rsidRDefault="00017E2B">
          <w:pPr>
            <w:pStyle w:val="ndice2"/>
            <w:tabs>
              <w:tab w:val="left" w:pos="1320"/>
              <w:tab w:val="right" w:leader="dot" w:pos="8494"/>
            </w:tabs>
            <w:rPr>
              <w:rFonts w:asciiTheme="minorHAnsi" w:eastAsiaTheme="minorEastAsia" w:hAnsiTheme="minorHAnsi"/>
              <w:noProof/>
              <w:sz w:val="22"/>
              <w:lang w:val="fr-FR" w:eastAsia="fr-FR"/>
            </w:rPr>
          </w:pPr>
          <w:hyperlink w:anchor="_Toc74206398" w:history="1">
            <w:r w:rsidR="00717FD1" w:rsidRPr="001329AC">
              <w:rPr>
                <w:rStyle w:val="Hiperligao"/>
                <w:noProof/>
              </w:rPr>
              <w:t>4.2</w:t>
            </w:r>
            <w:r w:rsidR="00717FD1">
              <w:rPr>
                <w:rFonts w:asciiTheme="minorHAnsi" w:eastAsiaTheme="minorEastAsia" w:hAnsiTheme="minorHAnsi"/>
                <w:noProof/>
                <w:sz w:val="22"/>
                <w:lang w:val="fr-FR" w:eastAsia="fr-FR"/>
              </w:rPr>
              <w:tab/>
            </w:r>
            <w:r w:rsidR="00717FD1" w:rsidRPr="001329AC">
              <w:rPr>
                <w:rStyle w:val="Hiperligao"/>
                <w:noProof/>
              </w:rPr>
              <w:t>Realização Projeto 2º Ciclo</w:t>
            </w:r>
            <w:r w:rsidR="00717FD1">
              <w:rPr>
                <w:noProof/>
                <w:webHidden/>
              </w:rPr>
              <w:tab/>
            </w:r>
            <w:r w:rsidR="00717FD1">
              <w:rPr>
                <w:noProof/>
                <w:webHidden/>
              </w:rPr>
              <w:fldChar w:fldCharType="begin"/>
            </w:r>
            <w:r w:rsidR="00717FD1">
              <w:rPr>
                <w:noProof/>
                <w:webHidden/>
              </w:rPr>
              <w:instrText xml:space="preserve"> PAGEREF _Toc74206398 \h </w:instrText>
            </w:r>
            <w:r w:rsidR="00717FD1">
              <w:rPr>
                <w:noProof/>
                <w:webHidden/>
              </w:rPr>
            </w:r>
            <w:r w:rsidR="00717FD1">
              <w:rPr>
                <w:noProof/>
                <w:webHidden/>
              </w:rPr>
              <w:fldChar w:fldCharType="separate"/>
            </w:r>
            <w:r w:rsidR="00717FD1">
              <w:rPr>
                <w:noProof/>
                <w:webHidden/>
              </w:rPr>
              <w:t>13</w:t>
            </w:r>
            <w:r w:rsidR="00717FD1">
              <w:rPr>
                <w:noProof/>
                <w:webHidden/>
              </w:rPr>
              <w:fldChar w:fldCharType="end"/>
            </w:r>
          </w:hyperlink>
        </w:p>
        <w:p w14:paraId="0BBBEA4A" w14:textId="01E791A5" w:rsidR="00717FD1" w:rsidRDefault="00017E2B">
          <w:pPr>
            <w:pStyle w:val="ndice1"/>
            <w:tabs>
              <w:tab w:val="left" w:pos="1100"/>
              <w:tab w:val="right" w:leader="dot" w:pos="8494"/>
            </w:tabs>
            <w:rPr>
              <w:rFonts w:asciiTheme="minorHAnsi" w:eastAsiaTheme="minorEastAsia" w:hAnsiTheme="minorHAnsi"/>
              <w:noProof/>
              <w:sz w:val="22"/>
              <w:lang w:val="fr-FR" w:eastAsia="fr-FR"/>
            </w:rPr>
          </w:pPr>
          <w:hyperlink w:anchor="_Toc74206399" w:history="1">
            <w:r w:rsidR="00717FD1" w:rsidRPr="001329AC">
              <w:rPr>
                <w:rStyle w:val="Hiperligao"/>
                <w:rFonts w:cs="Arial"/>
                <w:noProof/>
              </w:rPr>
              <w:t>5.</w:t>
            </w:r>
            <w:r w:rsidR="00717FD1">
              <w:rPr>
                <w:rFonts w:asciiTheme="minorHAnsi" w:eastAsiaTheme="minorEastAsia" w:hAnsiTheme="minorHAnsi"/>
                <w:noProof/>
                <w:sz w:val="22"/>
                <w:lang w:val="fr-FR" w:eastAsia="fr-FR"/>
              </w:rPr>
              <w:tab/>
            </w:r>
            <w:r w:rsidR="00717FD1" w:rsidRPr="001329AC">
              <w:rPr>
                <w:rStyle w:val="Hiperligao"/>
                <w:rFonts w:cs="Arial"/>
                <w:noProof/>
              </w:rPr>
              <w:t>Avaliação dos Resultados</w:t>
            </w:r>
            <w:r w:rsidR="00717FD1">
              <w:rPr>
                <w:noProof/>
                <w:webHidden/>
              </w:rPr>
              <w:tab/>
            </w:r>
            <w:r w:rsidR="00717FD1">
              <w:rPr>
                <w:noProof/>
                <w:webHidden/>
              </w:rPr>
              <w:fldChar w:fldCharType="begin"/>
            </w:r>
            <w:r w:rsidR="00717FD1">
              <w:rPr>
                <w:noProof/>
                <w:webHidden/>
              </w:rPr>
              <w:instrText xml:space="preserve"> PAGEREF _Toc74206399 \h </w:instrText>
            </w:r>
            <w:r w:rsidR="00717FD1">
              <w:rPr>
                <w:noProof/>
                <w:webHidden/>
              </w:rPr>
            </w:r>
            <w:r w:rsidR="00717FD1">
              <w:rPr>
                <w:noProof/>
                <w:webHidden/>
              </w:rPr>
              <w:fldChar w:fldCharType="separate"/>
            </w:r>
            <w:r w:rsidR="00717FD1">
              <w:rPr>
                <w:noProof/>
                <w:webHidden/>
              </w:rPr>
              <w:t>16</w:t>
            </w:r>
            <w:r w:rsidR="00717FD1">
              <w:rPr>
                <w:noProof/>
                <w:webHidden/>
              </w:rPr>
              <w:fldChar w:fldCharType="end"/>
            </w:r>
          </w:hyperlink>
        </w:p>
        <w:p w14:paraId="4317BF79" w14:textId="2E3E9BB9" w:rsidR="00717FD1" w:rsidRDefault="00017E2B">
          <w:pPr>
            <w:pStyle w:val="ndice1"/>
            <w:tabs>
              <w:tab w:val="right" w:leader="dot" w:pos="8494"/>
            </w:tabs>
            <w:rPr>
              <w:rFonts w:asciiTheme="minorHAnsi" w:eastAsiaTheme="minorEastAsia" w:hAnsiTheme="minorHAnsi"/>
              <w:noProof/>
              <w:sz w:val="22"/>
              <w:lang w:val="fr-FR" w:eastAsia="fr-FR"/>
            </w:rPr>
          </w:pPr>
          <w:hyperlink w:anchor="_Toc74206400" w:history="1">
            <w:r w:rsidR="00717FD1" w:rsidRPr="001329AC">
              <w:rPr>
                <w:rStyle w:val="Hiperligao"/>
                <w:rFonts w:cs="Arial"/>
                <w:bCs/>
                <w:noProof/>
              </w:rPr>
              <w:t>Conclusão e reflexões críticas</w:t>
            </w:r>
            <w:r w:rsidR="00717FD1">
              <w:rPr>
                <w:noProof/>
                <w:webHidden/>
              </w:rPr>
              <w:tab/>
            </w:r>
            <w:r w:rsidR="00717FD1">
              <w:rPr>
                <w:noProof/>
                <w:webHidden/>
              </w:rPr>
              <w:fldChar w:fldCharType="begin"/>
            </w:r>
            <w:r w:rsidR="00717FD1">
              <w:rPr>
                <w:noProof/>
                <w:webHidden/>
              </w:rPr>
              <w:instrText xml:space="preserve"> PAGEREF _Toc74206400 \h </w:instrText>
            </w:r>
            <w:r w:rsidR="00717FD1">
              <w:rPr>
                <w:noProof/>
                <w:webHidden/>
              </w:rPr>
            </w:r>
            <w:r w:rsidR="00717FD1">
              <w:rPr>
                <w:noProof/>
                <w:webHidden/>
              </w:rPr>
              <w:fldChar w:fldCharType="separate"/>
            </w:r>
            <w:r w:rsidR="00717FD1">
              <w:rPr>
                <w:noProof/>
                <w:webHidden/>
              </w:rPr>
              <w:t>16</w:t>
            </w:r>
            <w:r w:rsidR="00717FD1">
              <w:rPr>
                <w:noProof/>
                <w:webHidden/>
              </w:rPr>
              <w:fldChar w:fldCharType="end"/>
            </w:r>
          </w:hyperlink>
        </w:p>
        <w:p w14:paraId="01194D58" w14:textId="69D7EA54" w:rsidR="00717FD1" w:rsidRDefault="00017E2B">
          <w:pPr>
            <w:pStyle w:val="ndice1"/>
            <w:tabs>
              <w:tab w:val="right" w:leader="dot" w:pos="8494"/>
            </w:tabs>
            <w:rPr>
              <w:rFonts w:asciiTheme="minorHAnsi" w:eastAsiaTheme="minorEastAsia" w:hAnsiTheme="minorHAnsi"/>
              <w:noProof/>
              <w:sz w:val="22"/>
              <w:lang w:val="fr-FR" w:eastAsia="fr-FR"/>
            </w:rPr>
          </w:pPr>
          <w:hyperlink w:anchor="_Toc74206401" w:history="1">
            <w:r w:rsidR="00717FD1" w:rsidRPr="001329AC">
              <w:rPr>
                <w:rStyle w:val="Hiperligao"/>
                <w:rFonts w:cs="Arial"/>
                <w:noProof/>
              </w:rPr>
              <w:t>Referências bibliográficas</w:t>
            </w:r>
            <w:r w:rsidR="00717FD1">
              <w:rPr>
                <w:noProof/>
                <w:webHidden/>
              </w:rPr>
              <w:tab/>
            </w:r>
            <w:r w:rsidR="00717FD1">
              <w:rPr>
                <w:noProof/>
                <w:webHidden/>
              </w:rPr>
              <w:fldChar w:fldCharType="begin"/>
            </w:r>
            <w:r w:rsidR="00717FD1">
              <w:rPr>
                <w:noProof/>
                <w:webHidden/>
              </w:rPr>
              <w:instrText xml:space="preserve"> PAGEREF _Toc74206401 \h </w:instrText>
            </w:r>
            <w:r w:rsidR="00717FD1">
              <w:rPr>
                <w:noProof/>
                <w:webHidden/>
              </w:rPr>
            </w:r>
            <w:r w:rsidR="00717FD1">
              <w:rPr>
                <w:noProof/>
                <w:webHidden/>
              </w:rPr>
              <w:fldChar w:fldCharType="separate"/>
            </w:r>
            <w:r w:rsidR="00717FD1">
              <w:rPr>
                <w:noProof/>
                <w:webHidden/>
              </w:rPr>
              <w:t>18</w:t>
            </w:r>
            <w:r w:rsidR="00717FD1">
              <w:rPr>
                <w:noProof/>
                <w:webHidden/>
              </w:rPr>
              <w:fldChar w:fldCharType="end"/>
            </w:r>
          </w:hyperlink>
        </w:p>
        <w:p w14:paraId="42B8C7EA" w14:textId="5D1EDFC8" w:rsidR="00717FD1" w:rsidRDefault="00017E2B">
          <w:pPr>
            <w:pStyle w:val="ndice1"/>
            <w:tabs>
              <w:tab w:val="right" w:leader="dot" w:pos="8494"/>
            </w:tabs>
            <w:rPr>
              <w:rFonts w:asciiTheme="minorHAnsi" w:eastAsiaTheme="minorEastAsia" w:hAnsiTheme="minorHAnsi"/>
              <w:noProof/>
              <w:sz w:val="22"/>
              <w:lang w:val="fr-FR" w:eastAsia="fr-FR"/>
            </w:rPr>
          </w:pPr>
          <w:hyperlink w:anchor="_Toc74206402" w:history="1">
            <w:r w:rsidR="00717FD1" w:rsidRPr="001329AC">
              <w:rPr>
                <w:rStyle w:val="Hiperligao"/>
                <w:rFonts w:cs="Arial"/>
                <w:noProof/>
              </w:rPr>
              <w:t>Anexos</w:t>
            </w:r>
            <w:r w:rsidR="00717FD1">
              <w:rPr>
                <w:noProof/>
                <w:webHidden/>
              </w:rPr>
              <w:tab/>
            </w:r>
            <w:r w:rsidR="00717FD1">
              <w:rPr>
                <w:noProof/>
                <w:webHidden/>
              </w:rPr>
              <w:fldChar w:fldCharType="begin"/>
            </w:r>
            <w:r w:rsidR="00717FD1">
              <w:rPr>
                <w:noProof/>
                <w:webHidden/>
              </w:rPr>
              <w:instrText xml:space="preserve"> PAGEREF _Toc74206402 \h </w:instrText>
            </w:r>
            <w:r w:rsidR="00717FD1">
              <w:rPr>
                <w:noProof/>
                <w:webHidden/>
              </w:rPr>
            </w:r>
            <w:r w:rsidR="00717FD1">
              <w:rPr>
                <w:noProof/>
                <w:webHidden/>
              </w:rPr>
              <w:fldChar w:fldCharType="separate"/>
            </w:r>
            <w:r w:rsidR="00717FD1">
              <w:rPr>
                <w:noProof/>
                <w:webHidden/>
              </w:rPr>
              <w:t>19</w:t>
            </w:r>
            <w:r w:rsidR="00717FD1">
              <w:rPr>
                <w:noProof/>
                <w:webHidden/>
              </w:rPr>
              <w:fldChar w:fldCharType="end"/>
            </w:r>
          </w:hyperlink>
        </w:p>
        <w:p w14:paraId="45DA3686" w14:textId="380C2210" w:rsidR="00717FD1" w:rsidRDefault="00017E2B">
          <w:pPr>
            <w:pStyle w:val="ndice2"/>
            <w:tabs>
              <w:tab w:val="right" w:leader="dot" w:pos="8494"/>
            </w:tabs>
            <w:rPr>
              <w:rFonts w:asciiTheme="minorHAnsi" w:eastAsiaTheme="minorEastAsia" w:hAnsiTheme="minorHAnsi"/>
              <w:noProof/>
              <w:sz w:val="22"/>
              <w:lang w:val="fr-FR" w:eastAsia="fr-FR"/>
            </w:rPr>
          </w:pPr>
          <w:hyperlink w:anchor="_Toc74206403" w:history="1">
            <w:r w:rsidR="00717FD1" w:rsidRPr="001329AC">
              <w:rPr>
                <w:rStyle w:val="Hiperligao"/>
                <w:noProof/>
              </w:rPr>
              <w:t>Anexo a: Plano de Projeto</w:t>
            </w:r>
            <w:r w:rsidR="00717FD1">
              <w:rPr>
                <w:noProof/>
                <w:webHidden/>
              </w:rPr>
              <w:tab/>
            </w:r>
            <w:r w:rsidR="00717FD1">
              <w:rPr>
                <w:noProof/>
                <w:webHidden/>
              </w:rPr>
              <w:fldChar w:fldCharType="begin"/>
            </w:r>
            <w:r w:rsidR="00717FD1">
              <w:rPr>
                <w:noProof/>
                <w:webHidden/>
              </w:rPr>
              <w:instrText xml:space="preserve"> PAGEREF _Toc74206403 \h </w:instrText>
            </w:r>
            <w:r w:rsidR="00717FD1">
              <w:rPr>
                <w:noProof/>
                <w:webHidden/>
              </w:rPr>
            </w:r>
            <w:r w:rsidR="00717FD1">
              <w:rPr>
                <w:noProof/>
                <w:webHidden/>
              </w:rPr>
              <w:fldChar w:fldCharType="separate"/>
            </w:r>
            <w:r w:rsidR="00717FD1">
              <w:rPr>
                <w:noProof/>
                <w:webHidden/>
              </w:rPr>
              <w:t>19</w:t>
            </w:r>
            <w:r w:rsidR="00717FD1">
              <w:rPr>
                <w:noProof/>
                <w:webHidden/>
              </w:rPr>
              <w:fldChar w:fldCharType="end"/>
            </w:r>
          </w:hyperlink>
        </w:p>
        <w:p w14:paraId="5F6A81CD" w14:textId="42957A26" w:rsidR="00717FD1" w:rsidRDefault="00017E2B">
          <w:pPr>
            <w:pStyle w:val="ndice2"/>
            <w:tabs>
              <w:tab w:val="right" w:leader="dot" w:pos="8494"/>
            </w:tabs>
            <w:rPr>
              <w:rFonts w:asciiTheme="minorHAnsi" w:eastAsiaTheme="minorEastAsia" w:hAnsiTheme="minorHAnsi"/>
              <w:noProof/>
              <w:sz w:val="22"/>
              <w:lang w:val="fr-FR" w:eastAsia="fr-FR"/>
            </w:rPr>
          </w:pPr>
          <w:hyperlink w:anchor="_Toc74206404" w:history="1">
            <w:r w:rsidR="00717FD1" w:rsidRPr="001329AC">
              <w:rPr>
                <w:rStyle w:val="Hiperligao"/>
                <w:noProof/>
              </w:rPr>
              <w:t>Anexo b: Plano de reuniões</w:t>
            </w:r>
            <w:r w:rsidR="00717FD1">
              <w:rPr>
                <w:noProof/>
                <w:webHidden/>
              </w:rPr>
              <w:tab/>
            </w:r>
            <w:r w:rsidR="00717FD1">
              <w:rPr>
                <w:noProof/>
                <w:webHidden/>
              </w:rPr>
              <w:fldChar w:fldCharType="begin"/>
            </w:r>
            <w:r w:rsidR="00717FD1">
              <w:rPr>
                <w:noProof/>
                <w:webHidden/>
              </w:rPr>
              <w:instrText xml:space="preserve"> PAGEREF _Toc74206404 \h </w:instrText>
            </w:r>
            <w:r w:rsidR="00717FD1">
              <w:rPr>
                <w:noProof/>
                <w:webHidden/>
              </w:rPr>
            </w:r>
            <w:r w:rsidR="00717FD1">
              <w:rPr>
                <w:noProof/>
                <w:webHidden/>
              </w:rPr>
              <w:fldChar w:fldCharType="separate"/>
            </w:r>
            <w:r w:rsidR="00717FD1">
              <w:rPr>
                <w:noProof/>
                <w:webHidden/>
              </w:rPr>
              <w:t>20</w:t>
            </w:r>
            <w:r w:rsidR="00717FD1">
              <w:rPr>
                <w:noProof/>
                <w:webHidden/>
              </w:rPr>
              <w:fldChar w:fldCharType="end"/>
            </w:r>
          </w:hyperlink>
        </w:p>
        <w:p w14:paraId="14028E7C" w14:textId="1717369E" w:rsidR="00717FD1" w:rsidRDefault="00017E2B">
          <w:pPr>
            <w:pStyle w:val="ndice2"/>
            <w:tabs>
              <w:tab w:val="right" w:leader="dot" w:pos="8494"/>
            </w:tabs>
            <w:rPr>
              <w:rFonts w:asciiTheme="minorHAnsi" w:eastAsiaTheme="minorEastAsia" w:hAnsiTheme="minorHAnsi"/>
              <w:noProof/>
              <w:sz w:val="22"/>
              <w:lang w:val="fr-FR" w:eastAsia="fr-FR"/>
            </w:rPr>
          </w:pPr>
          <w:hyperlink w:anchor="_Toc74206405" w:history="1">
            <w:r w:rsidR="00717FD1" w:rsidRPr="001329AC">
              <w:rPr>
                <w:rStyle w:val="Hiperligao"/>
                <w:noProof/>
              </w:rPr>
              <w:t>Anexo c: Tabela para aprovação e seleção de dados</w:t>
            </w:r>
            <w:r w:rsidR="00717FD1">
              <w:rPr>
                <w:noProof/>
                <w:webHidden/>
              </w:rPr>
              <w:tab/>
            </w:r>
            <w:r w:rsidR="00717FD1">
              <w:rPr>
                <w:noProof/>
                <w:webHidden/>
              </w:rPr>
              <w:fldChar w:fldCharType="begin"/>
            </w:r>
            <w:r w:rsidR="00717FD1">
              <w:rPr>
                <w:noProof/>
                <w:webHidden/>
              </w:rPr>
              <w:instrText xml:space="preserve"> PAGEREF _Toc74206405 \h </w:instrText>
            </w:r>
            <w:r w:rsidR="00717FD1">
              <w:rPr>
                <w:noProof/>
                <w:webHidden/>
              </w:rPr>
            </w:r>
            <w:r w:rsidR="00717FD1">
              <w:rPr>
                <w:noProof/>
                <w:webHidden/>
              </w:rPr>
              <w:fldChar w:fldCharType="separate"/>
            </w:r>
            <w:r w:rsidR="00717FD1">
              <w:rPr>
                <w:noProof/>
                <w:webHidden/>
              </w:rPr>
              <w:t>21</w:t>
            </w:r>
            <w:r w:rsidR="00717FD1">
              <w:rPr>
                <w:noProof/>
                <w:webHidden/>
              </w:rPr>
              <w:fldChar w:fldCharType="end"/>
            </w:r>
          </w:hyperlink>
        </w:p>
        <w:p w14:paraId="35496B5B" w14:textId="4120EBEF" w:rsidR="00146202" w:rsidRPr="001F333E" w:rsidRDefault="00146202">
          <w:pPr>
            <w:rPr>
              <w:rFonts w:cs="Arial"/>
              <w:szCs w:val="20"/>
            </w:rPr>
          </w:pPr>
          <w:r w:rsidRPr="001F333E">
            <w:rPr>
              <w:rFonts w:cs="Arial"/>
              <w:b/>
              <w:bCs/>
              <w:szCs w:val="20"/>
            </w:rPr>
            <w:fldChar w:fldCharType="end"/>
          </w:r>
        </w:p>
      </w:sdtContent>
    </w:sdt>
    <w:p w14:paraId="681AEE4A" w14:textId="77777777" w:rsidR="00146202" w:rsidRPr="001F333E" w:rsidRDefault="00146202" w:rsidP="00637323"/>
    <w:p w14:paraId="77B15F6B" w14:textId="6AA67FA2" w:rsidR="00F56D82" w:rsidRPr="001F333E" w:rsidRDefault="00F56D82" w:rsidP="00637323">
      <w:pPr>
        <w:rPr>
          <w:b/>
          <w:bCs/>
        </w:rPr>
      </w:pPr>
    </w:p>
    <w:p w14:paraId="37A54316" w14:textId="77777777" w:rsidR="00B252F4" w:rsidRDefault="00B252F4" w:rsidP="00637323">
      <w:pPr>
        <w:rPr>
          <w:b/>
          <w:bCs/>
        </w:rPr>
      </w:pPr>
    </w:p>
    <w:p w14:paraId="024E50C2" w14:textId="77777777" w:rsidR="00B252F4" w:rsidRDefault="00B252F4" w:rsidP="00637323"/>
    <w:p w14:paraId="7CF7E583" w14:textId="77777777" w:rsidR="00B252F4" w:rsidRDefault="00B252F4" w:rsidP="00637323">
      <w:pPr>
        <w:rPr>
          <w:b/>
          <w:bCs/>
        </w:rPr>
      </w:pPr>
    </w:p>
    <w:p w14:paraId="48412E4A" w14:textId="1B74CD66" w:rsidR="00B252F4" w:rsidRDefault="00B252F4" w:rsidP="00637323">
      <w:pPr>
        <w:rPr>
          <w:b/>
          <w:bCs/>
        </w:rPr>
      </w:pPr>
    </w:p>
    <w:p w14:paraId="6AF872D5" w14:textId="585A38BC" w:rsidR="003A7B2C" w:rsidRDefault="003A7B2C" w:rsidP="00637323"/>
    <w:p w14:paraId="0F64853B" w14:textId="77777777" w:rsidR="003A7B2C" w:rsidRPr="003A7B2C" w:rsidRDefault="003A7B2C" w:rsidP="00637323"/>
    <w:p w14:paraId="70A9AC6C" w14:textId="6CD3BA91" w:rsidR="00B252F4" w:rsidRPr="00B252F4" w:rsidRDefault="00162BB9" w:rsidP="00162BB9">
      <w:r>
        <w:br w:type="page"/>
      </w:r>
    </w:p>
    <w:p w14:paraId="528DFACB" w14:textId="6AB9DD32" w:rsidR="00F56D82" w:rsidRPr="00637323" w:rsidRDefault="00162BB9" w:rsidP="00637323">
      <w:pPr>
        <w:pStyle w:val="Cabealhodondice"/>
        <w:numPr>
          <w:ilvl w:val="0"/>
          <w:numId w:val="0"/>
        </w:numPr>
        <w:rPr>
          <w:rFonts w:eastAsiaTheme="minorHAnsi" w:cstheme="minorBidi"/>
          <w:bCs/>
          <w:sz w:val="20"/>
          <w:szCs w:val="20"/>
          <w:lang w:eastAsia="en-US"/>
        </w:rPr>
      </w:pPr>
      <w:r w:rsidRPr="00637323">
        <w:rPr>
          <w:rFonts w:eastAsiaTheme="minorHAnsi" w:cstheme="minorBidi"/>
          <w:bCs/>
          <w:sz w:val="20"/>
          <w:szCs w:val="20"/>
          <w:lang w:eastAsia="en-US"/>
        </w:rPr>
        <w:lastRenderedPageBreak/>
        <w:t xml:space="preserve">Índice </w:t>
      </w:r>
      <w:r w:rsidR="00B84A88" w:rsidRPr="00637323">
        <w:rPr>
          <w:rFonts w:eastAsiaTheme="minorHAnsi" w:cstheme="minorBidi"/>
          <w:bCs/>
          <w:sz w:val="20"/>
          <w:szCs w:val="20"/>
          <w:lang w:eastAsia="en-US"/>
        </w:rPr>
        <w:t xml:space="preserve">de Figuras </w:t>
      </w:r>
    </w:p>
    <w:p w14:paraId="621DEB4E" w14:textId="30D900B4" w:rsidR="00580672" w:rsidRPr="00717FD1" w:rsidRDefault="00580672" w:rsidP="00580672">
      <w:pPr>
        <w:rPr>
          <w:sz w:val="18"/>
          <w:szCs w:val="20"/>
        </w:rPr>
      </w:pPr>
    </w:p>
    <w:p w14:paraId="06E95E88" w14:textId="7E914E8F" w:rsidR="00717FD1" w:rsidRPr="00717FD1" w:rsidRDefault="00580672">
      <w:pPr>
        <w:pStyle w:val="ndicedeilustraes"/>
        <w:tabs>
          <w:tab w:val="right" w:leader="dot" w:pos="8494"/>
        </w:tabs>
        <w:rPr>
          <w:rFonts w:asciiTheme="minorHAnsi" w:eastAsiaTheme="minorEastAsia" w:hAnsiTheme="minorHAnsi"/>
          <w:noProof/>
          <w:szCs w:val="20"/>
          <w:lang w:val="fr-FR" w:eastAsia="fr-FR"/>
        </w:rPr>
      </w:pPr>
      <w:r w:rsidRPr="00717FD1">
        <w:rPr>
          <w:sz w:val="18"/>
          <w:szCs w:val="20"/>
        </w:rPr>
        <w:fldChar w:fldCharType="begin"/>
      </w:r>
      <w:r w:rsidRPr="00717FD1">
        <w:rPr>
          <w:sz w:val="18"/>
          <w:szCs w:val="20"/>
        </w:rPr>
        <w:instrText xml:space="preserve"> TOC \h \z \c "Figura" </w:instrText>
      </w:r>
      <w:r w:rsidRPr="00717FD1">
        <w:rPr>
          <w:sz w:val="18"/>
          <w:szCs w:val="20"/>
        </w:rPr>
        <w:fldChar w:fldCharType="separate"/>
      </w:r>
      <w:hyperlink r:id="rId10" w:anchor="_Toc74206357" w:history="1">
        <w:r w:rsidR="00717FD1" w:rsidRPr="00717FD1">
          <w:rPr>
            <w:rStyle w:val="Hiperligao"/>
            <w:noProof/>
            <w:sz w:val="18"/>
            <w:szCs w:val="20"/>
          </w:rPr>
          <w:t>Figura 1 Árvore de objetivos do projeto Fontes e visualização de dados em contexto Smart City</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57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5</w:t>
        </w:r>
        <w:r w:rsidR="00717FD1" w:rsidRPr="00717FD1">
          <w:rPr>
            <w:noProof/>
            <w:webHidden/>
            <w:sz w:val="18"/>
            <w:szCs w:val="20"/>
          </w:rPr>
          <w:fldChar w:fldCharType="end"/>
        </w:r>
      </w:hyperlink>
    </w:p>
    <w:p w14:paraId="41DC4320" w14:textId="3872EA37"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w:anchor="_Toc74206358" w:history="1">
        <w:r w:rsidR="00717FD1" w:rsidRPr="00717FD1">
          <w:rPr>
            <w:rStyle w:val="Hiperligao"/>
            <w:noProof/>
            <w:sz w:val="18"/>
            <w:szCs w:val="20"/>
          </w:rPr>
          <w:t>Figura 2 Cronograma síntese das atividades e tempos de realização definidos em plano de projeto</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58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6</w:t>
        </w:r>
        <w:r w:rsidR="00717FD1" w:rsidRPr="00717FD1">
          <w:rPr>
            <w:noProof/>
            <w:webHidden/>
            <w:sz w:val="18"/>
            <w:szCs w:val="20"/>
          </w:rPr>
          <w:fldChar w:fldCharType="end"/>
        </w:r>
      </w:hyperlink>
    </w:p>
    <w:p w14:paraId="3A07F38C" w14:textId="5293D801"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11" w:anchor="_Toc74206359" w:history="1">
        <w:r w:rsidR="00717FD1" w:rsidRPr="00717FD1">
          <w:rPr>
            <w:rStyle w:val="Hiperligao"/>
            <w:noProof/>
            <w:sz w:val="18"/>
            <w:szCs w:val="20"/>
          </w:rPr>
          <w:t>Figura 3 Esquematização das atividades para a execução do projeto</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59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7</w:t>
        </w:r>
        <w:r w:rsidR="00717FD1" w:rsidRPr="00717FD1">
          <w:rPr>
            <w:noProof/>
            <w:webHidden/>
            <w:sz w:val="18"/>
            <w:szCs w:val="20"/>
          </w:rPr>
          <w:fldChar w:fldCharType="end"/>
        </w:r>
      </w:hyperlink>
    </w:p>
    <w:p w14:paraId="5E17224A" w14:textId="39E7A36F"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12" w:anchor="_Toc74206360" w:history="1">
        <w:r w:rsidR="00717FD1" w:rsidRPr="00717FD1">
          <w:rPr>
            <w:rStyle w:val="Hiperligao"/>
            <w:noProof/>
            <w:sz w:val="18"/>
            <w:szCs w:val="20"/>
          </w:rPr>
          <w:t>Figura 4 Esquematização das tarefas realizadas no âmbito da atividade A2</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0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8</w:t>
        </w:r>
        <w:r w:rsidR="00717FD1" w:rsidRPr="00717FD1">
          <w:rPr>
            <w:noProof/>
            <w:webHidden/>
            <w:sz w:val="18"/>
            <w:szCs w:val="20"/>
          </w:rPr>
          <w:fldChar w:fldCharType="end"/>
        </w:r>
      </w:hyperlink>
    </w:p>
    <w:p w14:paraId="388B6852" w14:textId="5B58AAA0"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13" w:anchor="_Toc74206361" w:history="1">
        <w:r w:rsidR="00717FD1" w:rsidRPr="00717FD1">
          <w:rPr>
            <w:rStyle w:val="Hiperligao"/>
            <w:noProof/>
            <w:sz w:val="18"/>
            <w:szCs w:val="20"/>
          </w:rPr>
          <w:t>Figura 5 Representação do Número de Estabelecimentos de  Educação no REOT</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1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9</w:t>
        </w:r>
        <w:r w:rsidR="00717FD1" w:rsidRPr="00717FD1">
          <w:rPr>
            <w:noProof/>
            <w:webHidden/>
            <w:sz w:val="18"/>
            <w:szCs w:val="20"/>
          </w:rPr>
          <w:fldChar w:fldCharType="end"/>
        </w:r>
      </w:hyperlink>
    </w:p>
    <w:p w14:paraId="572DD9CB" w14:textId="0E03F725"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14" w:anchor="_Toc74206362" w:history="1">
        <w:r w:rsidR="00717FD1" w:rsidRPr="00717FD1">
          <w:rPr>
            <w:rStyle w:val="Hiperligao"/>
            <w:noProof/>
            <w:sz w:val="18"/>
            <w:szCs w:val="20"/>
          </w:rPr>
          <w:t>Figura 6 Representação do Número de Estabelecimentos de Educação elaborada no âmbito do projeto através da ferramenta de BI, Cluvio</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2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9</w:t>
        </w:r>
        <w:r w:rsidR="00717FD1" w:rsidRPr="00717FD1">
          <w:rPr>
            <w:noProof/>
            <w:webHidden/>
            <w:sz w:val="18"/>
            <w:szCs w:val="20"/>
          </w:rPr>
          <w:fldChar w:fldCharType="end"/>
        </w:r>
      </w:hyperlink>
    </w:p>
    <w:p w14:paraId="15092FF1" w14:textId="21469B06"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15" w:anchor="_Toc74206363" w:history="1">
        <w:r w:rsidR="00717FD1" w:rsidRPr="00717FD1">
          <w:rPr>
            <w:rStyle w:val="Hiperligao"/>
            <w:noProof/>
            <w:sz w:val="18"/>
            <w:szCs w:val="20"/>
          </w:rPr>
          <w:t>Figura 7 Representação da Taxa Bruta de Escolaridade por concelho, em três níveis de escolaridade, na Carta Educativa do município da Maia</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3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0</w:t>
        </w:r>
        <w:r w:rsidR="00717FD1" w:rsidRPr="00717FD1">
          <w:rPr>
            <w:noProof/>
            <w:webHidden/>
            <w:sz w:val="18"/>
            <w:szCs w:val="20"/>
          </w:rPr>
          <w:fldChar w:fldCharType="end"/>
        </w:r>
      </w:hyperlink>
    </w:p>
    <w:p w14:paraId="1C80F94F" w14:textId="3FD0D15B"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w:anchor="_Toc74206364" w:history="1">
        <w:r w:rsidR="00717FD1" w:rsidRPr="00717FD1">
          <w:rPr>
            <w:rStyle w:val="Hiperligao"/>
            <w:noProof/>
            <w:sz w:val="18"/>
            <w:szCs w:val="20"/>
          </w:rPr>
          <w:t>Figura 8 Representação da taxa bruta de escolarização nos três níveis de escolaridade, por concelho, no ano letivo 2011/2012 e 2017/2018 elaborado no âmbito do projeto “fontes e visualização de dados em contexto Smart City” através da ferramenta Microsoft Power BI</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4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1</w:t>
        </w:r>
        <w:r w:rsidR="00717FD1" w:rsidRPr="00717FD1">
          <w:rPr>
            <w:noProof/>
            <w:webHidden/>
            <w:sz w:val="18"/>
            <w:szCs w:val="20"/>
          </w:rPr>
          <w:fldChar w:fldCharType="end"/>
        </w:r>
      </w:hyperlink>
    </w:p>
    <w:p w14:paraId="1AE90D7D" w14:textId="2F78F47B"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16" w:anchor="_Toc74206365" w:history="1">
        <w:r w:rsidR="00717FD1" w:rsidRPr="00717FD1">
          <w:rPr>
            <w:rStyle w:val="Hiperligao"/>
            <w:noProof/>
            <w:sz w:val="18"/>
            <w:szCs w:val="20"/>
          </w:rPr>
          <w:t>Figura 9 Representação da Evolução da população residente por município na Carta educativa, documento oficial da camara Municipal da Maia</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5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1</w:t>
        </w:r>
        <w:r w:rsidR="00717FD1" w:rsidRPr="00717FD1">
          <w:rPr>
            <w:noProof/>
            <w:webHidden/>
            <w:sz w:val="18"/>
            <w:szCs w:val="20"/>
          </w:rPr>
          <w:fldChar w:fldCharType="end"/>
        </w:r>
      </w:hyperlink>
    </w:p>
    <w:p w14:paraId="79B73A51" w14:textId="4D0FDEF3"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17" w:anchor="_Toc74206366" w:history="1">
        <w:r w:rsidR="00717FD1" w:rsidRPr="00717FD1">
          <w:rPr>
            <w:rStyle w:val="Hiperligao"/>
            <w:noProof/>
            <w:sz w:val="18"/>
            <w:szCs w:val="20"/>
          </w:rPr>
          <w:t>Figura 10 Representação da evolução da população residente por município elaborado no âmbito do projeto “fontes e visualização de dados em contexto smart city” utilizando a ferramenta de BI, Microsoft Power BI.</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6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2</w:t>
        </w:r>
        <w:r w:rsidR="00717FD1" w:rsidRPr="00717FD1">
          <w:rPr>
            <w:noProof/>
            <w:webHidden/>
            <w:sz w:val="18"/>
            <w:szCs w:val="20"/>
          </w:rPr>
          <w:fldChar w:fldCharType="end"/>
        </w:r>
      </w:hyperlink>
    </w:p>
    <w:p w14:paraId="05452154" w14:textId="67B33D9A"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18" w:anchor="_Toc74206367" w:history="1">
        <w:r w:rsidR="00717FD1" w:rsidRPr="00717FD1">
          <w:rPr>
            <w:rStyle w:val="Hiperligao"/>
            <w:noProof/>
            <w:sz w:val="18"/>
            <w:szCs w:val="20"/>
          </w:rPr>
          <w:t>Figura 11 Representação da população residente por freguesia e nível de escolaridade na carta educativa, documento oficial da Câmara Municipal da Maia.</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7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2</w:t>
        </w:r>
        <w:r w:rsidR="00717FD1" w:rsidRPr="00717FD1">
          <w:rPr>
            <w:noProof/>
            <w:webHidden/>
            <w:sz w:val="18"/>
            <w:szCs w:val="20"/>
          </w:rPr>
          <w:fldChar w:fldCharType="end"/>
        </w:r>
      </w:hyperlink>
    </w:p>
    <w:p w14:paraId="481C3635" w14:textId="73576ACF"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19" w:anchor="_Toc74206368" w:history="1">
        <w:r w:rsidR="00717FD1" w:rsidRPr="00717FD1">
          <w:rPr>
            <w:rStyle w:val="Hiperligao"/>
            <w:noProof/>
            <w:sz w:val="18"/>
            <w:szCs w:val="20"/>
          </w:rPr>
          <w:t>Figura 12 Representação da população residente por freguesia  e nível de escolaridade, elaborado no âmbito do projeto “fontes e visualização de dados em contexto Smart City”, utilizando a ferramenta de BI, Microsoft Power BI.</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8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3</w:t>
        </w:r>
        <w:r w:rsidR="00717FD1" w:rsidRPr="00717FD1">
          <w:rPr>
            <w:noProof/>
            <w:webHidden/>
            <w:sz w:val="18"/>
            <w:szCs w:val="20"/>
          </w:rPr>
          <w:fldChar w:fldCharType="end"/>
        </w:r>
      </w:hyperlink>
    </w:p>
    <w:p w14:paraId="7D586CE9" w14:textId="7BACA8B5"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w:anchor="_Toc74206369" w:history="1">
        <w:r w:rsidR="00717FD1" w:rsidRPr="00717FD1">
          <w:rPr>
            <w:rStyle w:val="Hiperligao"/>
            <w:noProof/>
            <w:sz w:val="18"/>
            <w:szCs w:val="20"/>
          </w:rPr>
          <w:t>Figura 13 Esquematização das tarefas realizadas no âmbito da atividade A3</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69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3</w:t>
        </w:r>
        <w:r w:rsidR="00717FD1" w:rsidRPr="00717FD1">
          <w:rPr>
            <w:noProof/>
            <w:webHidden/>
            <w:sz w:val="18"/>
            <w:szCs w:val="20"/>
          </w:rPr>
          <w:fldChar w:fldCharType="end"/>
        </w:r>
      </w:hyperlink>
    </w:p>
    <w:p w14:paraId="445728CC" w14:textId="4CF7CDFE"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20" w:anchor="_Toc74206370" w:history="1">
        <w:r w:rsidR="00717FD1" w:rsidRPr="00717FD1">
          <w:rPr>
            <w:rStyle w:val="Hiperligao"/>
            <w:noProof/>
            <w:sz w:val="18"/>
            <w:szCs w:val="20"/>
          </w:rPr>
          <w:t>Figura 14 Representação da População residente por grupo etário no concelho da Maia, em vários anos, elaborado no âmbito do projeto “fontes e visualização de dados em contexto smart city” através da ferramenta de BI, Microsoft Power BI.</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70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5</w:t>
        </w:r>
        <w:r w:rsidR="00717FD1" w:rsidRPr="00717FD1">
          <w:rPr>
            <w:noProof/>
            <w:webHidden/>
            <w:sz w:val="18"/>
            <w:szCs w:val="20"/>
          </w:rPr>
          <w:fldChar w:fldCharType="end"/>
        </w:r>
      </w:hyperlink>
    </w:p>
    <w:p w14:paraId="5EC4E137" w14:textId="21EF2EA2"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21" w:anchor="_Toc74206371" w:history="1">
        <w:r w:rsidR="00717FD1" w:rsidRPr="00717FD1">
          <w:rPr>
            <w:rStyle w:val="Hiperligao"/>
            <w:noProof/>
            <w:sz w:val="18"/>
            <w:szCs w:val="20"/>
          </w:rPr>
          <w:t>Figura 15 Representação População Residente por concelho e ano, elaborado no âmbito do projeto “fontes e visualização de dados em contexto smart city” através da utilização do Microsoft power BI</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71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5</w:t>
        </w:r>
        <w:r w:rsidR="00717FD1" w:rsidRPr="00717FD1">
          <w:rPr>
            <w:noProof/>
            <w:webHidden/>
            <w:sz w:val="18"/>
            <w:szCs w:val="20"/>
          </w:rPr>
          <w:fldChar w:fldCharType="end"/>
        </w:r>
      </w:hyperlink>
    </w:p>
    <w:p w14:paraId="4200E348" w14:textId="3A97B02F" w:rsidR="00717FD1" w:rsidRPr="00717FD1" w:rsidRDefault="00017E2B">
      <w:pPr>
        <w:pStyle w:val="ndicedeilustraes"/>
        <w:tabs>
          <w:tab w:val="right" w:leader="dot" w:pos="8494"/>
        </w:tabs>
        <w:rPr>
          <w:rFonts w:asciiTheme="minorHAnsi" w:eastAsiaTheme="minorEastAsia" w:hAnsiTheme="minorHAnsi"/>
          <w:noProof/>
          <w:szCs w:val="20"/>
          <w:lang w:val="fr-FR" w:eastAsia="fr-FR"/>
        </w:rPr>
      </w:pPr>
      <w:hyperlink r:id="rId22" w:anchor="_Toc74206372" w:history="1">
        <w:r w:rsidR="00717FD1" w:rsidRPr="00717FD1">
          <w:rPr>
            <w:rStyle w:val="Hiperligao"/>
            <w:noProof/>
            <w:sz w:val="18"/>
            <w:szCs w:val="20"/>
          </w:rPr>
          <w:t>Figura 16 Representação da área, população residente e densidade populacional por freguesia  elaborado no âmbito do projeto “Fontes e visualização de dados em contexto smart city” utilizando a ferramenta Microsoft Power BI.</w:t>
        </w:r>
        <w:r w:rsidR="00717FD1" w:rsidRPr="00717FD1">
          <w:rPr>
            <w:noProof/>
            <w:webHidden/>
            <w:sz w:val="18"/>
            <w:szCs w:val="20"/>
          </w:rPr>
          <w:tab/>
        </w:r>
        <w:r w:rsidR="00717FD1" w:rsidRPr="00717FD1">
          <w:rPr>
            <w:noProof/>
            <w:webHidden/>
            <w:sz w:val="18"/>
            <w:szCs w:val="20"/>
          </w:rPr>
          <w:fldChar w:fldCharType="begin"/>
        </w:r>
        <w:r w:rsidR="00717FD1" w:rsidRPr="00717FD1">
          <w:rPr>
            <w:noProof/>
            <w:webHidden/>
            <w:sz w:val="18"/>
            <w:szCs w:val="20"/>
          </w:rPr>
          <w:instrText xml:space="preserve"> PAGEREF _Toc74206372 \h </w:instrText>
        </w:r>
        <w:r w:rsidR="00717FD1" w:rsidRPr="00717FD1">
          <w:rPr>
            <w:noProof/>
            <w:webHidden/>
            <w:sz w:val="18"/>
            <w:szCs w:val="20"/>
          </w:rPr>
        </w:r>
        <w:r w:rsidR="00717FD1" w:rsidRPr="00717FD1">
          <w:rPr>
            <w:noProof/>
            <w:webHidden/>
            <w:sz w:val="18"/>
            <w:szCs w:val="20"/>
          </w:rPr>
          <w:fldChar w:fldCharType="separate"/>
        </w:r>
        <w:r w:rsidR="00717FD1" w:rsidRPr="00717FD1">
          <w:rPr>
            <w:noProof/>
            <w:webHidden/>
            <w:sz w:val="18"/>
            <w:szCs w:val="20"/>
          </w:rPr>
          <w:t>15</w:t>
        </w:r>
        <w:r w:rsidR="00717FD1" w:rsidRPr="00717FD1">
          <w:rPr>
            <w:noProof/>
            <w:webHidden/>
            <w:sz w:val="18"/>
            <w:szCs w:val="20"/>
          </w:rPr>
          <w:fldChar w:fldCharType="end"/>
        </w:r>
      </w:hyperlink>
    </w:p>
    <w:p w14:paraId="1508D12E" w14:textId="371C1500" w:rsidR="002C46F7" w:rsidRPr="00162BB9" w:rsidRDefault="00580672" w:rsidP="00162BB9">
      <w:r w:rsidRPr="00717FD1">
        <w:rPr>
          <w:sz w:val="18"/>
          <w:szCs w:val="20"/>
        </w:rPr>
        <w:fldChar w:fldCharType="end"/>
      </w:r>
    </w:p>
    <w:p w14:paraId="61E13D7E" w14:textId="2A9247CE" w:rsidR="00637323" w:rsidRPr="00717FD1" w:rsidRDefault="00270BE0" w:rsidP="00717FD1">
      <w:pPr>
        <w:pStyle w:val="Cabealhodondice"/>
        <w:numPr>
          <w:ilvl w:val="0"/>
          <w:numId w:val="0"/>
        </w:numPr>
        <w:rPr>
          <w:rFonts w:eastAsiaTheme="minorHAnsi" w:cstheme="minorBidi"/>
          <w:bCs/>
          <w:sz w:val="20"/>
          <w:szCs w:val="20"/>
          <w:lang w:eastAsia="en-US"/>
        </w:rPr>
      </w:pPr>
      <w:r w:rsidRPr="00637323">
        <w:rPr>
          <w:rFonts w:eastAsiaTheme="minorHAnsi" w:cstheme="minorBidi"/>
          <w:bCs/>
          <w:sz w:val="20"/>
          <w:szCs w:val="20"/>
          <w:lang w:eastAsia="en-US"/>
        </w:rPr>
        <w:t>Siglas</w:t>
      </w:r>
      <w:r w:rsidR="00B84A88" w:rsidRPr="00637323">
        <w:rPr>
          <w:rFonts w:eastAsiaTheme="minorHAnsi" w:cstheme="minorBidi"/>
          <w:bCs/>
          <w:sz w:val="20"/>
          <w:szCs w:val="20"/>
          <w:lang w:eastAsia="en-US"/>
        </w:rPr>
        <w:t xml:space="preserve"> e Abreviaturas </w:t>
      </w:r>
    </w:p>
    <w:p w14:paraId="69F45938" w14:textId="77777777" w:rsidR="005D3422" w:rsidRDefault="005D3422" w:rsidP="002C46F7">
      <w:r>
        <w:t xml:space="preserve">Baze – Balanço Zero de Carbono </w:t>
      </w:r>
    </w:p>
    <w:p w14:paraId="5E0FB31A" w14:textId="77777777" w:rsidR="005D3422" w:rsidRDefault="005D3422" w:rsidP="002C46F7">
      <w:r>
        <w:t xml:space="preserve">BI – Business Intelligence </w:t>
      </w:r>
    </w:p>
    <w:p w14:paraId="1B56CCA8" w14:textId="77777777" w:rsidR="005D3422" w:rsidRPr="002C46F7" w:rsidRDefault="005D3422" w:rsidP="002C46F7">
      <w:r>
        <w:t xml:space="preserve">CMM – Câmara Municipal da Maia </w:t>
      </w:r>
    </w:p>
    <w:p w14:paraId="6BF60532" w14:textId="2DDD73FF" w:rsidR="005D3422" w:rsidRDefault="005D3422" w:rsidP="002C46F7">
      <w:r>
        <w:t xml:space="preserve">Iot - Internet Of Things </w:t>
      </w:r>
    </w:p>
    <w:p w14:paraId="583249E5" w14:textId="77777777" w:rsidR="005D3422" w:rsidRDefault="005D3422" w:rsidP="002C46F7">
      <w:r>
        <w:t xml:space="preserve">OCDE – Organização para a cooperação e desenvolvimento económico </w:t>
      </w:r>
    </w:p>
    <w:p w14:paraId="4CF1062E" w14:textId="48D983D3" w:rsidR="00162BB9" w:rsidRPr="00717FD1" w:rsidRDefault="005D3422" w:rsidP="00717FD1">
      <w:pPr>
        <w:sectPr w:rsidR="00162BB9" w:rsidRPr="00717FD1" w:rsidSect="00162BB9">
          <w:headerReference w:type="default" r:id="rId23"/>
          <w:footerReference w:type="default" r:id="rId24"/>
          <w:headerReference w:type="first" r:id="rId25"/>
          <w:footerReference w:type="first" r:id="rId26"/>
          <w:pgSz w:w="11906" w:h="16838"/>
          <w:pgMar w:top="1417" w:right="1701" w:bottom="1417" w:left="1701" w:header="708" w:footer="624" w:gutter="0"/>
          <w:pgNumType w:fmt="lowerRoman"/>
          <w:cols w:space="708"/>
          <w:titlePg/>
          <w:docGrid w:linePitch="360"/>
        </w:sectPr>
      </w:pPr>
      <w:r>
        <w:t xml:space="preserve">REOT – </w:t>
      </w:r>
      <w:r w:rsidR="00166E67">
        <w:t>Relatório</w:t>
      </w:r>
      <w:r>
        <w:t xml:space="preserve"> sobre o estado do ordenamento do território </w:t>
      </w:r>
    </w:p>
    <w:p w14:paraId="328BE769" w14:textId="77777777" w:rsidR="00B252F4" w:rsidRPr="001F333E" w:rsidRDefault="00B252F4" w:rsidP="000616D1">
      <w:pPr>
        <w:pStyle w:val="SemEspaamento"/>
        <w:rPr>
          <w:rFonts w:ascii="Arial" w:hAnsi="Arial" w:cs="Arial"/>
          <w:b/>
          <w:bCs/>
          <w:sz w:val="20"/>
          <w:szCs w:val="20"/>
        </w:rPr>
      </w:pPr>
    </w:p>
    <w:p w14:paraId="3A806FF9" w14:textId="4586CA46" w:rsidR="00F56D82" w:rsidRPr="00DC626D" w:rsidRDefault="00F56D82" w:rsidP="00637323">
      <w:pPr>
        <w:pStyle w:val="Ttulo1"/>
        <w:numPr>
          <w:ilvl w:val="0"/>
          <w:numId w:val="0"/>
        </w:numPr>
      </w:pPr>
      <w:bookmarkStart w:id="2" w:name="_Toc74206389"/>
      <w:r w:rsidRPr="00DC626D">
        <w:t>Introdução</w:t>
      </w:r>
      <w:bookmarkEnd w:id="2"/>
      <w:r w:rsidRPr="00DC626D">
        <w:t xml:space="preserve"> </w:t>
      </w:r>
    </w:p>
    <w:p w14:paraId="6BDE93FE" w14:textId="54E05994" w:rsidR="001506B2" w:rsidRPr="001F333E" w:rsidRDefault="001506B2" w:rsidP="00590806">
      <w:pPr>
        <w:pStyle w:val="SemEspaamento"/>
        <w:rPr>
          <w:rFonts w:ascii="Arial" w:hAnsi="Arial" w:cs="Arial"/>
          <w:sz w:val="20"/>
          <w:szCs w:val="20"/>
        </w:rPr>
      </w:pPr>
    </w:p>
    <w:p w14:paraId="3DD96898" w14:textId="0F6A4A46" w:rsidR="001506B2" w:rsidRDefault="001506B2" w:rsidP="00B062C6">
      <w:r w:rsidRPr="001F333E">
        <w:tab/>
      </w:r>
      <w:r w:rsidR="00270BE0" w:rsidRPr="001F333E">
        <w:t>O</w:t>
      </w:r>
      <w:r w:rsidRPr="001F333E">
        <w:t xml:space="preserve"> projeto “</w:t>
      </w:r>
      <w:r w:rsidRPr="001F333E">
        <w:rPr>
          <w:i/>
          <w:iCs/>
        </w:rPr>
        <w:t xml:space="preserve">Fontes </w:t>
      </w:r>
      <w:r w:rsidR="00270BE0" w:rsidRPr="001F333E">
        <w:rPr>
          <w:i/>
          <w:iCs/>
        </w:rPr>
        <w:t xml:space="preserve">e </w:t>
      </w:r>
      <w:r w:rsidR="00166E67">
        <w:rPr>
          <w:i/>
          <w:iCs/>
        </w:rPr>
        <w:t>v</w:t>
      </w:r>
      <w:r w:rsidR="00270BE0" w:rsidRPr="001F333E">
        <w:rPr>
          <w:i/>
          <w:iCs/>
        </w:rPr>
        <w:t xml:space="preserve">isualização de </w:t>
      </w:r>
      <w:r w:rsidR="00166E67">
        <w:rPr>
          <w:i/>
          <w:iCs/>
        </w:rPr>
        <w:t>d</w:t>
      </w:r>
      <w:r w:rsidR="00270BE0" w:rsidRPr="001F333E">
        <w:rPr>
          <w:i/>
          <w:iCs/>
        </w:rPr>
        <w:t xml:space="preserve">ados em </w:t>
      </w:r>
      <w:r w:rsidR="00166E67">
        <w:rPr>
          <w:i/>
          <w:iCs/>
        </w:rPr>
        <w:t>c</w:t>
      </w:r>
      <w:r w:rsidR="00270BE0" w:rsidRPr="001F333E">
        <w:rPr>
          <w:i/>
          <w:iCs/>
        </w:rPr>
        <w:t xml:space="preserve">ontexto smart </w:t>
      </w:r>
      <w:r w:rsidR="00C1390F">
        <w:rPr>
          <w:i/>
          <w:iCs/>
        </w:rPr>
        <w:t>city</w:t>
      </w:r>
      <w:r w:rsidR="00270BE0" w:rsidRPr="001F333E">
        <w:rPr>
          <w:i/>
          <w:iCs/>
        </w:rPr>
        <w:t xml:space="preserve">” </w:t>
      </w:r>
      <w:r w:rsidR="00480023" w:rsidRPr="001F333E">
        <w:t xml:space="preserve">elaborado no âmbito de um estágio curricular proposto no último semestre da licenciatura em Ciência da Informação, </w:t>
      </w:r>
      <w:r w:rsidR="008B7807">
        <w:t>lecionad</w:t>
      </w:r>
      <w:r w:rsidR="00166E67">
        <w:t>a</w:t>
      </w:r>
      <w:r w:rsidR="008B7807">
        <w:t xml:space="preserve"> na Faculdade de Letras em parceria com a Faculdade de Engenharia</w:t>
      </w:r>
      <w:r w:rsidR="006C41B9">
        <w:t xml:space="preserve"> da Universidade do Porto</w:t>
      </w:r>
      <w:r w:rsidR="008B7807">
        <w:t xml:space="preserve">, </w:t>
      </w:r>
      <w:r w:rsidR="00480023" w:rsidRPr="001F333E">
        <w:t xml:space="preserve">apresenta o trabalho desenvolvido referente </w:t>
      </w:r>
      <w:r w:rsidR="00166E67">
        <w:t>à</w:t>
      </w:r>
      <w:r w:rsidR="00480023" w:rsidRPr="001F333E">
        <w:t xml:space="preserve"> </w:t>
      </w:r>
      <w:r w:rsidR="00CF63C4" w:rsidRPr="001F333E">
        <w:t xml:space="preserve">digitalização, </w:t>
      </w:r>
      <w:r w:rsidR="00480023" w:rsidRPr="001F333E">
        <w:t xml:space="preserve">operacionalização e integração de dados relevantes </w:t>
      </w:r>
      <w:r w:rsidR="00166E67">
        <w:t>à</w:t>
      </w:r>
      <w:r w:rsidR="00270BE0" w:rsidRPr="001F333E">
        <w:t xml:space="preserve"> gestão d</w:t>
      </w:r>
      <w:r w:rsidR="00166E67">
        <w:t>e</w:t>
      </w:r>
      <w:r w:rsidR="00270BE0" w:rsidRPr="001F333E">
        <w:t xml:space="preserve"> cidades inteligentes. </w:t>
      </w:r>
    </w:p>
    <w:p w14:paraId="3B993408" w14:textId="01EC9960" w:rsidR="006C41B9" w:rsidRPr="001F333E" w:rsidRDefault="006C41B9" w:rsidP="00B062C6">
      <w:r>
        <w:t>As cidades inteligentes</w:t>
      </w:r>
      <w:r w:rsidR="00594381">
        <w:t xml:space="preserve"> (Smart </w:t>
      </w:r>
      <w:r w:rsidR="00C1390F">
        <w:t>City</w:t>
      </w:r>
      <w:r w:rsidR="00594381">
        <w:t>)</w:t>
      </w:r>
      <w:r>
        <w:t xml:space="preserve">, são hoje uma prioridade política em vários países, uma vez que definem uma estratégia de reindustrialização e de inovação inteligente, o que por sua vez impulsiona a reinvenção das cidades a vários níveis como a sustentabilidade, desenvolvimento económico, a inclusão social e paralelamente </w:t>
      </w:r>
      <w:r w:rsidR="00166E67">
        <w:t>a qualidade</w:t>
      </w:r>
      <w:r>
        <w:t xml:space="preserve"> de vida dos seus cidadãos. </w:t>
      </w:r>
    </w:p>
    <w:p w14:paraId="2F9B1069" w14:textId="2DFC3839" w:rsidR="003A254D" w:rsidRPr="001F333E" w:rsidRDefault="003A254D" w:rsidP="00B062C6">
      <w:r w:rsidRPr="001F333E">
        <w:tab/>
        <w:t xml:space="preserve">Assim, foi proposto pela entidade acolhedora deste projeto, a Câmara Municipal da Maia, a identificação de dados relevantes referentes </w:t>
      </w:r>
      <w:r w:rsidR="00166E67">
        <w:t>à</w:t>
      </w:r>
      <w:r w:rsidRPr="001F333E">
        <w:t xml:space="preserve"> sustentabilidade das cidades, mediante os indicadores da Norma ISO 37120 - </w:t>
      </w:r>
      <w:r w:rsidRPr="001F333E">
        <w:rPr>
          <w:i/>
          <w:iCs/>
          <w:shd w:val="clear" w:color="auto" w:fill="FFFFFF"/>
        </w:rPr>
        <w:t xml:space="preserve">Sustainable </w:t>
      </w:r>
      <w:r w:rsidR="00C1390F">
        <w:rPr>
          <w:i/>
          <w:iCs/>
          <w:shd w:val="clear" w:color="auto" w:fill="FFFFFF"/>
        </w:rPr>
        <w:t>city</w:t>
      </w:r>
      <w:r w:rsidRPr="001F333E">
        <w:rPr>
          <w:i/>
          <w:iCs/>
          <w:shd w:val="clear" w:color="auto" w:fill="FFFFFF"/>
        </w:rPr>
        <w:t>s and communities — Indicators for city services and quality of life</w:t>
      </w:r>
      <w:r w:rsidRPr="001F333E">
        <w:t xml:space="preserve"> ,  e a sua visualização integrada de forma simples, intuitiva e  </w:t>
      </w:r>
      <w:r w:rsidR="00741F7A" w:rsidRPr="001F333E">
        <w:t xml:space="preserve">de </w:t>
      </w:r>
      <w:r w:rsidRPr="001F333E">
        <w:t>acesso rápido, através da criação de dashboards</w:t>
      </w:r>
      <w:r w:rsidR="00270BE0" w:rsidRPr="001F333E">
        <w:t xml:space="preserve"> em </w:t>
      </w:r>
      <w:r w:rsidR="007621B6">
        <w:t xml:space="preserve">modo dados abertos, de forma a retirar valor dos dados através de tecnologias de </w:t>
      </w:r>
      <w:r w:rsidR="00166E67">
        <w:t>B</w:t>
      </w:r>
      <w:r w:rsidR="007621B6">
        <w:t xml:space="preserve">usiness </w:t>
      </w:r>
      <w:r w:rsidR="00166E67">
        <w:t>I</w:t>
      </w:r>
      <w:r w:rsidR="007621B6">
        <w:t xml:space="preserve">ntelligence ( BI )  que permitem a criação e customização de ferramentas que providenciam informação. </w:t>
      </w:r>
      <w:r w:rsidR="00270BE0" w:rsidRPr="001F333E">
        <w:t xml:space="preserve"> </w:t>
      </w:r>
    </w:p>
    <w:p w14:paraId="68E825A8" w14:textId="365E8132" w:rsidR="00590806" w:rsidRPr="001F333E" w:rsidRDefault="00590806" w:rsidP="00B062C6">
      <w:r w:rsidRPr="001F333E">
        <w:tab/>
        <w:t xml:space="preserve">Com a elaboração deste projeto, pretendeu-se colocar em prática e em contexto laboral o conhecimento adquirido ao longo destes três anos, analisando deste modo a capacidade </w:t>
      </w:r>
      <w:r w:rsidR="00741F7A" w:rsidRPr="001F333E">
        <w:t>de integração</w:t>
      </w:r>
      <w:r w:rsidRPr="001F333E">
        <w:t xml:space="preserve"> de conhecimentos até então adquiridos bem como a </w:t>
      </w:r>
      <w:r w:rsidR="00741F7A" w:rsidRPr="001F333E">
        <w:t>absorção de</w:t>
      </w:r>
      <w:r w:rsidRPr="001F333E">
        <w:t xml:space="preserve"> </w:t>
      </w:r>
      <w:r w:rsidR="00741F7A" w:rsidRPr="001F333E">
        <w:t>novas competências</w:t>
      </w:r>
      <w:r w:rsidRPr="001F333E">
        <w:t xml:space="preserve"> necessári</w:t>
      </w:r>
      <w:r w:rsidR="00741F7A" w:rsidRPr="001F333E">
        <w:t>a</w:t>
      </w:r>
      <w:r w:rsidRPr="001F333E">
        <w:t xml:space="preserve">s </w:t>
      </w:r>
      <w:r w:rsidR="00166E67">
        <w:t>à</w:t>
      </w:r>
      <w:r w:rsidRPr="001F333E">
        <w:t xml:space="preserve"> elaboração deste trabalho. </w:t>
      </w:r>
      <w:r w:rsidRPr="001F333E">
        <w:tab/>
      </w:r>
    </w:p>
    <w:p w14:paraId="7FD02B00" w14:textId="01E96B4A" w:rsidR="00594381" w:rsidRPr="001F333E" w:rsidRDefault="00590806" w:rsidP="00B062C6">
      <w:r w:rsidRPr="001F333E">
        <w:tab/>
        <w:t>O trabalho desenvolvido e agora apresentado, tem como principal motivação a transformação</w:t>
      </w:r>
      <w:r w:rsidR="00CF63C4" w:rsidRPr="001F333E">
        <w:t xml:space="preserve"> por um lado de </w:t>
      </w:r>
      <w:r w:rsidRPr="001F333E">
        <w:t xml:space="preserve">dados históricos, datados e armazenados em local de acesso condicionado, </w:t>
      </w:r>
      <w:r w:rsidR="00CF63C4" w:rsidRPr="001F333E">
        <w:t xml:space="preserve">bem como de dados em tempo real, </w:t>
      </w:r>
      <w:r w:rsidRPr="001F333E">
        <w:t xml:space="preserve">em informação </w:t>
      </w:r>
      <w:r w:rsidR="00741F7A" w:rsidRPr="001F333E">
        <w:t>relevant</w:t>
      </w:r>
      <w:r w:rsidR="001F0D80">
        <w:t>e, disponível e acessível</w:t>
      </w:r>
      <w:r w:rsidR="00741F7A" w:rsidRPr="001F333E">
        <w:t xml:space="preserve"> para</w:t>
      </w:r>
      <w:r w:rsidRPr="001F333E">
        <w:t xml:space="preserve"> a comunidade</w:t>
      </w:r>
      <w:r w:rsidR="00166E67">
        <w:t xml:space="preserve"> e </w:t>
      </w:r>
      <w:r w:rsidRPr="001F333E">
        <w:t>para a tomada de decisão</w:t>
      </w:r>
      <w:r w:rsidR="00CF63C4" w:rsidRPr="001F333E">
        <w:t>, ajudando deste modo ao desenho de soluções para as ações que se pretendem implementar a curto, médio</w:t>
      </w:r>
      <w:r w:rsidR="001F0D80">
        <w:t xml:space="preserve"> e </w:t>
      </w:r>
      <w:r w:rsidR="00CF63C4" w:rsidRPr="001F333E">
        <w:t xml:space="preserve">longo prazo no âmbito das cidades/comunidades inteligentes, resilientes e sustentáveis. </w:t>
      </w:r>
    </w:p>
    <w:p w14:paraId="4640D283" w14:textId="160D72FE" w:rsidR="00590806" w:rsidRPr="001F333E" w:rsidRDefault="00C0110D" w:rsidP="00B062C6">
      <w:r w:rsidRPr="001F333E">
        <w:tab/>
      </w:r>
      <w:r w:rsidRPr="00491425">
        <w:t>O relatório apresentado está dividido em</w:t>
      </w:r>
      <w:r w:rsidR="00491425" w:rsidRPr="00491425">
        <w:t xml:space="preserve"> cinco</w:t>
      </w:r>
      <w:r w:rsidRPr="00491425">
        <w:t xml:space="preserve"> partes distintas. Seguidamente irá ser apresentado no estado da arte uma abordagem científica ao tema em questão, passando posteriormente </w:t>
      </w:r>
      <w:r w:rsidR="00491425" w:rsidRPr="00491425">
        <w:t xml:space="preserve">para a </w:t>
      </w:r>
      <w:r w:rsidRPr="00491425">
        <w:t xml:space="preserve">contextualização deste projeto, onde se procedeu a uma análise e descrição da entidade acolhedora e das ações estruturantes onde este projeto se insere. A estrutura do trabalho realizado, que encerra </w:t>
      </w:r>
      <w:r w:rsidR="00491425" w:rsidRPr="00491425">
        <w:t>dois</w:t>
      </w:r>
      <w:r w:rsidRPr="00491425">
        <w:t xml:space="preserve"> itens, os objetivos</w:t>
      </w:r>
      <w:r w:rsidR="00491425" w:rsidRPr="00491425">
        <w:t xml:space="preserve"> e </w:t>
      </w:r>
      <w:r w:rsidRPr="00491425">
        <w:t>a metodologia</w:t>
      </w:r>
      <w:r w:rsidR="00491425" w:rsidRPr="00491425">
        <w:t xml:space="preserve">, onde é possível verificar e analisar o planeamento efetuado para chegar ao resultado final ( </w:t>
      </w:r>
      <w:r w:rsidR="00491425">
        <w:t>p</w:t>
      </w:r>
      <w:r w:rsidR="00491425" w:rsidRPr="00491425">
        <w:t xml:space="preserve">lano de </w:t>
      </w:r>
      <w:r w:rsidR="00491425">
        <w:t>p</w:t>
      </w:r>
      <w:r w:rsidR="00491425" w:rsidRPr="00491425">
        <w:t>rojeto ). A descrição das atividades realizadas, no desenvolvimento do projeto operado em dois ciclos de atividade</w:t>
      </w:r>
      <w:r w:rsidRPr="00491425">
        <w:t>, com explicitação dos passos e tarefas referentes às suas realizações concentram-se no ponto seguinte. De seguida procedeu-se á avaliação dos resultados</w:t>
      </w:r>
      <w:r w:rsidR="00491425" w:rsidRPr="00491425">
        <w:t xml:space="preserve"> e à</w:t>
      </w:r>
      <w:r w:rsidR="00491425">
        <w:t xml:space="preserve"> conclusão do referido projeto. </w:t>
      </w:r>
    </w:p>
    <w:p w14:paraId="21145DFC" w14:textId="1565BD0D" w:rsidR="007B7388" w:rsidRPr="001F333E" w:rsidRDefault="00590806" w:rsidP="0010207B">
      <w:pPr>
        <w:pStyle w:val="SemEspaamento"/>
        <w:jc w:val="both"/>
        <w:rPr>
          <w:rFonts w:ascii="Arial" w:hAnsi="Arial" w:cs="Arial"/>
          <w:sz w:val="20"/>
          <w:szCs w:val="20"/>
        </w:rPr>
      </w:pPr>
      <w:r w:rsidRPr="001F333E">
        <w:rPr>
          <w:rFonts w:ascii="Arial" w:hAnsi="Arial" w:cs="Arial"/>
          <w:sz w:val="20"/>
          <w:szCs w:val="20"/>
        </w:rPr>
        <w:tab/>
      </w:r>
      <w:r w:rsidR="003A254D" w:rsidRPr="001F333E">
        <w:rPr>
          <w:rFonts w:ascii="Arial" w:hAnsi="Arial" w:cs="Arial"/>
          <w:sz w:val="20"/>
          <w:szCs w:val="20"/>
        </w:rPr>
        <w:tab/>
        <w:t xml:space="preserve"> </w:t>
      </w:r>
    </w:p>
    <w:p w14:paraId="5058E383" w14:textId="7D1CF44C" w:rsidR="00F56D82" w:rsidRPr="001F333E" w:rsidRDefault="00F56D82" w:rsidP="000616D1">
      <w:pPr>
        <w:pStyle w:val="SemEspaamento"/>
        <w:rPr>
          <w:rFonts w:ascii="Arial" w:hAnsi="Arial" w:cs="Arial"/>
          <w:b/>
          <w:bCs/>
          <w:sz w:val="20"/>
          <w:szCs w:val="20"/>
        </w:rPr>
      </w:pPr>
    </w:p>
    <w:p w14:paraId="5AD51466" w14:textId="0A785C62" w:rsidR="00F56D82" w:rsidRPr="00637323" w:rsidRDefault="00F56D82" w:rsidP="00637323">
      <w:pPr>
        <w:pStyle w:val="Ttulo1"/>
      </w:pPr>
      <w:bookmarkStart w:id="3" w:name="_Toc74206390"/>
      <w:r w:rsidRPr="00637323">
        <w:t>Estado da Arte</w:t>
      </w:r>
      <w:bookmarkEnd w:id="3"/>
      <w:r w:rsidRPr="00637323">
        <w:t xml:space="preserve"> </w:t>
      </w:r>
    </w:p>
    <w:p w14:paraId="51E8364A" w14:textId="5477A772" w:rsidR="00A71803" w:rsidRPr="001F333E" w:rsidRDefault="00A71803" w:rsidP="00A71803">
      <w:pPr>
        <w:rPr>
          <w:rFonts w:cs="Arial"/>
          <w:szCs w:val="20"/>
        </w:rPr>
      </w:pPr>
    </w:p>
    <w:p w14:paraId="5AC54C18" w14:textId="26B3F3D4" w:rsidR="00A71803" w:rsidRPr="001F333E" w:rsidRDefault="00A71803" w:rsidP="00B062C6">
      <w:r w:rsidRPr="001F333E">
        <w:t xml:space="preserve">A importância da </w:t>
      </w:r>
      <w:r w:rsidR="001F0D80">
        <w:t>i</w:t>
      </w:r>
      <w:r w:rsidRPr="001F333E">
        <w:t>nteligência urbana é hoje uma realidade inquestionável na construção d</w:t>
      </w:r>
      <w:r w:rsidR="00594381">
        <w:t>e</w:t>
      </w:r>
      <w:r w:rsidRPr="001F333E">
        <w:t xml:space="preserve"> cidades inteligentes, que sejam capazes de responder de forma integrada e em tempo real aos vários e diferentes desafios urbanos, tornando-se cidades promotoras de soluções inclusivas e eficientes na utilização dos recursos, mas também geradoras de valor acrescentado e consequentemente criadoras de novos mercados. Para o efeito</w:t>
      </w:r>
      <w:r w:rsidR="007E5D29" w:rsidRPr="001F333E">
        <w:t>,</w:t>
      </w:r>
      <w:r w:rsidRPr="001F333E">
        <w:t xml:space="preserve"> é necessário a implementação de uma metodologia de desenvolvimento de soluções inovadoras de recolha, processamento e análise dos dados da cidade, no sentido de promover a governação no que respeita </w:t>
      </w:r>
      <w:r w:rsidR="001F0D80">
        <w:t>à</w:t>
      </w:r>
      <w:r w:rsidRPr="001F333E">
        <w:t xml:space="preserve"> tomada de decisão, bem como o princípio de criar uma cidadania mais ativa, consciente e participativa.</w:t>
      </w:r>
      <w:r w:rsidR="006C41B9">
        <w:t xml:space="preserve"> </w:t>
      </w:r>
    </w:p>
    <w:p w14:paraId="17AA14EB" w14:textId="20888246" w:rsidR="00594381" w:rsidRPr="008445C3" w:rsidRDefault="00514751" w:rsidP="00B062C6">
      <w:r w:rsidRPr="001F333E">
        <w:t xml:space="preserve">O conceito smart </w:t>
      </w:r>
      <w:r w:rsidR="00C1390F">
        <w:t>city</w:t>
      </w:r>
      <w:r w:rsidRPr="001F333E">
        <w:t xml:space="preserve">, ou cidade inteligente, </w:t>
      </w:r>
      <w:r w:rsidR="005C23C5" w:rsidRPr="001F333E">
        <w:t xml:space="preserve">embora seja </w:t>
      </w:r>
      <w:r w:rsidRPr="001F333E">
        <w:t xml:space="preserve">um termo cuja definição está ainda em curso e </w:t>
      </w:r>
      <w:r w:rsidR="004B0519" w:rsidRPr="001F333E">
        <w:t xml:space="preserve">seja motivo de </w:t>
      </w:r>
      <w:r w:rsidRPr="001F333E">
        <w:t>debate constante</w:t>
      </w:r>
      <w:r w:rsidR="004B0519" w:rsidRPr="001F333E">
        <w:t xml:space="preserve"> </w:t>
      </w:r>
      <w:r w:rsidR="00C27370" w:rsidRPr="001F333E">
        <w:t>(tendo</w:t>
      </w:r>
      <w:r w:rsidRPr="001F333E">
        <w:t xml:space="preserve"> </w:t>
      </w:r>
      <w:r w:rsidR="004B0519" w:rsidRPr="001F333E">
        <w:t xml:space="preserve">mesmo </w:t>
      </w:r>
      <w:r w:rsidRPr="001F333E">
        <w:t xml:space="preserve">em alguns países </w:t>
      </w:r>
      <w:r w:rsidR="005C23C5" w:rsidRPr="001F333E">
        <w:t xml:space="preserve">uma </w:t>
      </w:r>
      <w:r w:rsidRPr="001F333E">
        <w:t>d</w:t>
      </w:r>
      <w:r w:rsidR="005C23C5" w:rsidRPr="001F333E">
        <w:t>efinição</w:t>
      </w:r>
      <w:r w:rsidRPr="001F333E">
        <w:t xml:space="preserve"> </w:t>
      </w:r>
      <w:r w:rsidR="005C23C5" w:rsidRPr="001F333E">
        <w:t>própria mediante</w:t>
      </w:r>
      <w:r w:rsidRPr="001F333E">
        <w:t xml:space="preserve"> </w:t>
      </w:r>
      <w:r w:rsidR="005C23C5" w:rsidRPr="001F333E">
        <w:t xml:space="preserve">o contexto geopolítico </w:t>
      </w:r>
      <w:r w:rsidR="00C27370" w:rsidRPr="001F333E">
        <w:t>existente)</w:t>
      </w:r>
      <w:r w:rsidR="009651EA" w:rsidRPr="001F333E">
        <w:t xml:space="preserve">, </w:t>
      </w:r>
      <w:r w:rsidR="005C23C5" w:rsidRPr="001F333E">
        <w:t xml:space="preserve">diz sobretudo respeito, </w:t>
      </w:r>
      <w:r w:rsidR="001F0D80">
        <w:t>à</w:t>
      </w:r>
      <w:r w:rsidR="005C23C5" w:rsidRPr="001F333E">
        <w:t xml:space="preserve"> inovação digital como um</w:t>
      </w:r>
      <w:r w:rsidR="004B0519" w:rsidRPr="001F333E">
        <w:t xml:space="preserve"> dos recursos</w:t>
      </w:r>
      <w:r w:rsidR="005C23C5" w:rsidRPr="001F333E">
        <w:t xml:space="preserve"> para tornar a prestação de serviços á comunidade mais eficiente e consequentemente aumentar a competitividade global dessa mesma comunidade. </w:t>
      </w:r>
      <w:r w:rsidR="00A02538" w:rsidRPr="001F333E">
        <w:t>Uma cidade inteligente, capta através de diferentes tipos de sensores eletrónicos, dados relevantes relacionados com vários indicadores</w:t>
      </w:r>
      <w:r w:rsidR="00EF14E0" w:rsidRPr="001F333E">
        <w:t xml:space="preserve"> de diferentes áreas </w:t>
      </w:r>
      <w:r w:rsidR="00A84F44" w:rsidRPr="001F333E">
        <w:t>operacionais</w:t>
      </w:r>
      <w:r w:rsidR="00230231" w:rsidRPr="001F333E">
        <w:t>,</w:t>
      </w:r>
      <w:r w:rsidR="00A02538" w:rsidRPr="001F333E">
        <w:t xml:space="preserve"> como o tráfego</w:t>
      </w:r>
      <w:r w:rsidR="00FE3323" w:rsidRPr="001F333E">
        <w:t xml:space="preserve">, </w:t>
      </w:r>
      <w:r w:rsidR="00A02538" w:rsidRPr="001F333E">
        <w:t>a rede de transportes, a energia, as redes de abastecimento de água, a qualidade do ar, escolas, sistema de saúde, dados coletados de cidadãos e de diversos outros serviços para a comunidade.</w:t>
      </w:r>
      <w:r w:rsidR="00230231" w:rsidRPr="001F333E">
        <w:t xml:space="preserve"> Para este </w:t>
      </w:r>
      <w:r w:rsidR="00B130AE" w:rsidRPr="001F333E">
        <w:t xml:space="preserve">efeito, </w:t>
      </w:r>
      <w:r w:rsidR="00230231" w:rsidRPr="001F333E">
        <w:t xml:space="preserve">integram </w:t>
      </w:r>
      <w:r w:rsidR="00B130AE" w:rsidRPr="001F333E">
        <w:t>várias</w:t>
      </w:r>
      <w:r w:rsidR="00A02538" w:rsidRPr="001F333E">
        <w:t xml:space="preserve"> tecnologias de informação, ou seja, vários dispositivos físicos conectados a uma rede IoT</w:t>
      </w:r>
      <w:r w:rsidR="004B0519" w:rsidRPr="001F333E">
        <w:t xml:space="preserve"> – </w:t>
      </w:r>
      <w:r w:rsidR="004B0519" w:rsidRPr="001F333E">
        <w:rPr>
          <w:i/>
          <w:iCs/>
        </w:rPr>
        <w:t>internet of things</w:t>
      </w:r>
      <w:r w:rsidR="004B0519" w:rsidRPr="001F333E">
        <w:t xml:space="preserve"> </w:t>
      </w:r>
      <w:r w:rsidR="00A02538" w:rsidRPr="001F333E">
        <w:t xml:space="preserve">, </w:t>
      </w:r>
      <w:r w:rsidR="00594381">
        <w:t>que compreende todos os aparelhos e objetos que se encontram habilitados a estarem permanentemente ligados á internet, sendo capazes de se identificar na rede e de comunicar entre si</w:t>
      </w:r>
      <w:r w:rsidR="00DD79C9">
        <w:t xml:space="preserve">, e </w:t>
      </w:r>
      <w:r w:rsidR="004048E8">
        <w:t>com ou sem o envolvimento ativo do ser humano têm capacidade para recolher uma vasta quantidade de informação sobre o que o rodeia</w:t>
      </w:r>
      <w:r w:rsidR="00594381">
        <w:t xml:space="preserve"> </w:t>
      </w:r>
      <w:r w:rsidR="008445C3">
        <w:fldChar w:fldCharType="begin"/>
      </w:r>
      <w:r w:rsidR="008445C3">
        <w:instrText xml:space="preserve"> ADDIN EN.CITE &lt;EndNote&gt;&lt;Cite&gt;&lt;Author&gt;Cibersegurança&lt;/Author&gt;&lt;Year&gt;2021&lt;/Year&gt;&lt;RecNum&gt;8&lt;/RecNum&gt;&lt;DisplayText&gt;(Cibersegurança, 2021)&lt;/DisplayText&gt;&lt;record&gt;&lt;rec-number&gt;8&lt;/rec-number&gt;&lt;foreign-keys&gt;&lt;key app="EN" db-id="259twpafyp5dw2e5ws0pepxetetwrrtwtaxz" timestamp="1623161496"&gt;8&lt;/key&gt;&lt;/foreign-keys&gt;&lt;ref-type name="Web Page"&gt;12&lt;/ref-type&gt;&lt;contributors&gt;&lt;authors&gt;&lt;author&gt;CNCS - Centro Nacional de Cibersegurança &lt;/author&gt;&lt;/authors&gt;&lt;/contributors&gt;&lt;titles&gt;&lt;title&gt;A INTERNET DAS COISAS (IOT – INTERNET OF THINGS)&lt;/title&gt;&lt;/titles&gt;&lt;volume&gt;2021&lt;/volume&gt;&lt;number&gt;8 maio&lt;/number&gt;&lt;dates&gt;&lt;year&gt;2021&lt;/year&gt;&lt;/dates&gt;&lt;urls&gt;&lt;related-urls&gt;&lt;url&gt;https://www.cncs.gov.pt/a-internet-das-coisas-iot-internet-of-things/ &lt;/url&gt;&lt;/related-urls&gt;&lt;/urls&gt;&lt;/record&gt;&lt;/Cite&gt;&lt;/EndNote&gt;</w:instrText>
      </w:r>
      <w:r w:rsidR="008445C3">
        <w:fldChar w:fldCharType="separate"/>
      </w:r>
      <w:r w:rsidR="008445C3">
        <w:rPr>
          <w:noProof/>
        </w:rPr>
        <w:t>(Cibersegurança, 2021)</w:t>
      </w:r>
      <w:r w:rsidR="008445C3">
        <w:fldChar w:fldCharType="end"/>
      </w:r>
      <w:r w:rsidR="008445C3">
        <w:t xml:space="preserve"> </w:t>
      </w:r>
      <w:r w:rsidR="00A02538" w:rsidRPr="001F333E">
        <w:t xml:space="preserve">de forma a otimizar </w:t>
      </w:r>
      <w:r w:rsidR="009651EA" w:rsidRPr="001F333E">
        <w:t>e melhorar a eficiência dos serviços urbanos, tendo como consequência desejável a criação de novas oportunidades económicas nas cidades</w:t>
      </w:r>
      <w:r w:rsidR="009651EA" w:rsidRPr="001F333E">
        <w:rPr>
          <w:i/>
          <w:iCs/>
        </w:rPr>
        <w:t>.</w:t>
      </w:r>
      <w:r w:rsidR="00594381">
        <w:rPr>
          <w:i/>
          <w:iCs/>
        </w:rPr>
        <w:t xml:space="preserve"> </w:t>
      </w:r>
    </w:p>
    <w:p w14:paraId="734A90FE" w14:textId="562A02A6" w:rsidR="00FD6F7E" w:rsidRPr="001F333E" w:rsidRDefault="009651EA" w:rsidP="00B062C6">
      <w:r w:rsidRPr="001F333E">
        <w:t xml:space="preserve">A OCDE </w:t>
      </w:r>
      <w:r w:rsidR="00FE3323" w:rsidRPr="001F333E">
        <w:t xml:space="preserve">– </w:t>
      </w:r>
      <w:r w:rsidR="00FE3323" w:rsidRPr="001F333E">
        <w:rPr>
          <w:i/>
          <w:iCs/>
        </w:rPr>
        <w:t xml:space="preserve">Organização para a cooperação e desenvolvimento </w:t>
      </w:r>
      <w:r w:rsidR="00E31F2B">
        <w:rPr>
          <w:i/>
          <w:iCs/>
        </w:rPr>
        <w:t>e</w:t>
      </w:r>
      <w:r w:rsidR="00FE3323" w:rsidRPr="001F333E">
        <w:rPr>
          <w:i/>
          <w:iCs/>
        </w:rPr>
        <w:t>conómico</w:t>
      </w:r>
      <w:r w:rsidR="00FE3323" w:rsidRPr="001F333E">
        <w:t xml:space="preserve">, </w:t>
      </w:r>
      <w:r w:rsidRPr="001F333E">
        <w:t xml:space="preserve">define smart </w:t>
      </w:r>
      <w:r w:rsidR="00C1390F">
        <w:t>city</w:t>
      </w:r>
      <w:r w:rsidR="004B0519" w:rsidRPr="001F333E">
        <w:t xml:space="preserve"> como “um conjunto de iniciativas ou abordagens que proporcionam eficazmente a digitalização para impulsionar o bem-estar dos cidadãos e oferecer serviços urba</w:t>
      </w:r>
      <w:r w:rsidR="00230231" w:rsidRPr="001F333E">
        <w:t>nos e ambientais mais eficientes, sustentáveis e inclusivos como parte de um processo colaborativo e multi-stakeholder”</w:t>
      </w:r>
      <w:r w:rsidR="008445C3">
        <w:fldChar w:fldCharType="begin"/>
      </w:r>
      <w:r w:rsidR="002C46F7">
        <w:instrText xml:space="preserve"> ADDIN EN.CITE &lt;EndNote&gt;&lt;Cite&gt;&lt;Author&gt;OCDE&lt;/Author&gt;&lt;Year&gt;2020&lt;/Year&gt;&lt;RecNum&gt;2&lt;/RecNum&gt;&lt;DisplayText&gt;(OCDE, 2020)&lt;/DisplayText&gt;&lt;record&gt;&lt;rec-number&gt;2&lt;/rec-number&gt;&lt;foreign-keys&gt;&lt;key app="EN" db-id="259twpafyp5dw2e5ws0pepxetetwrrtwtaxz" timestamp="1623160420"&gt;2&lt;/key&gt;&lt;/foreign-keys&gt;&lt;ref-type name="Electronic Article"&gt;43&lt;/ref-type&gt;&lt;contributors&gt;&lt;authors&gt;&lt;author&gt;OCDE&lt;/author&gt;&lt;/authors&gt;&lt;/contributors&gt;&lt;titles&gt;&lt;title&gt;Smart Cities and Inclusive Growth&lt;/title&gt;&lt;/titles&gt;&lt;dates&gt;&lt;year&gt;2020&lt;/year&gt;&lt;/dates&gt;&lt;urls&gt;&lt;/urls&gt;&lt;/record&gt;&lt;/Cite&gt;&lt;/EndNote&gt;</w:instrText>
      </w:r>
      <w:r w:rsidR="008445C3">
        <w:fldChar w:fldCharType="separate"/>
      </w:r>
      <w:r w:rsidR="002C46F7">
        <w:rPr>
          <w:noProof/>
        </w:rPr>
        <w:t>(OCDE, 2020)</w:t>
      </w:r>
      <w:r w:rsidR="008445C3">
        <w:fldChar w:fldCharType="end"/>
      </w:r>
      <w:r w:rsidR="008445C3">
        <w:t>.</w:t>
      </w:r>
      <w:r w:rsidR="00230231" w:rsidRPr="001F333E">
        <w:t xml:space="preserve"> Nesta definição podemos elencar várias questões, como a </w:t>
      </w:r>
      <w:r w:rsidR="00FD6F7E" w:rsidRPr="001F333E">
        <w:t>necessidade de</w:t>
      </w:r>
      <w:r w:rsidR="00230231" w:rsidRPr="001F333E">
        <w:t xml:space="preserve"> documentar a contribuição das smart </w:t>
      </w:r>
      <w:r w:rsidR="00C1390F">
        <w:t>cities</w:t>
      </w:r>
      <w:r w:rsidR="00230231" w:rsidRPr="001F333E">
        <w:t xml:space="preserve"> para melhorar a vida das pessoas, </w:t>
      </w:r>
      <w:r w:rsidR="00FD6F7E" w:rsidRPr="001F333E">
        <w:t xml:space="preserve">enquanto na mesma medida </w:t>
      </w:r>
      <w:r w:rsidR="00A84F44" w:rsidRPr="001F333E">
        <w:t xml:space="preserve">a obrigatoriedade de </w:t>
      </w:r>
      <w:r w:rsidR="00FD6F7E" w:rsidRPr="001F333E">
        <w:t>continua</w:t>
      </w:r>
      <w:r w:rsidR="00A84F44" w:rsidRPr="001F333E">
        <w:t>r</w:t>
      </w:r>
      <w:r w:rsidR="00FD6F7E" w:rsidRPr="001F333E">
        <w:t xml:space="preserve"> a fornecer soluções para alguns desafios urbanos mais comuns de uma forma sectorial ou multi-sectorial. A </w:t>
      </w:r>
      <w:r w:rsidR="00230231" w:rsidRPr="001F333E">
        <w:t xml:space="preserve">importância do envolvimento por parte da governação local </w:t>
      </w:r>
      <w:r w:rsidR="00FD6F7E" w:rsidRPr="001F333E">
        <w:t>e das parcerias necessárias ( Stakeholders ) , nomeadamente do sector privado</w:t>
      </w:r>
      <w:r w:rsidR="0040213C">
        <w:t xml:space="preserve"> </w:t>
      </w:r>
      <w:r w:rsidR="00FD6F7E" w:rsidRPr="001F333E">
        <w:t>no sentido de impulsionar o envolvimento cívico e a participação dos cidadãos</w:t>
      </w:r>
      <w:r w:rsidR="008445C3">
        <w:t xml:space="preserve"> </w:t>
      </w:r>
      <w:r w:rsidR="008445C3">
        <w:fldChar w:fldCharType="begin"/>
      </w:r>
      <w:r w:rsidR="002C46F7">
        <w:instrText xml:space="preserve"> ADDIN EN.CITE &lt;EndNote&gt;&lt;Cite&gt;&lt;Author&gt;OCDE&lt;/Author&gt;&lt;Year&gt;2020&lt;/Year&gt;&lt;RecNum&gt;2&lt;/RecNum&gt;&lt;DisplayText&gt;(OCDE, 2020)&lt;/DisplayText&gt;&lt;record&gt;&lt;rec-number&gt;2&lt;/rec-number&gt;&lt;foreign-keys&gt;&lt;key app="EN" db-id="259twpafyp5dw2e5ws0pepxetetwrrtwtaxz" timestamp="1623160420"&gt;2&lt;/key&gt;&lt;/foreign-keys&gt;&lt;ref-type name="Electronic Article"&gt;43&lt;/ref-type&gt;&lt;contributors&gt;&lt;authors&gt;&lt;author&gt;OCDE&lt;/author&gt;&lt;/authors&gt;&lt;/contributors&gt;&lt;titles&gt;&lt;title&gt;Smart Cities and Inclusive Growth&lt;/title&gt;&lt;/titles&gt;&lt;dates&gt;&lt;year&gt;2020&lt;/year&gt;&lt;/dates&gt;&lt;urls&gt;&lt;/urls&gt;&lt;/record&gt;&lt;/Cite&gt;&lt;/EndNote&gt;</w:instrText>
      </w:r>
      <w:r w:rsidR="008445C3">
        <w:fldChar w:fldCharType="separate"/>
      </w:r>
      <w:r w:rsidR="002C46F7">
        <w:rPr>
          <w:noProof/>
        </w:rPr>
        <w:t>(OCDE, 2020)</w:t>
      </w:r>
      <w:r w:rsidR="008445C3">
        <w:fldChar w:fldCharType="end"/>
      </w:r>
      <w:r w:rsidR="00FD6F7E" w:rsidRPr="001F333E">
        <w:t>. O valor do acesso p</w:t>
      </w:r>
      <w:r w:rsidR="00C27370" w:rsidRPr="001F333E">
        <w:t>ú</w:t>
      </w:r>
      <w:r w:rsidR="00FD6F7E" w:rsidRPr="001F333E">
        <w:t xml:space="preserve">blico a dados abertos (open data), e a colaboração entre municípios a uma escala nacional / regional. </w:t>
      </w:r>
      <w:r w:rsidR="00C27370" w:rsidRPr="001F333E">
        <w:t>Por ú</w:t>
      </w:r>
      <w:r w:rsidR="00FD6F7E" w:rsidRPr="001F333E">
        <w:t>ltimo a necessidade de uma abordagem integrada e holística face aos desafios urbanos expectáveis</w:t>
      </w:r>
      <w:r w:rsidR="00C27370" w:rsidRPr="001F333E">
        <w:t>,</w:t>
      </w:r>
      <w:r w:rsidR="00FD6F7E" w:rsidRPr="001F333E">
        <w:t xml:space="preserve"> através da </w:t>
      </w:r>
      <w:r w:rsidR="00FD6F7E" w:rsidRPr="001F333E">
        <w:lastRenderedPageBreak/>
        <w:t>inovação digital na governação, no planeamento e no próprio investimento da infraestrutura de uma cidade</w:t>
      </w:r>
      <w:r w:rsidR="002C46F7">
        <w:t xml:space="preserve"> </w:t>
      </w:r>
      <w:r w:rsidR="002C46F7">
        <w:fldChar w:fldCharType="begin"/>
      </w:r>
      <w:r w:rsidR="002C46F7">
        <w:instrText xml:space="preserve"> ADDIN EN.CITE &lt;EndNote&gt;&lt;Cite&gt;&lt;Author&gt;OCDE&lt;/Author&gt;&lt;Year&gt;2020&lt;/Year&gt;&lt;RecNum&gt;2&lt;/RecNum&gt;&lt;DisplayText&gt;(OCDE, 2020)&lt;/DisplayText&gt;&lt;record&gt;&lt;rec-number&gt;2&lt;/rec-number&gt;&lt;foreign-keys&gt;&lt;key app="EN" db-id="259twpafyp5dw2e5ws0pepxetetwrrtwtaxz" timestamp="1623160420"&gt;2&lt;/key&gt;&lt;/foreign-keys&gt;&lt;ref-type name="Electronic Article"&gt;43&lt;/ref-type&gt;&lt;contributors&gt;&lt;authors&gt;&lt;author&gt;OCDE&lt;/author&gt;&lt;/authors&gt;&lt;/contributors&gt;&lt;titles&gt;&lt;title&gt;Smart Cities and Inclusive Growth&lt;/title&gt;&lt;/titles&gt;&lt;dates&gt;&lt;year&gt;2020&lt;/year&gt;&lt;/dates&gt;&lt;urls&gt;&lt;/urls&gt;&lt;/record&gt;&lt;/Cite&gt;&lt;/EndNote&gt;</w:instrText>
      </w:r>
      <w:r w:rsidR="002C46F7">
        <w:fldChar w:fldCharType="separate"/>
      </w:r>
      <w:r w:rsidR="002C46F7">
        <w:rPr>
          <w:noProof/>
        </w:rPr>
        <w:t>(OCDE, 2020)</w:t>
      </w:r>
      <w:r w:rsidR="002C46F7">
        <w:fldChar w:fldCharType="end"/>
      </w:r>
      <w:r w:rsidR="00FD6F7E" w:rsidRPr="001F333E">
        <w:t xml:space="preserve"> </w:t>
      </w:r>
    </w:p>
    <w:p w14:paraId="6644CB62" w14:textId="62E44DE1" w:rsidR="00514751" w:rsidRDefault="00C27370" w:rsidP="00B062C6">
      <w:r w:rsidRPr="001F333E">
        <w:tab/>
        <w:t xml:space="preserve">Como exemplo de iniciativas criadas por governos nacionais de alguns países no âmbito das smart </w:t>
      </w:r>
      <w:r w:rsidR="00C1390F">
        <w:t>cit</w:t>
      </w:r>
      <w:r w:rsidR="002C46F7">
        <w:t>ies</w:t>
      </w:r>
      <w:r w:rsidRPr="001F333E">
        <w:t>, temos a Coreia, que neste momento lidera projetos de grande extensão neste sector</w:t>
      </w:r>
      <w:r w:rsidR="00EA4744" w:rsidRPr="001F333E">
        <w:t xml:space="preserve">, cuja ação se posiciona na investigação e desenvolvimento, na desregulamentação e desafio de soluções inteligentes ás empresas do sector privado, criando incentivos que podem chegar aos 20 milhões de dólares para as empresas que  desenvolvam num prazo estipulado projetos smart </w:t>
      </w:r>
      <w:r w:rsidR="00C1390F">
        <w:t>cit</w:t>
      </w:r>
      <w:r w:rsidR="002C46F7">
        <w:t xml:space="preserve">y </w:t>
      </w:r>
      <w:r w:rsidR="002C46F7">
        <w:fldChar w:fldCharType="begin"/>
      </w:r>
      <w:r w:rsidR="002C46F7">
        <w:instrText xml:space="preserve"> ADDIN EN.CITE &lt;EndNote&gt;&lt;Cite&gt;&lt;Author&gt;OCDE&lt;/Author&gt;&lt;Year&gt;2020&lt;/Year&gt;&lt;RecNum&gt;2&lt;/RecNum&gt;&lt;DisplayText&gt;(OCDE, 2020)&lt;/DisplayText&gt;&lt;record&gt;&lt;rec-number&gt;2&lt;/rec-number&gt;&lt;foreign-keys&gt;&lt;key app="EN" db-id="259twpafyp5dw2e5ws0pepxetetwrrtwtaxz" timestamp="1623160420"&gt;2&lt;/key&gt;&lt;/foreign-keys&gt;&lt;ref-type name="Electronic Article"&gt;43&lt;/ref-type&gt;&lt;contributors&gt;&lt;authors&gt;&lt;author&gt;OCDE&lt;/author&gt;&lt;/authors&gt;&lt;/contributors&gt;&lt;titles&gt;&lt;title&gt;Smart Cities and Inclusive Growth&lt;/title&gt;&lt;/titles&gt;&lt;dates&gt;&lt;year&gt;2020&lt;/year&gt;&lt;/dates&gt;&lt;urls&gt;&lt;/urls&gt;&lt;/record&gt;&lt;/Cite&gt;&lt;/EndNote&gt;</w:instrText>
      </w:r>
      <w:r w:rsidR="002C46F7">
        <w:fldChar w:fldCharType="separate"/>
      </w:r>
      <w:r w:rsidR="002C46F7">
        <w:rPr>
          <w:noProof/>
        </w:rPr>
        <w:t>(OCDE, 2020)</w:t>
      </w:r>
      <w:r w:rsidR="002C46F7">
        <w:fldChar w:fldCharType="end"/>
      </w:r>
      <w:r w:rsidR="00EA4744" w:rsidRPr="001F333E">
        <w:t>. O sucesso destas iniciativas é visível, graças ao nível elevado de uso de smartphones por parte dos cidadãos</w:t>
      </w:r>
      <w:r w:rsidR="00223C57" w:rsidRPr="001F333E">
        <w:t xml:space="preserve"> ( 95% ) </w:t>
      </w:r>
      <w:r w:rsidR="00EA4744" w:rsidRPr="001F333E">
        <w:t xml:space="preserve">, ao desenvolvimento </w:t>
      </w:r>
      <w:r w:rsidR="00223C57" w:rsidRPr="001F333E">
        <w:t xml:space="preserve">urbano compacto </w:t>
      </w:r>
      <w:r w:rsidR="00EA4744" w:rsidRPr="001F333E">
        <w:t xml:space="preserve"> e ao desenvolvimento do ecossistema industrial de tecnologias de informação</w:t>
      </w:r>
      <w:r w:rsidR="002C46F7">
        <w:t xml:space="preserve"> </w:t>
      </w:r>
      <w:r w:rsidR="002C46F7">
        <w:fldChar w:fldCharType="begin"/>
      </w:r>
      <w:r w:rsidR="002C46F7">
        <w:instrText xml:space="preserve"> ADDIN EN.CITE &lt;EndNote&gt;&lt;Cite&gt;&lt;Author&gt;OCDE&lt;/Author&gt;&lt;Year&gt;2020&lt;/Year&gt;&lt;RecNum&gt;2&lt;/RecNum&gt;&lt;DisplayText&gt;(OCDE, 2020)&lt;/DisplayText&gt;&lt;record&gt;&lt;rec-number&gt;2&lt;/rec-number&gt;&lt;foreign-keys&gt;&lt;key app="EN" db-id="259twpafyp5dw2e5ws0pepxetetwrrtwtaxz" timestamp="1623160420"&gt;2&lt;/key&gt;&lt;/foreign-keys&gt;&lt;ref-type name="Electronic Article"&gt;43&lt;/ref-type&gt;&lt;contributors&gt;&lt;authors&gt;&lt;author&gt;OCDE&lt;/author&gt;&lt;/authors&gt;&lt;/contributors&gt;&lt;titles&gt;&lt;title&gt;Smart Cities and Inclusive Growth&lt;/title&gt;&lt;/titles&gt;&lt;dates&gt;&lt;year&gt;2020&lt;/year&gt;&lt;/dates&gt;&lt;urls&gt;&lt;/urls&gt;&lt;/record&gt;&lt;/Cite&gt;&lt;/EndNote&gt;</w:instrText>
      </w:r>
      <w:r w:rsidR="002C46F7">
        <w:fldChar w:fldCharType="separate"/>
      </w:r>
      <w:r w:rsidR="002C46F7">
        <w:rPr>
          <w:noProof/>
        </w:rPr>
        <w:t>(OCDE, 2020)</w:t>
      </w:r>
      <w:r w:rsidR="002C46F7">
        <w:fldChar w:fldCharType="end"/>
      </w:r>
      <w:r w:rsidR="002C46F7">
        <w:t xml:space="preserve"> </w:t>
      </w:r>
      <w:r w:rsidR="00EA4744" w:rsidRPr="001F333E">
        <w:t xml:space="preserve">A criação de equipas destinadas aos projetos smart </w:t>
      </w:r>
      <w:r w:rsidR="00C1390F">
        <w:t>city</w:t>
      </w:r>
      <w:r w:rsidR="00EA4744" w:rsidRPr="001F333E">
        <w:t xml:space="preserve"> nas administrações locais, o envolvimento dos cidadãos, e o rápido </w:t>
      </w:r>
      <w:r w:rsidR="00223F74" w:rsidRPr="001F333E">
        <w:t>crescimento corporativ</w:t>
      </w:r>
      <w:r w:rsidR="002C46F7">
        <w:t xml:space="preserve">o </w:t>
      </w:r>
      <w:r w:rsidR="002C46F7">
        <w:fldChar w:fldCharType="begin"/>
      </w:r>
      <w:r w:rsidR="002C46F7">
        <w:instrText xml:space="preserve"> ADDIN EN.CITE &lt;EndNote&gt;&lt;Cite&gt;&lt;Author&gt;OCDE&lt;/Author&gt;&lt;Year&gt;2020&lt;/Year&gt;&lt;RecNum&gt;2&lt;/RecNum&gt;&lt;DisplayText&gt;(OCDE, 2020)&lt;/DisplayText&gt;&lt;record&gt;&lt;rec-number&gt;2&lt;/rec-number&gt;&lt;foreign-keys&gt;&lt;key app="EN" db-id="259twpafyp5dw2e5ws0pepxetetwrrtwtaxz" timestamp="1623160420"&gt;2&lt;/key&gt;&lt;/foreign-keys&gt;&lt;ref-type name="Electronic Article"&gt;43&lt;/ref-type&gt;&lt;contributors&gt;&lt;authors&gt;&lt;author&gt;OCDE&lt;/author&gt;&lt;/authors&gt;&lt;/contributors&gt;&lt;titles&gt;&lt;title&gt;Smart Cities and Inclusive Growth&lt;/title&gt;&lt;/titles&gt;&lt;dates&gt;&lt;year&gt;2020&lt;/year&gt;&lt;/dates&gt;&lt;urls&gt;&lt;/urls&gt;&lt;/record&gt;&lt;/Cite&gt;&lt;/EndNote&gt;</w:instrText>
      </w:r>
      <w:r w:rsidR="002C46F7">
        <w:fldChar w:fldCharType="separate"/>
      </w:r>
      <w:r w:rsidR="002C46F7">
        <w:rPr>
          <w:noProof/>
        </w:rPr>
        <w:t>(OCDE, 2020)</w:t>
      </w:r>
      <w:r w:rsidR="002C46F7">
        <w:fldChar w:fldCharType="end"/>
      </w:r>
      <w:r w:rsidR="00223F74" w:rsidRPr="001F333E">
        <w:t xml:space="preserve">, são outros fatores que se consideram estar na base do sucesso dos projetos smart </w:t>
      </w:r>
      <w:r w:rsidR="00C1390F">
        <w:t>city</w:t>
      </w:r>
      <w:r w:rsidR="00223F74" w:rsidRPr="001F333E">
        <w:t xml:space="preserve">, neste país. </w:t>
      </w:r>
    </w:p>
    <w:p w14:paraId="0739642A" w14:textId="3AF97DCB" w:rsidR="00FD1C5A" w:rsidRPr="001F333E" w:rsidRDefault="00FD1C5A" w:rsidP="00B062C6">
      <w:r>
        <w:tab/>
        <w:t xml:space="preserve">Falar em smart </w:t>
      </w:r>
      <w:r w:rsidR="00C1390F">
        <w:t>city</w:t>
      </w:r>
      <w:r>
        <w:t>, é falar em inovação</w:t>
      </w:r>
      <w:r w:rsidR="0040213C">
        <w:t xml:space="preserve">, aliada ao uso das </w:t>
      </w:r>
      <w:r w:rsidR="00E31F2B">
        <w:t>tecnologias para</w:t>
      </w:r>
      <w:r>
        <w:t xml:space="preserve"> de alguma forma melhorar a qualidade de </w:t>
      </w:r>
      <w:r w:rsidR="0040213C">
        <w:t>vida das</w:t>
      </w:r>
      <w:r>
        <w:t xml:space="preserve"> pessoas</w:t>
      </w:r>
      <w:r w:rsidR="0040213C">
        <w:t xml:space="preserve">, através de uma gestão otimizada de recursos. </w:t>
      </w:r>
      <w:r w:rsidR="003E0875">
        <w:t xml:space="preserve">O volume de dados oriundos de sensores e outros dispositivos, gerados pelas smart </w:t>
      </w:r>
      <w:r w:rsidR="00C1390F">
        <w:t>cities</w:t>
      </w:r>
      <w:r w:rsidR="003E0875">
        <w:t xml:space="preserve">, é profundamente elevado. Integrar, armazenar e analisar esses dados </w:t>
      </w:r>
      <w:r w:rsidR="00E31F2B">
        <w:t>requer uma</w:t>
      </w:r>
      <w:r w:rsidR="003E0875">
        <w:t xml:space="preserve"> grande capacidade de computação e envolvimento das tecnológicas de BI. A Informação obtida a partir de sistemas de Business Intelligence é assim encarada como informação de retorno sobre a situação atual da organização ou os resultados de intervenções organizacionais passadas, sendo a informação recolhida muitas vezes vista como suporte á reflexão conjunta e ao teste de ideias e cenários futuro</w:t>
      </w:r>
      <w:r w:rsidR="008445C3">
        <w:t xml:space="preserve"> </w:t>
      </w:r>
      <w:r w:rsidR="008445C3">
        <w:fldChar w:fldCharType="begin"/>
      </w:r>
      <w:r w:rsidR="008445C3">
        <w:instrText xml:space="preserve"> ADDIN EN.CITE &lt;EndNote&gt;&lt;Cite&gt;&lt;Author&gt;Yasmina Santos&lt;/Author&gt;&lt;Year&gt;2017&lt;/Year&gt;&lt;RecNum&gt;1&lt;/RecNum&gt;&lt;DisplayText&gt;(Yasmina Santos &amp;amp; Ramos, 2017)&lt;/DisplayText&gt;&lt;record&gt;&lt;rec-number&gt;1&lt;/rec-number&gt;&lt;foreign-keys&gt;&lt;key app="EN" db-id="259twpafyp5dw2e5ws0pepxetetwrrtwtaxz" timestamp="1623160225"&gt;1&lt;/key&gt;&lt;/foreign-keys&gt;&lt;ref-type name="Book"&gt;6&lt;/ref-type&gt;&lt;contributors&gt;&lt;authors&gt;&lt;author&gt;Yasmina Santos, Maribel&lt;/author&gt;&lt;author&gt;Ramos, Isabel &lt;/author&gt;&lt;/authors&gt;&lt;/contributors&gt;&lt;titles&gt;&lt;title&gt;Business Intelligence, Da Informação ao Conhecimento &lt;/title&gt;&lt;/titles&gt;&lt;dates&gt;&lt;year&gt;2017&lt;/year&gt;&lt;/dates&gt;&lt;publisher&gt;FCA - Editora de Informática, Lda &lt;/publisher&gt;&lt;isbn&gt;978-972-722-880-5&lt;/isbn&gt;&lt;urls&gt;&lt;/urls&gt;&lt;/record&gt;&lt;/Cite&gt;&lt;/EndNote&gt;</w:instrText>
      </w:r>
      <w:r w:rsidR="008445C3">
        <w:fldChar w:fldCharType="separate"/>
      </w:r>
      <w:r w:rsidR="008445C3">
        <w:rPr>
          <w:noProof/>
        </w:rPr>
        <w:t>(Yasmina Santos &amp; Ramos, 2017)</w:t>
      </w:r>
      <w:r w:rsidR="008445C3">
        <w:fldChar w:fldCharType="end"/>
      </w:r>
      <w:r w:rsidR="003E0875">
        <w:t xml:space="preserve">. Os resultados obtidos de sistemas de business intelligence pertencem </w:t>
      </w:r>
      <w:r w:rsidR="00E31F2B">
        <w:t>às</w:t>
      </w:r>
      <w:r w:rsidR="003E0875">
        <w:t xml:space="preserve"> várias comunidades de prática dentro da mesma organização, permitindo colocar questões que, uma vez respondidas, reforçam a capacidade de resolução de problemas e participação nas decisões</w:t>
      </w:r>
      <w:r w:rsidR="008445C3">
        <w:t xml:space="preserve"> </w:t>
      </w:r>
      <w:r w:rsidR="008445C3">
        <w:fldChar w:fldCharType="begin"/>
      </w:r>
      <w:r w:rsidR="008445C3">
        <w:instrText xml:space="preserve"> ADDIN EN.CITE &lt;EndNote&gt;&lt;Cite&gt;&lt;Author&gt;Yasmina Santos&lt;/Author&gt;&lt;Year&gt;2017&lt;/Year&gt;&lt;RecNum&gt;1&lt;/RecNum&gt;&lt;DisplayText&gt;(Yasmina Santos &amp;amp; Ramos, 2017)&lt;/DisplayText&gt;&lt;record&gt;&lt;rec-number&gt;1&lt;/rec-number&gt;&lt;foreign-keys&gt;&lt;key app="EN" db-id="259twpafyp5dw2e5ws0pepxetetwrrtwtaxz" timestamp="1623160225"&gt;1&lt;/key&gt;&lt;/foreign-keys&gt;&lt;ref-type name="Book"&gt;6&lt;/ref-type&gt;&lt;contributors&gt;&lt;authors&gt;&lt;author&gt;Yasmina Santos, Maribel&lt;/author&gt;&lt;author&gt;Ramos, Isabel &lt;/author&gt;&lt;/authors&gt;&lt;/contributors&gt;&lt;titles&gt;&lt;title&gt;Business Intelligence, Da Informação ao Conhecimento &lt;/title&gt;&lt;/titles&gt;&lt;dates&gt;&lt;year&gt;2017&lt;/year&gt;&lt;/dates&gt;&lt;publisher&gt;FCA - Editora de Informática, Lda &lt;/publisher&gt;&lt;isbn&gt;978-972-722-880-5&lt;/isbn&gt;&lt;urls&gt;&lt;/urls&gt;&lt;/record&gt;&lt;/Cite&gt;&lt;/EndNote&gt;</w:instrText>
      </w:r>
      <w:r w:rsidR="008445C3">
        <w:fldChar w:fldCharType="separate"/>
      </w:r>
      <w:r w:rsidR="008445C3">
        <w:rPr>
          <w:noProof/>
        </w:rPr>
        <w:t>(Yasmina Santos &amp; Ramos, 2017)</w:t>
      </w:r>
      <w:r w:rsidR="008445C3">
        <w:fldChar w:fldCharType="end"/>
      </w:r>
      <w:r w:rsidR="00E31F2B">
        <w:t xml:space="preserve">. </w:t>
      </w:r>
    </w:p>
    <w:p w14:paraId="45857D3D" w14:textId="01098181" w:rsidR="00EF14E0" w:rsidRPr="001F333E" w:rsidRDefault="00EF14E0" w:rsidP="00A71803">
      <w:pPr>
        <w:pStyle w:val="SemEspaamento"/>
        <w:jc w:val="both"/>
        <w:rPr>
          <w:rFonts w:ascii="Arial" w:hAnsi="Arial" w:cs="Arial"/>
          <w:sz w:val="20"/>
          <w:szCs w:val="20"/>
        </w:rPr>
      </w:pPr>
      <w:r w:rsidRPr="001F333E">
        <w:rPr>
          <w:rFonts w:ascii="Arial" w:hAnsi="Arial" w:cs="Arial"/>
          <w:sz w:val="20"/>
          <w:szCs w:val="20"/>
        </w:rPr>
        <w:tab/>
      </w:r>
      <w:r w:rsidR="00A71803" w:rsidRPr="001F333E">
        <w:rPr>
          <w:rFonts w:ascii="Arial" w:hAnsi="Arial" w:cs="Arial"/>
          <w:sz w:val="20"/>
          <w:szCs w:val="20"/>
        </w:rPr>
        <w:t xml:space="preserve"> </w:t>
      </w:r>
    </w:p>
    <w:p w14:paraId="35642E4B" w14:textId="5F50D3E7" w:rsidR="00A71803" w:rsidRPr="001F333E" w:rsidRDefault="00A71803" w:rsidP="00A71803">
      <w:pPr>
        <w:pStyle w:val="SemEspaamento"/>
        <w:rPr>
          <w:rFonts w:ascii="Arial" w:hAnsi="Arial" w:cs="Arial"/>
          <w:sz w:val="20"/>
          <w:szCs w:val="20"/>
        </w:rPr>
      </w:pPr>
    </w:p>
    <w:p w14:paraId="3ADE2AE5" w14:textId="78207532" w:rsidR="00A71803" w:rsidRPr="001F333E" w:rsidRDefault="00A71803" w:rsidP="00EA4744">
      <w:pPr>
        <w:pStyle w:val="SemEspaamento"/>
        <w:jc w:val="both"/>
        <w:rPr>
          <w:rFonts w:ascii="Arial" w:hAnsi="Arial" w:cs="Arial"/>
          <w:sz w:val="20"/>
          <w:szCs w:val="20"/>
        </w:rPr>
      </w:pPr>
    </w:p>
    <w:p w14:paraId="4A45ED97" w14:textId="467CCA95" w:rsidR="00820D6C" w:rsidRPr="00DC626D" w:rsidRDefault="00820D6C" w:rsidP="00637323">
      <w:pPr>
        <w:pStyle w:val="Ttulo1"/>
      </w:pPr>
      <w:r w:rsidRPr="00DC626D">
        <w:t xml:space="preserve"> </w:t>
      </w:r>
      <w:bookmarkStart w:id="4" w:name="_Toc74206391"/>
      <w:r w:rsidRPr="00DC626D">
        <w:t>Contextualização</w:t>
      </w:r>
      <w:bookmarkEnd w:id="4"/>
      <w:r w:rsidRPr="00DC626D">
        <w:t xml:space="preserve"> </w:t>
      </w:r>
    </w:p>
    <w:p w14:paraId="060832A2" w14:textId="77777777" w:rsidR="00963326" w:rsidRPr="001F333E" w:rsidRDefault="00963326" w:rsidP="00963326">
      <w:pPr>
        <w:rPr>
          <w:rFonts w:cs="Arial"/>
          <w:szCs w:val="20"/>
        </w:rPr>
      </w:pPr>
    </w:p>
    <w:p w14:paraId="50E7382F" w14:textId="29A15284" w:rsidR="00FE3323" w:rsidRDefault="00223C57" w:rsidP="00B062C6">
      <w:r w:rsidRPr="001F333E">
        <w:tab/>
        <w:t>Neste ponto, será feita a contextualização do projeto “</w:t>
      </w:r>
      <w:r w:rsidRPr="001F333E">
        <w:rPr>
          <w:i/>
          <w:iCs/>
        </w:rPr>
        <w:t xml:space="preserve">Fontes </w:t>
      </w:r>
      <w:r w:rsidR="00200125" w:rsidRPr="001F333E">
        <w:rPr>
          <w:i/>
          <w:iCs/>
        </w:rPr>
        <w:t xml:space="preserve">e visualização </w:t>
      </w:r>
      <w:r w:rsidRPr="001F333E">
        <w:rPr>
          <w:i/>
          <w:iCs/>
        </w:rPr>
        <w:t>de dados em contexto Smart Cit</w:t>
      </w:r>
      <w:r w:rsidR="00C74C11" w:rsidRPr="001F333E">
        <w:rPr>
          <w:i/>
          <w:iCs/>
        </w:rPr>
        <w:t>y</w:t>
      </w:r>
      <w:r w:rsidR="00200125" w:rsidRPr="001F333E">
        <w:rPr>
          <w:i/>
          <w:iCs/>
        </w:rPr>
        <w:t xml:space="preserve">” </w:t>
      </w:r>
      <w:r w:rsidRPr="001F333E">
        <w:t>através de uma breve apresentação da entidade acolhedora e da</w:t>
      </w:r>
      <w:r w:rsidR="00C95DDE" w:rsidRPr="001F333E">
        <w:t>s</w:t>
      </w:r>
      <w:r w:rsidRPr="001F333E">
        <w:t xml:space="preserve"> ações que esta desenvolveu no contexto das cidades inteligentes, onde se insere o protótipo BaZe </w:t>
      </w:r>
      <w:r w:rsidR="00E31F2B" w:rsidRPr="001F333E">
        <w:t>(Balanço</w:t>
      </w:r>
      <w:r w:rsidRPr="001F333E">
        <w:t xml:space="preserve"> zero de carbono). </w:t>
      </w:r>
    </w:p>
    <w:p w14:paraId="48E6D9ED" w14:textId="77777777" w:rsidR="00B062C6" w:rsidRPr="001F333E" w:rsidRDefault="00B062C6" w:rsidP="00B062C6"/>
    <w:p w14:paraId="7EC1C5E8" w14:textId="59390B4A" w:rsidR="00820D6C" w:rsidRPr="00B11E97" w:rsidRDefault="00D57304" w:rsidP="00B11E97">
      <w:pPr>
        <w:pStyle w:val="Ttulo2"/>
        <w:numPr>
          <w:ilvl w:val="0"/>
          <w:numId w:val="0"/>
        </w:numPr>
        <w:ind w:left="1287"/>
        <w:jc w:val="both"/>
      </w:pPr>
      <w:bookmarkStart w:id="5" w:name="_Toc74206392"/>
      <w:r>
        <w:t>2</w:t>
      </w:r>
      <w:r w:rsidR="00820D6C" w:rsidRPr="00B11E97">
        <w:t>.1 Entidade acolhedora</w:t>
      </w:r>
      <w:r w:rsidR="00FE3323" w:rsidRPr="00B11E97">
        <w:t xml:space="preserve">: Câmara Municipal Maia </w:t>
      </w:r>
      <w:r w:rsidR="003D1FEF" w:rsidRPr="00B11E97">
        <w:t>e projeto BaZe</w:t>
      </w:r>
      <w:bookmarkEnd w:id="5"/>
      <w:r w:rsidR="003D1FEF" w:rsidRPr="00B11E97">
        <w:t xml:space="preserve"> </w:t>
      </w:r>
    </w:p>
    <w:p w14:paraId="4A1A7555" w14:textId="3FDC36AA" w:rsidR="00042CE3" w:rsidRPr="001F333E" w:rsidRDefault="00042CE3" w:rsidP="00B062C6">
      <w:r w:rsidRPr="001F333E">
        <w:tab/>
      </w:r>
    </w:p>
    <w:p w14:paraId="7E29F9FC" w14:textId="4510BD11" w:rsidR="00042CE3" w:rsidRPr="001F333E" w:rsidRDefault="00042CE3" w:rsidP="00B062C6">
      <w:r w:rsidRPr="001F333E">
        <w:tab/>
        <w:t xml:space="preserve">O Município da Maia, herdeiro da </w:t>
      </w:r>
      <w:r w:rsidR="00B65D61" w:rsidRPr="001F333E">
        <w:t xml:space="preserve">antiquíssima Terra da Maia, </w:t>
      </w:r>
      <w:r w:rsidR="0015369E" w:rsidRPr="001F333E">
        <w:t>pertence ao</w:t>
      </w:r>
      <w:r w:rsidR="00B65D61" w:rsidRPr="001F333E">
        <w:t xml:space="preserve"> distrito do Porto, Região Norte e sub-região da área metropolitana do Porto. Tem 82.99 Km2 de área, 136.011 habitantes (</w:t>
      </w:r>
      <w:r w:rsidR="0015369E" w:rsidRPr="001F333E">
        <w:t>2016)</w:t>
      </w:r>
      <w:r w:rsidR="00B65D61" w:rsidRPr="001F333E">
        <w:t xml:space="preserve">, e está </w:t>
      </w:r>
      <w:r w:rsidR="003D1FEF" w:rsidRPr="001F333E">
        <w:t>dividida</w:t>
      </w:r>
      <w:r w:rsidR="00B65D61" w:rsidRPr="001F333E">
        <w:t xml:space="preserve"> em 10 freguesias, </w:t>
      </w:r>
      <w:r w:rsidR="003D1FEF" w:rsidRPr="001F333E">
        <w:t xml:space="preserve">sendo as vilas de Águas Santas, </w:t>
      </w:r>
      <w:r w:rsidR="003D1FEF" w:rsidRPr="001F333E">
        <w:lastRenderedPageBreak/>
        <w:t>Castelo da Maia, e Moreira da Maia, os mais importantes p</w:t>
      </w:r>
      <w:r w:rsidR="00E31F2B">
        <w:t>o</w:t>
      </w:r>
      <w:r w:rsidR="003D1FEF" w:rsidRPr="001F333E">
        <w:t xml:space="preserve">los urbanos, secundários, deste município.  </w:t>
      </w:r>
    </w:p>
    <w:p w14:paraId="621C4B18" w14:textId="7310BE4B" w:rsidR="003D1FEF" w:rsidRPr="001F333E" w:rsidRDefault="003D1FEF" w:rsidP="00B062C6">
      <w:r w:rsidRPr="001F333E">
        <w:tab/>
        <w:t xml:space="preserve">A Câmara Municipal da Maia, há muito envolvida em causas de sustentabilidade, tem hoje como ambição e objetivo tornar-se </w:t>
      </w:r>
      <w:r w:rsidR="00797412" w:rsidRPr="001F333E">
        <w:t xml:space="preserve">na primeira cidade em </w:t>
      </w:r>
      <w:r w:rsidRPr="001F333E">
        <w:t>território nacional com um balanço neutro de carbono</w:t>
      </w:r>
      <w:r w:rsidR="0015369E" w:rsidRPr="001F333E">
        <w:t xml:space="preserve">. Para colocar a cidade como a primeira “Net Zero Carbon City” a nível </w:t>
      </w:r>
      <w:r w:rsidR="00A55E0A" w:rsidRPr="001F333E">
        <w:t>nacional, nasce</w:t>
      </w:r>
      <w:r w:rsidR="0015369E" w:rsidRPr="001F333E">
        <w:t xml:space="preserve"> o projeto BaZe – Living Lab Maia: Balanço Zero de Carbono, cujos </w:t>
      </w:r>
      <w:r w:rsidR="00797412" w:rsidRPr="001F333E">
        <w:t>objetivos</w:t>
      </w:r>
      <w:r w:rsidR="0015369E" w:rsidRPr="001F333E">
        <w:t xml:space="preserve"> passam por criar e implementar</w:t>
      </w:r>
      <w:r w:rsidR="00797412" w:rsidRPr="001F333E">
        <w:t xml:space="preserve"> </w:t>
      </w:r>
      <w:r w:rsidR="0015369E" w:rsidRPr="001F333E">
        <w:t>soluções tecnológicas</w:t>
      </w:r>
      <w:r w:rsidR="00797412" w:rsidRPr="001F333E">
        <w:t xml:space="preserve"> inovadoras, sustentáveis </w:t>
      </w:r>
      <w:r w:rsidR="00E31F2B" w:rsidRPr="001F333E">
        <w:t>e inclusivas</w:t>
      </w:r>
      <w:r w:rsidR="0015369E" w:rsidRPr="001F333E">
        <w:t xml:space="preserve"> que </w:t>
      </w:r>
      <w:r w:rsidR="00797412" w:rsidRPr="001F333E">
        <w:t>alicerçam</w:t>
      </w:r>
      <w:r w:rsidR="0015369E" w:rsidRPr="001F333E">
        <w:t xml:space="preserve"> o município neste </w:t>
      </w:r>
      <w:r w:rsidR="00797412" w:rsidRPr="001F333E">
        <w:t>objetivo</w:t>
      </w:r>
      <w:r w:rsidR="0015369E" w:rsidRPr="001F333E">
        <w:t xml:space="preserve"> de transição para uma sociedade neutra em carbon</w:t>
      </w:r>
      <w:r w:rsidR="00797412" w:rsidRPr="001F333E">
        <w:t xml:space="preserve">o, e consequente melhoramento da qualidade de vida dos munícipes. </w:t>
      </w:r>
      <w:r w:rsidR="00E31F2B">
        <w:t>O</w:t>
      </w:r>
      <w:r w:rsidR="00797412" w:rsidRPr="001F333E">
        <w:t xml:space="preserve">projeto BaZe, envolve a criação de uma plataforma integradora de dados relativos a vários indicadores ( Norma ISO 37120 ) que medem quantitativamente e qualitativamente a sustentabilidade da cidade, recolhendo e analisando dados para que posteriormente seja possível a sua disponibilização como informação a vários níveis de decisão, na internet, e /ou como dados abertos (open data) disponíveis e utilizados por todos  livremente. </w:t>
      </w:r>
    </w:p>
    <w:p w14:paraId="39107B0B" w14:textId="1751B0B0" w:rsidR="00797412" w:rsidRPr="001F333E" w:rsidRDefault="00797412" w:rsidP="00B062C6">
      <w:r w:rsidRPr="001F333E">
        <w:tab/>
      </w:r>
      <w:r w:rsidR="0039318D" w:rsidRPr="001F333E">
        <w:t>O projeto</w:t>
      </w:r>
      <w:r w:rsidRPr="001F333E">
        <w:t xml:space="preserve"> Baze, combina ações de mobilidade sustentável, eficiência energética, energias renováveis e economia circular</w:t>
      </w:r>
      <w:r w:rsidR="0039318D" w:rsidRPr="001F333E">
        <w:t>. Trata-se de um projeto de elevado caracter inovador uma vez que permite a combinação num único território, de um conjunto de intervenções que nunca antes tinham sido testadas de forma integrada. Estas ações conjugam a implementação de novas tecnologias e a promoção de novos modelos de negócio com soluções participativas uma vez que um dos objetivos é colocar a população no centro deste processo</w:t>
      </w:r>
      <w:r w:rsidR="008445C3">
        <w:t xml:space="preserve"> </w:t>
      </w:r>
      <w:r w:rsidR="008445C3">
        <w:fldChar w:fldCharType="begin"/>
      </w:r>
      <w:r w:rsidR="008445C3">
        <w:instrText xml:space="preserve"> ADDIN EN.CITE &lt;EndNote&gt;&lt;Cite&gt;&lt;Author&gt;Maia&lt;/Author&gt;&lt;RecNum&gt;3&lt;/RecNum&gt;&lt;DisplayText&gt;(Maia)&lt;/DisplayText&gt;&lt;record&gt;&lt;rec-number&gt;3&lt;/rec-number&gt;&lt;foreign-keys&gt;&lt;key app="EN" db-id="259twpafyp5dw2e5ws0pepxetetwrrtwtaxz" timestamp="1623160563"&gt;3&lt;/key&gt;&lt;/foreign-keys&gt;&lt;ref-type name="Web Page"&gt;12&lt;/ref-type&gt;&lt;contributors&gt;&lt;authors&gt;&lt;author&gt;Câmara  Municipal Maia &lt;/author&gt;&lt;/authors&gt;&lt;/contributors&gt;&lt;titles&gt;&lt;/titles&gt;&lt;volume&gt;2021&lt;/volume&gt;&lt;number&gt;27 abril &lt;/number&gt;&lt;dates&gt;&lt;/dates&gt;&lt;urls&gt;&lt;related-urls&gt;&lt;url&gt;https://www.cm-maia.pt/&lt;/url&gt;&lt;/related-urls&gt;&lt;/urls&gt;&lt;/record&gt;&lt;/Cite&gt;&lt;/EndNote&gt;</w:instrText>
      </w:r>
      <w:r w:rsidR="008445C3">
        <w:fldChar w:fldCharType="separate"/>
      </w:r>
      <w:r w:rsidR="008445C3">
        <w:rPr>
          <w:noProof/>
        </w:rPr>
        <w:t>(Maia)</w:t>
      </w:r>
      <w:r w:rsidR="008445C3">
        <w:fldChar w:fldCharType="end"/>
      </w:r>
      <w:r w:rsidR="008445C3">
        <w:t xml:space="preserve">. </w:t>
      </w:r>
    </w:p>
    <w:p w14:paraId="7F5D00A0" w14:textId="3AADDEF6" w:rsidR="0039318D" w:rsidRPr="001F333E" w:rsidRDefault="0039318D" w:rsidP="00B062C6">
      <w:r w:rsidRPr="001F333E">
        <w:tab/>
        <w:t xml:space="preserve">O município da Maia, </w:t>
      </w:r>
      <w:r w:rsidR="000454B0" w:rsidRPr="001F333E">
        <w:t xml:space="preserve">faz ainda parte do quadro das cidades observadoras de um projeto </w:t>
      </w:r>
      <w:r w:rsidR="00A55E0A" w:rsidRPr="001F333E">
        <w:t>a nível</w:t>
      </w:r>
      <w:r w:rsidR="000454B0" w:rsidRPr="001F333E">
        <w:t xml:space="preserve"> europeu, o Sparcs (Sustainable </w:t>
      </w:r>
      <w:r w:rsidR="00E31F2B" w:rsidRPr="001F333E">
        <w:t>energy positive</w:t>
      </w:r>
      <w:r w:rsidR="000454B0" w:rsidRPr="001F333E">
        <w:t xml:space="preserve"> &amp; Zero Carbon Communities), o que lhe dará a oportunidade de replicar no seu território determinadas ações no contexto destes projetos-piloto. </w:t>
      </w:r>
    </w:p>
    <w:p w14:paraId="3F49504A" w14:textId="77777777" w:rsidR="00820D6C" w:rsidRPr="001F333E" w:rsidRDefault="00820D6C" w:rsidP="000616D1">
      <w:pPr>
        <w:pStyle w:val="SemEspaamento"/>
        <w:rPr>
          <w:rFonts w:ascii="Arial" w:hAnsi="Arial" w:cs="Arial"/>
          <w:b/>
          <w:bCs/>
          <w:sz w:val="20"/>
          <w:szCs w:val="20"/>
        </w:rPr>
      </w:pPr>
    </w:p>
    <w:p w14:paraId="59F31077" w14:textId="3B1984AE" w:rsidR="004D1A38" w:rsidRPr="00E37A22" w:rsidRDefault="00684FBC" w:rsidP="006510D0">
      <w:pPr>
        <w:pStyle w:val="Ttulo1"/>
        <w:rPr>
          <w:rFonts w:cs="Arial"/>
          <w:sz w:val="20"/>
          <w:szCs w:val="20"/>
        </w:rPr>
      </w:pPr>
      <w:bookmarkStart w:id="6" w:name="_Toc74206393"/>
      <w:r w:rsidRPr="00DC626D">
        <w:t xml:space="preserve">Estruturação </w:t>
      </w:r>
      <w:r w:rsidR="00076E1A" w:rsidRPr="00DC626D">
        <w:t xml:space="preserve">do </w:t>
      </w:r>
      <w:r w:rsidRPr="00DC626D">
        <w:t>Projeto</w:t>
      </w:r>
      <w:bookmarkEnd w:id="6"/>
      <w:r w:rsidRPr="00DC626D">
        <w:t xml:space="preserve"> </w:t>
      </w:r>
    </w:p>
    <w:p w14:paraId="43F2BF34" w14:textId="2C325A2D" w:rsidR="004D1A38" w:rsidRPr="001F333E" w:rsidRDefault="00FA0DCD" w:rsidP="00B062C6">
      <w:r w:rsidRPr="001F333E">
        <w:t xml:space="preserve">O </w:t>
      </w:r>
      <w:r w:rsidR="004D1A38" w:rsidRPr="001F333E">
        <w:t>projeto</w:t>
      </w:r>
      <w:r w:rsidRPr="001F333E">
        <w:t xml:space="preserve"> </w:t>
      </w:r>
      <w:r w:rsidR="004D1A38" w:rsidRPr="001F333E">
        <w:t>“</w:t>
      </w:r>
      <w:r w:rsidR="004D1A38" w:rsidRPr="001F333E">
        <w:rPr>
          <w:i/>
          <w:iCs/>
        </w:rPr>
        <w:t xml:space="preserve">Fontes </w:t>
      </w:r>
      <w:r w:rsidR="00200125" w:rsidRPr="001F333E">
        <w:rPr>
          <w:i/>
          <w:iCs/>
        </w:rPr>
        <w:t xml:space="preserve">e visualização </w:t>
      </w:r>
      <w:r w:rsidR="004D1A38" w:rsidRPr="001F333E">
        <w:rPr>
          <w:i/>
          <w:iCs/>
        </w:rPr>
        <w:t xml:space="preserve">de dados em contexto Smart </w:t>
      </w:r>
      <w:r w:rsidR="00C1390F">
        <w:rPr>
          <w:i/>
          <w:iCs/>
        </w:rPr>
        <w:t>City</w:t>
      </w:r>
      <w:r w:rsidR="004D1A38" w:rsidRPr="001F333E">
        <w:t xml:space="preserve">, enquadrou-se no âmbito do BaZe, </w:t>
      </w:r>
      <w:r w:rsidR="001755D1" w:rsidRPr="001F333E">
        <w:t xml:space="preserve">Balanço Zero de </w:t>
      </w:r>
      <w:r w:rsidR="004D1A38" w:rsidRPr="001F333E">
        <w:t>Carbono</w:t>
      </w:r>
      <w:r w:rsidR="009E7C3E" w:rsidRPr="001F333E">
        <w:t>, projeto</w:t>
      </w:r>
      <w:r w:rsidR="004D1A38" w:rsidRPr="001F333E">
        <w:t xml:space="preserve"> desenvolvido</w:t>
      </w:r>
      <w:r w:rsidR="00A5015A" w:rsidRPr="001F333E">
        <w:t xml:space="preserve"> até então pela entidade acolhedora</w:t>
      </w:r>
      <w:r w:rsidR="004D1A38" w:rsidRPr="001F333E">
        <w:t xml:space="preserve"> a </w:t>
      </w:r>
      <w:r w:rsidR="00D15D11" w:rsidRPr="001F333E">
        <w:t>Câmara Municipal Maia</w:t>
      </w:r>
      <w:r w:rsidR="00A5015A" w:rsidRPr="001F333E">
        <w:t xml:space="preserve">, que consiste </w:t>
      </w:r>
      <w:r w:rsidR="00D15D11" w:rsidRPr="001F333E">
        <w:t xml:space="preserve">na </w:t>
      </w:r>
      <w:r w:rsidR="00A5015A" w:rsidRPr="001F333E">
        <w:t>cria</w:t>
      </w:r>
      <w:r w:rsidR="00D15D11" w:rsidRPr="001F333E">
        <w:t xml:space="preserve">ção </w:t>
      </w:r>
      <w:r w:rsidR="00C74C11" w:rsidRPr="001F333E">
        <w:t>de plataformas</w:t>
      </w:r>
      <w:r w:rsidR="00A5015A" w:rsidRPr="001F333E">
        <w:t xml:space="preserve"> </w:t>
      </w:r>
      <w:r w:rsidR="00D15D11" w:rsidRPr="001F333E">
        <w:t xml:space="preserve">de </w:t>
      </w:r>
      <w:r w:rsidR="001E1106" w:rsidRPr="001F333E">
        <w:t xml:space="preserve">visualização </w:t>
      </w:r>
      <w:r w:rsidR="00D15D11" w:rsidRPr="001F333E">
        <w:t xml:space="preserve">de dados interoperáveis, muitos deles em tempo real, em contexto smart </w:t>
      </w:r>
      <w:r w:rsidR="00C1390F">
        <w:t>city</w:t>
      </w:r>
      <w:r w:rsidR="00D15D11" w:rsidRPr="001F333E">
        <w:t xml:space="preserve">. </w:t>
      </w:r>
    </w:p>
    <w:p w14:paraId="63B2A130" w14:textId="0C161FBC" w:rsidR="00A5015A" w:rsidRPr="001F333E" w:rsidRDefault="00FA0DCD" w:rsidP="00B062C6">
      <w:r w:rsidRPr="001F333E">
        <w:t xml:space="preserve">Foi necessário perceber que dados fariam sentido neste contexto, onde se localizavam, para serem posteriormente tratados, apresentados e visualizados de forma interativa e organizada. </w:t>
      </w:r>
    </w:p>
    <w:p w14:paraId="47CC1DE7" w14:textId="77777777" w:rsidR="004D1A38" w:rsidRPr="001F333E" w:rsidRDefault="004D1A38" w:rsidP="00B062C6"/>
    <w:p w14:paraId="5420E74A" w14:textId="7C730453" w:rsidR="00684FBC" w:rsidRPr="00D57304" w:rsidRDefault="00D57304" w:rsidP="00D57304">
      <w:pPr>
        <w:pStyle w:val="Ttulo2"/>
        <w:numPr>
          <w:ilvl w:val="0"/>
          <w:numId w:val="0"/>
        </w:numPr>
        <w:ind w:left="1287"/>
        <w:jc w:val="both"/>
      </w:pPr>
      <w:bookmarkStart w:id="7" w:name="_Toc74206394"/>
      <w:r w:rsidRPr="00D57304">
        <w:t>3</w:t>
      </w:r>
      <w:r w:rsidR="003372C7" w:rsidRPr="00D57304">
        <w:t>.1</w:t>
      </w:r>
      <w:r w:rsidR="00684FBC" w:rsidRPr="00D57304">
        <w:t xml:space="preserve"> Objetivos</w:t>
      </w:r>
      <w:bookmarkEnd w:id="7"/>
      <w:r w:rsidR="00684FBC" w:rsidRPr="00D57304">
        <w:t xml:space="preserve"> </w:t>
      </w:r>
    </w:p>
    <w:p w14:paraId="7CE3AD5C" w14:textId="77777777" w:rsidR="004D1A38" w:rsidRPr="001F333E" w:rsidRDefault="004D1A38" w:rsidP="00EF46E4">
      <w:pPr>
        <w:ind w:firstLine="708"/>
        <w:rPr>
          <w:rFonts w:cs="Arial"/>
          <w:szCs w:val="20"/>
        </w:rPr>
      </w:pPr>
    </w:p>
    <w:p w14:paraId="65B31EE8" w14:textId="20A40C54" w:rsidR="004D1A38" w:rsidRPr="001F333E" w:rsidRDefault="00FA0DCD" w:rsidP="00B062C6">
      <w:r w:rsidRPr="001F333E">
        <w:t xml:space="preserve">Um dos </w:t>
      </w:r>
      <w:r w:rsidR="001755D1" w:rsidRPr="001F333E">
        <w:t>objetivos</w:t>
      </w:r>
      <w:r w:rsidRPr="001F333E">
        <w:t xml:space="preserve"> primários d</w:t>
      </w:r>
      <w:r w:rsidR="004D1A38" w:rsidRPr="001F333E">
        <w:t>o</w:t>
      </w:r>
      <w:r w:rsidRPr="001F333E">
        <w:t xml:space="preserve"> </w:t>
      </w:r>
      <w:r w:rsidR="001755D1" w:rsidRPr="001F333E">
        <w:t>projeto</w:t>
      </w:r>
      <w:r w:rsidR="004D1A38" w:rsidRPr="001F333E">
        <w:t xml:space="preserve"> “</w:t>
      </w:r>
      <w:bookmarkStart w:id="8" w:name="_Hlk71559451"/>
      <w:r w:rsidR="004D1A38" w:rsidRPr="001F333E">
        <w:rPr>
          <w:i/>
          <w:iCs/>
        </w:rPr>
        <w:t>Fontes</w:t>
      </w:r>
      <w:r w:rsidR="00200125" w:rsidRPr="001F333E">
        <w:rPr>
          <w:i/>
          <w:iCs/>
        </w:rPr>
        <w:t xml:space="preserve"> e visualização</w:t>
      </w:r>
      <w:r w:rsidR="004D1A38" w:rsidRPr="001F333E">
        <w:rPr>
          <w:i/>
          <w:iCs/>
        </w:rPr>
        <w:t xml:space="preserve"> de dados em contexto Smart </w:t>
      </w:r>
      <w:bookmarkEnd w:id="8"/>
      <w:r w:rsidR="00C1390F">
        <w:rPr>
          <w:i/>
          <w:iCs/>
        </w:rPr>
        <w:t>City</w:t>
      </w:r>
      <w:r w:rsidR="00200125" w:rsidRPr="001F333E">
        <w:rPr>
          <w:i/>
          <w:iCs/>
        </w:rPr>
        <w:t xml:space="preserve">”, </w:t>
      </w:r>
      <w:r w:rsidRPr="001F333E">
        <w:t>prendeu-se com a questão da identificação d</w:t>
      </w:r>
      <w:r w:rsidR="001755D1" w:rsidRPr="001F333E">
        <w:t xml:space="preserve">e indicadores </w:t>
      </w:r>
      <w:r w:rsidR="0066403F" w:rsidRPr="001F333E">
        <w:t xml:space="preserve">para o serviço de uma cidade e qualidade de vida dos cidadãos da mesma, reconhecendo de antemão que o desenvolvimento sustentável deve ter em consideração todo o seu sistema. </w:t>
      </w:r>
    </w:p>
    <w:p w14:paraId="369A6B1F" w14:textId="5730370C" w:rsidR="002B22C2" w:rsidRPr="001F333E" w:rsidRDefault="00E31F2B" w:rsidP="00B062C6">
      <w:r>
        <w:rPr>
          <w:noProof/>
        </w:rPr>
        <w:lastRenderedPageBreak/>
        <mc:AlternateContent>
          <mc:Choice Requires="wps">
            <w:drawing>
              <wp:anchor distT="0" distB="0" distL="114300" distR="114300" simplePos="0" relativeHeight="251672576" behindDoc="0" locked="0" layoutInCell="1" allowOverlap="1" wp14:anchorId="2BFD5326" wp14:editId="2EB5F5F9">
                <wp:simplePos x="0" y="0"/>
                <wp:positionH relativeFrom="column">
                  <wp:posOffset>186690</wp:posOffset>
                </wp:positionH>
                <wp:positionV relativeFrom="paragraph">
                  <wp:posOffset>7981315</wp:posOffset>
                </wp:positionV>
                <wp:extent cx="5249545" cy="198755"/>
                <wp:effectExtent l="0" t="0" r="8255" b="0"/>
                <wp:wrapTopAndBottom/>
                <wp:docPr id="4" name="Caixa de texto 4"/>
                <wp:cNvGraphicFramePr/>
                <a:graphic xmlns:a="http://schemas.openxmlformats.org/drawingml/2006/main">
                  <a:graphicData uri="http://schemas.microsoft.com/office/word/2010/wordprocessingShape">
                    <wps:wsp>
                      <wps:cNvSpPr txBox="1"/>
                      <wps:spPr>
                        <a:xfrm>
                          <a:off x="0" y="0"/>
                          <a:ext cx="5249545" cy="198755"/>
                        </a:xfrm>
                        <a:prstGeom prst="rect">
                          <a:avLst/>
                        </a:prstGeom>
                        <a:solidFill>
                          <a:prstClr val="white"/>
                        </a:solidFill>
                        <a:ln>
                          <a:noFill/>
                        </a:ln>
                      </wps:spPr>
                      <wps:txbx>
                        <w:txbxContent>
                          <w:p w14:paraId="0B1C77BA" w14:textId="40F4E1FD" w:rsidR="00E31F2B" w:rsidRPr="00E31F2B" w:rsidRDefault="00E31F2B" w:rsidP="00B33B3D">
                            <w:pPr>
                              <w:pStyle w:val="Legenda"/>
                              <w:rPr>
                                <w:rFonts w:cs="Arial"/>
                                <w:noProof/>
                                <w:color w:val="auto"/>
                              </w:rPr>
                            </w:pPr>
                            <w:bookmarkStart w:id="9" w:name="_Toc74206357"/>
                            <w:r w:rsidRPr="00E31F2B">
                              <w:rPr>
                                <w:color w:val="auto"/>
                                <w:sz w:val="16"/>
                                <w:szCs w:val="16"/>
                              </w:rPr>
                              <w:t xml:space="preserve">Figura </w:t>
                            </w:r>
                            <w:r w:rsidRPr="00E31F2B">
                              <w:rPr>
                                <w:color w:val="auto"/>
                                <w:sz w:val="16"/>
                                <w:szCs w:val="16"/>
                              </w:rPr>
                              <w:fldChar w:fldCharType="begin"/>
                            </w:r>
                            <w:r w:rsidRPr="00E31F2B">
                              <w:rPr>
                                <w:color w:val="auto"/>
                                <w:sz w:val="16"/>
                                <w:szCs w:val="16"/>
                              </w:rPr>
                              <w:instrText xml:space="preserve"> SEQ Figura \* ARABIC </w:instrText>
                            </w:r>
                            <w:r w:rsidRPr="00E31F2B">
                              <w:rPr>
                                <w:color w:val="auto"/>
                                <w:sz w:val="16"/>
                                <w:szCs w:val="16"/>
                              </w:rPr>
                              <w:fldChar w:fldCharType="separate"/>
                            </w:r>
                            <w:r w:rsidR="00215131">
                              <w:rPr>
                                <w:noProof/>
                                <w:color w:val="auto"/>
                                <w:sz w:val="16"/>
                                <w:szCs w:val="16"/>
                              </w:rPr>
                              <w:t>1</w:t>
                            </w:r>
                            <w:r w:rsidRPr="00E31F2B">
                              <w:rPr>
                                <w:color w:val="auto"/>
                                <w:sz w:val="16"/>
                                <w:szCs w:val="16"/>
                              </w:rPr>
                              <w:fldChar w:fldCharType="end"/>
                            </w:r>
                            <w:r w:rsidRPr="00E31F2B">
                              <w:rPr>
                                <w:color w:val="auto"/>
                                <w:sz w:val="16"/>
                                <w:szCs w:val="16"/>
                              </w:rPr>
                              <w:t xml:space="preserve"> Árvore de objetivos do projeto Fontes e visualização de dados em contexto Smart City</w:t>
                            </w:r>
                            <w:bookmarkEnd w:id="9"/>
                            <w:r w:rsidRPr="00E31F2B">
                              <w:rPr>
                                <w:color w:val="auto"/>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FD5326" id="_x0000_t202" coordsize="21600,21600" o:spt="202" path="m,l,21600r21600,l21600,xe">
                <v:stroke joinstyle="miter"/>
                <v:path gradientshapeok="t" o:connecttype="rect"/>
              </v:shapetype>
              <v:shape id="Caixa de texto 4" o:spid="_x0000_s1026" type="#_x0000_t202" style="position:absolute;left:0;text-align:left;margin-left:14.7pt;margin-top:628.45pt;width:413.35pt;height:15.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" stroked="f">
                <v:textbox inset="0,0,0,0">
                  <w:txbxContent>
                    <w:p w14:paraId="0B1C77BA" w14:textId="40F4E1FD" w:rsidR="00E31F2B" w:rsidRPr="00E31F2B" w:rsidRDefault="00E31F2B" w:rsidP="00B33B3D">
                      <w:pPr>
                        <w:pStyle w:val="Legenda"/>
                        <w:rPr>
                          <w:rFonts w:cs="Arial"/>
                          <w:noProof/>
                          <w:color w:val="auto"/>
                        </w:rPr>
                      </w:pPr>
                      <w:bookmarkStart w:id="10" w:name="_Toc74206357"/>
                      <w:r w:rsidRPr="00E31F2B">
                        <w:rPr>
                          <w:color w:val="auto"/>
                          <w:sz w:val="16"/>
                          <w:szCs w:val="16"/>
                        </w:rPr>
                        <w:t xml:space="preserve">Figura </w:t>
                      </w:r>
                      <w:r w:rsidRPr="00E31F2B">
                        <w:rPr>
                          <w:color w:val="auto"/>
                          <w:sz w:val="16"/>
                          <w:szCs w:val="16"/>
                        </w:rPr>
                        <w:fldChar w:fldCharType="begin"/>
                      </w:r>
                      <w:r w:rsidRPr="00E31F2B">
                        <w:rPr>
                          <w:color w:val="auto"/>
                          <w:sz w:val="16"/>
                          <w:szCs w:val="16"/>
                        </w:rPr>
                        <w:instrText xml:space="preserve"> SEQ Figura \* ARABIC </w:instrText>
                      </w:r>
                      <w:r w:rsidRPr="00E31F2B">
                        <w:rPr>
                          <w:color w:val="auto"/>
                          <w:sz w:val="16"/>
                          <w:szCs w:val="16"/>
                        </w:rPr>
                        <w:fldChar w:fldCharType="separate"/>
                      </w:r>
                      <w:r w:rsidR="00215131">
                        <w:rPr>
                          <w:noProof/>
                          <w:color w:val="auto"/>
                          <w:sz w:val="16"/>
                          <w:szCs w:val="16"/>
                        </w:rPr>
                        <w:t>1</w:t>
                      </w:r>
                      <w:r w:rsidRPr="00E31F2B">
                        <w:rPr>
                          <w:color w:val="auto"/>
                          <w:sz w:val="16"/>
                          <w:szCs w:val="16"/>
                        </w:rPr>
                        <w:fldChar w:fldCharType="end"/>
                      </w:r>
                      <w:r w:rsidRPr="00E31F2B">
                        <w:rPr>
                          <w:color w:val="auto"/>
                          <w:sz w:val="16"/>
                          <w:szCs w:val="16"/>
                        </w:rPr>
                        <w:t xml:space="preserve"> Árvore de objetivos do projeto Fontes e visualização de dados em contexto Smart City</w:t>
                      </w:r>
                      <w:bookmarkEnd w:id="10"/>
                      <w:r w:rsidRPr="00E31F2B">
                        <w:rPr>
                          <w:color w:val="auto"/>
                          <w:sz w:val="16"/>
                          <w:szCs w:val="16"/>
                        </w:rPr>
                        <w:t xml:space="preserve"> </w:t>
                      </w:r>
                    </w:p>
                  </w:txbxContent>
                </v:textbox>
                <w10:wrap type="topAndBottom"/>
              </v:shape>
            </w:pict>
          </mc:Fallback>
        </mc:AlternateContent>
      </w:r>
      <w:r w:rsidRPr="001F333E">
        <w:rPr>
          <w:rFonts w:cs="Arial"/>
          <w:noProof/>
          <w:szCs w:val="20"/>
        </w:rPr>
        <w:drawing>
          <wp:anchor distT="0" distB="0" distL="114300" distR="114300" simplePos="0" relativeHeight="251670528" behindDoc="0" locked="0" layoutInCell="1" allowOverlap="1" wp14:anchorId="52C6811F" wp14:editId="2DB86F0F">
            <wp:simplePos x="0" y="0"/>
            <wp:positionH relativeFrom="column">
              <wp:posOffset>-588645</wp:posOffset>
            </wp:positionH>
            <wp:positionV relativeFrom="paragraph">
              <wp:posOffset>3837305</wp:posOffset>
            </wp:positionV>
            <wp:extent cx="6532245" cy="4184650"/>
            <wp:effectExtent l="0" t="0" r="1905" b="6350"/>
            <wp:wrapTopAndBottom/>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15924" t="21271" r="35960" b="23941"/>
                    <a:stretch/>
                  </pic:blipFill>
                  <pic:spPr bwMode="auto">
                    <a:xfrm>
                      <a:off x="0" y="0"/>
                      <a:ext cx="6532245" cy="4184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7B6C" w:rsidRPr="001F333E">
        <w:t xml:space="preserve">Na </w:t>
      </w:r>
      <w:r w:rsidR="004D1A38" w:rsidRPr="001F333E">
        <w:t>á</w:t>
      </w:r>
      <w:r w:rsidR="00EC7B6C" w:rsidRPr="001F333E">
        <w:t>rvore de objetivos apresentada de seguida</w:t>
      </w:r>
      <w:r>
        <w:t xml:space="preserve"> (figura 1)</w:t>
      </w:r>
      <w:r w:rsidR="00EC7B6C" w:rsidRPr="001F333E">
        <w:t xml:space="preserve">, é possível </w:t>
      </w:r>
      <w:r w:rsidR="0066403F" w:rsidRPr="001F333E">
        <w:t xml:space="preserve">verificar hierarquicamente todos os objetivos deste projeto. </w:t>
      </w:r>
      <w:r w:rsidR="00644566" w:rsidRPr="001F333E">
        <w:t xml:space="preserve">Como primeiro objetivo, </w:t>
      </w:r>
      <w:r w:rsidR="00EC7B6C" w:rsidRPr="001F333E">
        <w:t>considerou-se a definição de conceitos</w:t>
      </w:r>
      <w:r w:rsidR="00C95DDE" w:rsidRPr="001F333E">
        <w:t>,</w:t>
      </w:r>
      <w:r w:rsidR="00EC7B6C" w:rsidRPr="001F333E">
        <w:t xml:space="preserve"> como smart </w:t>
      </w:r>
      <w:r w:rsidR="00C1390F">
        <w:t>city</w:t>
      </w:r>
      <w:r w:rsidR="00C95DDE" w:rsidRPr="001F333E">
        <w:t xml:space="preserve"> e </w:t>
      </w:r>
      <w:r w:rsidR="00EC7B6C" w:rsidRPr="001F333E">
        <w:t>open data</w:t>
      </w:r>
      <w:r w:rsidR="00C95DDE" w:rsidRPr="001F333E">
        <w:t xml:space="preserve"> </w:t>
      </w:r>
      <w:r w:rsidR="00EC7B6C" w:rsidRPr="001F333E">
        <w:t xml:space="preserve">e a contextualização dos mesmos no projeto até então desenvolvido </w:t>
      </w:r>
      <w:r w:rsidR="004D1A38" w:rsidRPr="001F333E">
        <w:t>pela CMM, o BaZe. S</w:t>
      </w:r>
      <w:r w:rsidR="00EC7B6C" w:rsidRPr="001F333E">
        <w:t>eguidamente a identificação de indicadores referentes á norma ISO 37120</w:t>
      </w:r>
      <w:r w:rsidR="009A382E">
        <w:t xml:space="preserve">, que parte de uma série de padrões internacionais, para uma abordagem holística e integrada relativamente ao  desenvolvimento sustentável que inclui indicadores para o serviço da cidade e qualidade de vida </w:t>
      </w:r>
      <w:r w:rsidR="003B0B08">
        <w:fldChar w:fldCharType="begin"/>
      </w:r>
      <w:r w:rsidR="003B0B08">
        <w:instrText xml:space="preserve"> ADDIN EN.CITE &lt;EndNote&gt;&lt;Cite&gt;&lt;Author&gt;ISO37120&lt;/Author&gt;&lt;Year&gt;2018&lt;/Year&gt;&lt;RecNum&gt;14&lt;/RecNum&gt;&lt;DisplayText&gt;(ISO37120, 2018)&lt;/DisplayText&gt;&lt;record&gt;&lt;rec-number&gt;14&lt;/rec-number&gt;&lt;foreign-keys&gt;&lt;key app="EN" db-id="259twpafyp5dw2e5ws0pepxetetwrrtwtaxz" timestamp="1623162971"&gt;14&lt;/key&gt;&lt;/foreign-keys&gt;&lt;ref-type name="Legal Rule or Regulation"&gt;50&lt;/ref-type&gt;&lt;contributors&gt;&lt;authors&gt;&lt;author&gt;ISO37120&lt;/author&gt;&lt;/authors&gt;&lt;/contributors&gt;&lt;titles&gt;&lt;title&gt;Sustainable cities and communities — Indicators for city services and quality of life&lt;/title&gt;&lt;/titles&gt;&lt;dates&gt;&lt;year&gt;2018&lt;/year&gt;&lt;/dates&gt;&lt;urls&gt;&lt;/urls&gt;&lt;/record&gt;&lt;/Cite&gt;&lt;/EndNote&gt;</w:instrText>
      </w:r>
      <w:r w:rsidR="003B0B08">
        <w:fldChar w:fldCharType="separate"/>
      </w:r>
      <w:r w:rsidR="003B0B08">
        <w:rPr>
          <w:noProof/>
        </w:rPr>
        <w:t>(ISO37120, 2018)</w:t>
      </w:r>
      <w:r w:rsidR="003B0B08">
        <w:fldChar w:fldCharType="end"/>
      </w:r>
      <w:r w:rsidR="009A382E">
        <w:t xml:space="preserve"> já que as cidades necessitam de indicadores para medir o seu desempenho e muitas vezes estes indicadores não são padronizados, nem consistentes, ao longo do tempo nem comparáveis entre cidades</w:t>
      </w:r>
      <w:r w:rsidR="002B22C2">
        <w:t xml:space="preserve"> </w:t>
      </w:r>
      <w:r w:rsidR="004D1A38" w:rsidRPr="001F333E">
        <w:t>D</w:t>
      </w:r>
      <w:r w:rsidR="00EC7B6C" w:rsidRPr="001F333E">
        <w:t xml:space="preserve">epois de identificados os indicadores, estipulou-se como objetivo seguinte a verificação </w:t>
      </w:r>
      <w:r w:rsidR="002B22C2">
        <w:t>de</w:t>
      </w:r>
      <w:r w:rsidR="00EC7B6C" w:rsidRPr="001F333E">
        <w:t xml:space="preserve"> fontes de dados disponíveis, ou fontes que a entidade </w:t>
      </w:r>
      <w:r w:rsidR="005A2677" w:rsidRPr="001F333E">
        <w:t>acolhedora</w:t>
      </w:r>
      <w:r w:rsidR="00C95DDE" w:rsidRPr="001F333E">
        <w:t xml:space="preserve"> já possuía. </w:t>
      </w:r>
      <w:r w:rsidR="00EC7B6C" w:rsidRPr="001F333E">
        <w:t>Finalizado este processo, chegou-se a um conjunto de</w:t>
      </w:r>
      <w:r w:rsidR="002B22C2">
        <w:t xml:space="preserve"> dados referente a um indicador </w:t>
      </w:r>
      <w:r w:rsidR="00EC7B6C" w:rsidRPr="001F333E">
        <w:t xml:space="preserve">cujo objetivo seguinte é serem trabalhados no sentido de serem disponibilizados em dashboards, apresentados </w:t>
      </w:r>
      <w:r w:rsidR="002B22C2">
        <w:t>em modo</w:t>
      </w:r>
      <w:r w:rsidR="00EC7B6C" w:rsidRPr="001F333E">
        <w:t xml:space="preserve"> opendata. Para que tal fosse possível, foi necessário o domínio de ferramentas de Business Intelligence</w:t>
      </w:r>
      <w:r w:rsidR="00CD1701" w:rsidRPr="001F333E">
        <w:t xml:space="preserve"> </w:t>
      </w:r>
      <w:r w:rsidR="00DA1FD3" w:rsidRPr="001F333E">
        <w:t xml:space="preserve">( Cluvio </w:t>
      </w:r>
      <w:r w:rsidR="005A2677" w:rsidRPr="001F333E">
        <w:t xml:space="preserve">, </w:t>
      </w:r>
      <w:r w:rsidR="00DA1FD3" w:rsidRPr="001F333E">
        <w:t>Power BI</w:t>
      </w:r>
      <w:r w:rsidR="005A2677" w:rsidRPr="001F333E">
        <w:t xml:space="preserve"> e open data soft</w:t>
      </w:r>
      <w:r w:rsidR="00DA1FD3" w:rsidRPr="001F333E">
        <w:t xml:space="preserve"> )</w:t>
      </w:r>
      <w:r w:rsidR="00EC7B6C" w:rsidRPr="001F333E">
        <w:t xml:space="preserve">, que combinam dados com ferramentas analíticas de forma a disponibilizar informação relevante para a </w:t>
      </w:r>
      <w:r w:rsidR="00DA1FD3" w:rsidRPr="001F333E">
        <w:t xml:space="preserve">tomada de decisão, melhorando a disponibilidade e qualidade da informação apresentada  </w:t>
      </w:r>
      <w:r w:rsidR="008445C3">
        <w:fldChar w:fldCharType="begin"/>
      </w:r>
      <w:r w:rsidR="008445C3">
        <w:instrText xml:space="preserve"> ADDIN EN.CITE &lt;EndNote&gt;&lt;Cite&gt;&lt;Author&gt;Santos&lt;/Author&gt;&lt;Year&gt;2017&lt;/Year&gt;&lt;RecNum&gt;0&lt;/RecNum&gt;&lt;IDText&gt;Bussines Intelligence ; Da informação ao Conhecimento &lt;/IDText&gt;&lt;DisplayText&gt;(Santos &amp;amp; Ramos, 2017)&lt;/DisplayText&gt;&lt;record&gt;&lt;ref-type name="Book"&gt;6&lt;/ref-type&gt;&lt;contributors&gt;&lt;authors&gt;&lt;author&gt;Santos, Maribel Yasmina&lt;/author&gt;&lt;author&gt;Ramos, Isabel&lt;/author&gt;&lt;/authors&gt;&lt;/contributors&gt;&lt;titles&gt;&lt;title&gt;Bussines Intelligence ; Da informação ao Conhecimento &lt;/title&gt;&lt;/titles&gt;&lt;dates&gt;&lt;year&gt;2017&lt;/year&gt;&lt;/dates&gt;&lt;pub-location&gt;Lisboa &lt;/pub-location&gt;&lt;publisher&gt;FCA, Editora de Informatica Lda &lt;/publisher&gt;&lt;/record&gt;&lt;/Cite&gt;&lt;/EndNote&gt;</w:instrText>
      </w:r>
      <w:r w:rsidR="008445C3">
        <w:fldChar w:fldCharType="separate"/>
      </w:r>
      <w:r w:rsidR="008445C3">
        <w:rPr>
          <w:noProof/>
        </w:rPr>
        <w:t>(Santos &amp; Ramos, 2017)</w:t>
      </w:r>
      <w:r w:rsidR="008445C3">
        <w:fldChar w:fldCharType="end"/>
      </w:r>
      <w:r w:rsidR="00DA1FD3" w:rsidRPr="001F333E">
        <w:t xml:space="preserve">. </w:t>
      </w:r>
    </w:p>
    <w:p w14:paraId="1E8AC0C8" w14:textId="0509FBF5" w:rsidR="00580672" w:rsidRDefault="00580672" w:rsidP="00580672">
      <w:pPr>
        <w:keepNext/>
      </w:pPr>
    </w:p>
    <w:p w14:paraId="351C19AB" w14:textId="2FA3F2DE" w:rsidR="00CC0BAC" w:rsidRPr="001F333E" w:rsidRDefault="00CC0BAC" w:rsidP="00D15D11">
      <w:pPr>
        <w:rPr>
          <w:rFonts w:cs="Arial"/>
          <w:szCs w:val="20"/>
        </w:rPr>
      </w:pPr>
    </w:p>
    <w:p w14:paraId="48B41E79" w14:textId="2AD08EF0" w:rsidR="00684FBC" w:rsidRPr="00DC626D" w:rsidRDefault="00D57304" w:rsidP="00D57304">
      <w:pPr>
        <w:pStyle w:val="Ttulo2"/>
        <w:numPr>
          <w:ilvl w:val="0"/>
          <w:numId w:val="0"/>
        </w:numPr>
        <w:ind w:left="1287"/>
        <w:jc w:val="both"/>
      </w:pPr>
      <w:bookmarkStart w:id="11" w:name="_Toc74206395"/>
      <w:r>
        <w:lastRenderedPageBreak/>
        <w:t>3.2</w:t>
      </w:r>
      <w:r w:rsidR="00684FBC" w:rsidRPr="00DC626D">
        <w:t xml:space="preserve"> Metodologia</w:t>
      </w:r>
      <w:bookmarkEnd w:id="11"/>
      <w:r w:rsidR="00684FBC" w:rsidRPr="00DC626D">
        <w:t xml:space="preserve"> </w:t>
      </w:r>
    </w:p>
    <w:p w14:paraId="3D193DF7" w14:textId="77777777" w:rsidR="00963326" w:rsidRPr="001F333E" w:rsidRDefault="00963326" w:rsidP="00963326">
      <w:pPr>
        <w:rPr>
          <w:rFonts w:cs="Arial"/>
          <w:szCs w:val="20"/>
        </w:rPr>
      </w:pPr>
    </w:p>
    <w:p w14:paraId="625CB49A" w14:textId="4C9F4786" w:rsidR="00B56E73" w:rsidRDefault="00AB652B" w:rsidP="00B062C6">
      <w:r w:rsidRPr="001F333E">
        <w:tab/>
        <w:t xml:space="preserve">Para o desenvolvimento deste </w:t>
      </w:r>
      <w:r w:rsidR="005A2677" w:rsidRPr="001F333E">
        <w:t>trabalho</w:t>
      </w:r>
      <w:r w:rsidRPr="001F333E">
        <w:t>, metodologicamente procedeu-se á divisão do</w:t>
      </w:r>
      <w:r w:rsidR="00B56E73" w:rsidRPr="001F333E">
        <w:t xml:space="preserve"> </w:t>
      </w:r>
      <w:r w:rsidR="005A2677" w:rsidRPr="001F333E">
        <w:t xml:space="preserve">mesmo </w:t>
      </w:r>
      <w:r w:rsidR="00B56E73" w:rsidRPr="001F333E">
        <w:t xml:space="preserve">em dois ciclos, onde foi possível elaborar as mesmas tarefas com um conjunto de </w:t>
      </w:r>
      <w:r w:rsidR="002B22C2">
        <w:t xml:space="preserve">dados </w:t>
      </w:r>
      <w:r w:rsidR="00B56E73" w:rsidRPr="001F333E">
        <w:t>diferenciado. Esta estratégia te</w:t>
      </w:r>
      <w:r w:rsidR="00927830" w:rsidRPr="001F333E">
        <w:t>ve</w:t>
      </w:r>
      <w:r w:rsidR="00B56E73" w:rsidRPr="001F333E">
        <w:t xml:space="preserve"> como objetivo melhorar competências técnicas ao nível da</w:t>
      </w:r>
      <w:r w:rsidR="002B22C2">
        <w:t xml:space="preserve"> exploração das</w:t>
      </w:r>
      <w:r w:rsidR="00B56E73" w:rsidRPr="001F333E">
        <w:t xml:space="preserve"> ferramentas de BI no segundo ciclo, </w:t>
      </w:r>
      <w:r w:rsidR="00C95DDE" w:rsidRPr="001F333E">
        <w:t xml:space="preserve">uma vez que </w:t>
      </w:r>
      <w:r w:rsidR="002B22C2">
        <w:t>a experiência com estas ferramentas era absolutamente embrionária, o que poderia levantar questões e dificuldades que numa segunda fase</w:t>
      </w:r>
      <w:r w:rsidR="005D3CC2">
        <w:t xml:space="preserve">, passada a fase inicial de adaptação </w:t>
      </w:r>
      <w:r w:rsidR="006874F2">
        <w:t>às</w:t>
      </w:r>
      <w:r w:rsidR="005D3CC2">
        <w:t xml:space="preserve"> ferramentas,</w:t>
      </w:r>
      <w:r w:rsidR="002B22C2">
        <w:t xml:space="preserve"> puderam ser tratadas e resolvidas diligentemente.  </w:t>
      </w:r>
    </w:p>
    <w:p w14:paraId="498EE88C" w14:textId="0F3F13DB" w:rsidR="002B22C2" w:rsidRDefault="002B22C2" w:rsidP="00B062C6">
      <w:r>
        <w:tab/>
        <w:t>Para a concretização dos dois ciclos d</w:t>
      </w:r>
      <w:r w:rsidR="003B0B08">
        <w:t xml:space="preserve">o projeto “Fontes e visualização de dados em contexto smart </w:t>
      </w:r>
      <w:r w:rsidR="00C1390F">
        <w:t>city</w:t>
      </w:r>
      <w:r w:rsidR="003B0B08">
        <w:t xml:space="preserve">”, foi efetuado </w:t>
      </w:r>
      <w:r w:rsidR="006874F2">
        <w:t xml:space="preserve">o </w:t>
      </w:r>
      <w:r w:rsidR="003B0B08">
        <w:t>planeamento d</w:t>
      </w:r>
      <w:r w:rsidR="006874F2">
        <w:t xml:space="preserve">as atividades a serem </w:t>
      </w:r>
      <w:r w:rsidR="003B0B08">
        <w:t>desenvolvid</w:t>
      </w:r>
      <w:r w:rsidR="006874F2">
        <w:t xml:space="preserve">as </w:t>
      </w:r>
      <w:r w:rsidR="003B0B08">
        <w:t>por forma a assegurar uma adequada estruturação do trabalho a realizar</w:t>
      </w:r>
      <w:r w:rsidR="006874F2">
        <w:t xml:space="preserve"> para que, deste modo, fosse possível o seu controlo  ao longo de todo o ciclo de vida do projeto </w:t>
      </w:r>
      <w:r w:rsidR="006874F2">
        <w:fldChar w:fldCharType="begin"/>
      </w:r>
      <w:r w:rsidR="006874F2">
        <w:instrText xml:space="preserve"> ADDIN EN.CITE &lt;EndNote&gt;&lt;Cite&gt;&lt;Author&gt;Ponces de Carvalho&lt;/Author&gt;&lt;Year&gt;2020&lt;/Year&gt;&lt;RecNum&gt;5&lt;/RecNum&gt;&lt;DisplayText&gt;(Ponces de Carvalho &amp;amp; Bernardo, 2020)&lt;/DisplayText&gt;&lt;record&gt;&lt;rec-number&gt;5&lt;/rec-number&gt;&lt;foreign-keys&gt;&lt;key app="EN" db-id="259twpafyp5dw2e5ws0pepxetetwrrtwtaxz" timestamp="1623160911"&gt;5&lt;/key&gt;&lt;/foreign-keys&gt;&lt;ref-type name="Book"&gt;6&lt;/ref-type&gt;&lt;contributors&gt;&lt;authors&gt;&lt;author&gt;Ponces de Carvalho, Nuno&lt;/author&gt;&lt;author&gt;Bernardo, Maria do Rosário &lt;/author&gt;&lt;/authors&gt;&lt;/contributors&gt;&lt;titles&gt;&lt;title&gt;Gestão de Projetos&lt;/title&gt;&lt;/titles&gt;&lt;dates&gt;&lt;year&gt;2020&lt;/year&gt;&lt;/dates&gt;&lt;publisher&gt;Edições Silabo, lda &lt;/publisher&gt;&lt;isbn&gt;978-989-561-048-8&lt;/isbn&gt;&lt;urls&gt;&lt;/urls&gt;&lt;/record&gt;&lt;/Cite&gt;&lt;/EndNote&gt;</w:instrText>
      </w:r>
      <w:r w:rsidR="006874F2">
        <w:fldChar w:fldCharType="separate"/>
      </w:r>
      <w:r w:rsidR="006874F2">
        <w:rPr>
          <w:noProof/>
        </w:rPr>
        <w:t>(Ponces de Carvalho &amp; Bernardo, 2020)</w:t>
      </w:r>
      <w:r w:rsidR="006874F2">
        <w:fldChar w:fldCharType="end"/>
      </w:r>
      <w:r w:rsidR="006874F2">
        <w:t xml:space="preserve">. Assim, </w:t>
      </w:r>
      <w:r>
        <w:t>f</w:t>
      </w:r>
      <w:r w:rsidR="006874F2">
        <w:t>oi estabelecido</w:t>
      </w:r>
      <w:r>
        <w:t xml:space="preserve"> uma data limite de concretização através de um plano de </w:t>
      </w:r>
      <w:r w:rsidR="006874F2">
        <w:t>projeto,</w:t>
      </w:r>
      <w:r w:rsidR="005D3CC2">
        <w:t xml:space="preserve"> cujo cronograma se encontra disponível na figura 2, </w:t>
      </w:r>
      <w:r>
        <w:t xml:space="preserve">onde foi possível definir tarefas e </w:t>
      </w:r>
      <w:r w:rsidR="005D3CC2">
        <w:t>atividades</w:t>
      </w:r>
      <w:r>
        <w:t xml:space="preserve"> a desenvolver em cada etapa e a sua durabilidade, cumprindo assim </w:t>
      </w:r>
      <w:r w:rsidR="005D3CC2">
        <w:t>o tempo total de est</w:t>
      </w:r>
      <w:r w:rsidR="006874F2">
        <w:t>á</w:t>
      </w:r>
      <w:r w:rsidR="005D3CC2">
        <w:t>gio (245h) e a data final do mesmo</w:t>
      </w:r>
      <w:r w:rsidR="00DC626D">
        <w:t xml:space="preserve"> (15 Junho 2021)</w:t>
      </w:r>
      <w:r w:rsidR="00E31F2B">
        <w:t>, como é possível observar no cronograma da figura 2 e que é complementado com o plano de projeto elaborado (</w:t>
      </w:r>
      <w:hyperlink w:anchor="_Anexo_a:_Plano" w:history="1">
        <w:r w:rsidR="00E31F2B" w:rsidRPr="009059B9">
          <w:rPr>
            <w:rStyle w:val="Hiperligao"/>
          </w:rPr>
          <w:t>anexo a</w:t>
        </w:r>
      </w:hyperlink>
      <w:r w:rsidR="00E31F2B">
        <w:t>)</w:t>
      </w:r>
    </w:p>
    <w:p w14:paraId="25C9020B" w14:textId="74F7229B" w:rsidR="005D3CC2" w:rsidRDefault="005D3CC2" w:rsidP="00953E5E">
      <w:pPr>
        <w:pStyle w:val="SemEspaamento"/>
        <w:jc w:val="both"/>
        <w:rPr>
          <w:rFonts w:ascii="Arial" w:hAnsi="Arial" w:cs="Arial"/>
          <w:sz w:val="20"/>
          <w:szCs w:val="20"/>
        </w:rPr>
      </w:pPr>
    </w:p>
    <w:tbl>
      <w:tblPr>
        <w:tblStyle w:val="TabelacomGrelha"/>
        <w:tblW w:w="8762" w:type="dxa"/>
        <w:tblLook w:val="04A0" w:firstRow="1" w:lastRow="0" w:firstColumn="1" w:lastColumn="0" w:noHBand="0" w:noVBand="1"/>
      </w:tblPr>
      <w:tblGrid>
        <w:gridCol w:w="4381"/>
        <w:gridCol w:w="1459"/>
        <w:gridCol w:w="1460"/>
        <w:gridCol w:w="1462"/>
      </w:tblGrid>
      <w:tr w:rsidR="00E31F2B" w:rsidRPr="006D6ECB" w14:paraId="1D9C9E10" w14:textId="77777777" w:rsidTr="006D6ECB">
        <w:trPr>
          <w:trHeight w:val="288"/>
        </w:trPr>
        <w:tc>
          <w:tcPr>
            <w:tcW w:w="4381" w:type="dxa"/>
            <w:tcBorders>
              <w:top w:val="single" w:sz="4" w:space="0" w:color="FFFFFF"/>
              <w:left w:val="single" w:sz="4" w:space="0" w:color="FFFFFF"/>
            </w:tcBorders>
          </w:tcPr>
          <w:p w14:paraId="0AE4C48B" w14:textId="77777777" w:rsidR="00E31F2B" w:rsidRPr="006D6ECB" w:rsidRDefault="00E31F2B" w:rsidP="00953E5E">
            <w:pPr>
              <w:pStyle w:val="SemEspaamento"/>
              <w:jc w:val="both"/>
              <w:rPr>
                <w:rFonts w:ascii="Arial" w:hAnsi="Arial" w:cs="Arial"/>
                <w:b/>
                <w:bCs/>
                <w:sz w:val="18"/>
                <w:szCs w:val="18"/>
              </w:rPr>
            </w:pPr>
          </w:p>
        </w:tc>
        <w:tc>
          <w:tcPr>
            <w:tcW w:w="4381" w:type="dxa"/>
            <w:gridSpan w:val="3"/>
            <w:shd w:val="clear" w:color="auto" w:fill="8496B0" w:themeFill="text2" w:themeFillTint="99"/>
            <w:vAlign w:val="center"/>
          </w:tcPr>
          <w:p w14:paraId="0554B47C" w14:textId="3CE3DAEF" w:rsidR="00E31F2B" w:rsidRPr="006D6ECB" w:rsidRDefault="00E31F2B" w:rsidP="006D6ECB">
            <w:pPr>
              <w:pStyle w:val="SemEspaamento"/>
              <w:jc w:val="center"/>
              <w:rPr>
                <w:rFonts w:ascii="Arial" w:hAnsi="Arial" w:cs="Arial"/>
                <w:b/>
                <w:bCs/>
                <w:color w:val="FFFFFF" w:themeColor="background1"/>
                <w:sz w:val="18"/>
                <w:szCs w:val="18"/>
              </w:rPr>
            </w:pPr>
            <w:r w:rsidRPr="006D6ECB">
              <w:rPr>
                <w:rFonts w:ascii="Arial" w:hAnsi="Arial" w:cs="Arial"/>
                <w:b/>
                <w:bCs/>
                <w:color w:val="FFFFFF" w:themeColor="background1"/>
                <w:sz w:val="18"/>
                <w:szCs w:val="18"/>
              </w:rPr>
              <w:t>2021</w:t>
            </w:r>
          </w:p>
        </w:tc>
      </w:tr>
      <w:tr w:rsidR="00E31F2B" w:rsidRPr="006D6ECB" w14:paraId="4EEED315" w14:textId="77777777" w:rsidTr="006D6ECB">
        <w:trPr>
          <w:trHeight w:val="288"/>
        </w:trPr>
        <w:tc>
          <w:tcPr>
            <w:tcW w:w="4381" w:type="dxa"/>
            <w:shd w:val="clear" w:color="auto" w:fill="8496B0" w:themeFill="text2" w:themeFillTint="99"/>
            <w:vAlign w:val="center"/>
          </w:tcPr>
          <w:p w14:paraId="1C689B50" w14:textId="6FC97BD4" w:rsidR="00E31F2B" w:rsidRPr="006D6ECB" w:rsidRDefault="006D6ECB" w:rsidP="006D6ECB">
            <w:pPr>
              <w:pStyle w:val="SemEspaamento"/>
              <w:jc w:val="center"/>
              <w:rPr>
                <w:rFonts w:ascii="Arial" w:hAnsi="Arial" w:cs="Arial"/>
                <w:b/>
                <w:bCs/>
                <w:color w:val="FFFFFF" w:themeColor="background1"/>
                <w:sz w:val="18"/>
                <w:szCs w:val="18"/>
              </w:rPr>
            </w:pPr>
            <w:r w:rsidRPr="006D6ECB">
              <w:rPr>
                <w:rFonts w:ascii="Arial" w:hAnsi="Arial" w:cs="Arial"/>
                <w:b/>
                <w:bCs/>
                <w:color w:val="FFFFFF" w:themeColor="background1"/>
                <w:sz w:val="18"/>
                <w:szCs w:val="18"/>
              </w:rPr>
              <w:t>Atividades</w:t>
            </w:r>
          </w:p>
        </w:tc>
        <w:tc>
          <w:tcPr>
            <w:tcW w:w="1459" w:type="dxa"/>
            <w:shd w:val="clear" w:color="auto" w:fill="8496B0" w:themeFill="text2" w:themeFillTint="99"/>
            <w:vAlign w:val="center"/>
          </w:tcPr>
          <w:p w14:paraId="21CCEB67" w14:textId="128E1D1C" w:rsidR="00E31F2B" w:rsidRPr="006D6ECB" w:rsidRDefault="00E31F2B" w:rsidP="006D6ECB">
            <w:pPr>
              <w:pStyle w:val="SemEspaamento"/>
              <w:jc w:val="center"/>
              <w:rPr>
                <w:rFonts w:ascii="Arial" w:hAnsi="Arial" w:cs="Arial"/>
                <w:b/>
                <w:bCs/>
                <w:color w:val="FFFFFF" w:themeColor="background1"/>
                <w:sz w:val="18"/>
                <w:szCs w:val="18"/>
              </w:rPr>
            </w:pPr>
            <w:r w:rsidRPr="006D6ECB">
              <w:rPr>
                <w:rFonts w:ascii="Arial" w:hAnsi="Arial" w:cs="Arial"/>
                <w:b/>
                <w:bCs/>
                <w:color w:val="FFFFFF" w:themeColor="background1"/>
                <w:sz w:val="18"/>
                <w:szCs w:val="18"/>
              </w:rPr>
              <w:t>abril</w:t>
            </w:r>
          </w:p>
        </w:tc>
        <w:tc>
          <w:tcPr>
            <w:tcW w:w="1460" w:type="dxa"/>
            <w:shd w:val="clear" w:color="auto" w:fill="8496B0" w:themeFill="text2" w:themeFillTint="99"/>
            <w:vAlign w:val="center"/>
          </w:tcPr>
          <w:p w14:paraId="4D6F87E3" w14:textId="6128691C" w:rsidR="00E31F2B" w:rsidRPr="006D6ECB" w:rsidRDefault="00E31F2B" w:rsidP="006D6ECB">
            <w:pPr>
              <w:pStyle w:val="SemEspaamento"/>
              <w:jc w:val="center"/>
              <w:rPr>
                <w:rFonts w:ascii="Arial" w:hAnsi="Arial" w:cs="Arial"/>
                <w:b/>
                <w:bCs/>
                <w:color w:val="FFFFFF" w:themeColor="background1"/>
                <w:sz w:val="18"/>
                <w:szCs w:val="18"/>
              </w:rPr>
            </w:pPr>
            <w:r w:rsidRPr="006D6ECB">
              <w:rPr>
                <w:rFonts w:ascii="Arial" w:hAnsi="Arial" w:cs="Arial"/>
                <w:b/>
                <w:bCs/>
                <w:color w:val="FFFFFF" w:themeColor="background1"/>
                <w:sz w:val="18"/>
                <w:szCs w:val="18"/>
              </w:rPr>
              <w:t>maio</w:t>
            </w:r>
          </w:p>
        </w:tc>
        <w:tc>
          <w:tcPr>
            <w:tcW w:w="1462" w:type="dxa"/>
            <w:shd w:val="clear" w:color="auto" w:fill="8496B0" w:themeFill="text2" w:themeFillTint="99"/>
            <w:vAlign w:val="center"/>
          </w:tcPr>
          <w:p w14:paraId="741B1B2F" w14:textId="7D408ECE" w:rsidR="00E31F2B" w:rsidRPr="006D6ECB" w:rsidRDefault="00E31F2B" w:rsidP="006D6ECB">
            <w:pPr>
              <w:pStyle w:val="SemEspaamento"/>
              <w:jc w:val="center"/>
              <w:rPr>
                <w:rFonts w:ascii="Arial" w:hAnsi="Arial" w:cs="Arial"/>
                <w:b/>
                <w:bCs/>
                <w:color w:val="FFFFFF" w:themeColor="background1"/>
                <w:sz w:val="18"/>
                <w:szCs w:val="18"/>
              </w:rPr>
            </w:pPr>
            <w:r w:rsidRPr="006D6ECB">
              <w:rPr>
                <w:rFonts w:ascii="Arial" w:hAnsi="Arial" w:cs="Arial"/>
                <w:b/>
                <w:bCs/>
                <w:color w:val="FFFFFF" w:themeColor="background1"/>
                <w:sz w:val="18"/>
                <w:szCs w:val="18"/>
              </w:rPr>
              <w:t>junho</w:t>
            </w:r>
          </w:p>
        </w:tc>
      </w:tr>
      <w:tr w:rsidR="00E31F2B" w:rsidRPr="006D6ECB" w14:paraId="698C4D69" w14:textId="77777777" w:rsidTr="006D6ECB">
        <w:trPr>
          <w:trHeight w:val="425"/>
        </w:trPr>
        <w:tc>
          <w:tcPr>
            <w:tcW w:w="4381" w:type="dxa"/>
            <w:vAlign w:val="center"/>
          </w:tcPr>
          <w:p w14:paraId="3B24B3F5" w14:textId="3580672D" w:rsidR="00E31F2B" w:rsidRPr="006D6ECB" w:rsidRDefault="00E31F2B" w:rsidP="006D6ECB">
            <w:pPr>
              <w:pStyle w:val="SemEspaamento"/>
              <w:rPr>
                <w:rFonts w:ascii="Arial" w:hAnsi="Arial" w:cs="Arial"/>
                <w:sz w:val="18"/>
                <w:szCs w:val="18"/>
              </w:rPr>
            </w:pPr>
            <w:r w:rsidRPr="006D6ECB">
              <w:rPr>
                <w:rFonts w:ascii="Arial" w:hAnsi="Arial" w:cs="Arial"/>
                <w:sz w:val="18"/>
                <w:szCs w:val="18"/>
              </w:rPr>
              <w:t>A0- Apresentação/ introdução do projeto</w:t>
            </w:r>
          </w:p>
        </w:tc>
        <w:tc>
          <w:tcPr>
            <w:tcW w:w="1459" w:type="dxa"/>
          </w:tcPr>
          <w:p w14:paraId="43B5D41E" w14:textId="373CE619" w:rsidR="00E31F2B" w:rsidRPr="006D6ECB" w:rsidRDefault="00E31F2B" w:rsidP="00E31F2B">
            <w:pPr>
              <w:pStyle w:val="SemEspaamento"/>
              <w:jc w:val="both"/>
              <w:rPr>
                <w:rFonts w:ascii="Arial" w:hAnsi="Arial" w:cs="Arial"/>
                <w:sz w:val="18"/>
                <w:szCs w:val="18"/>
              </w:rPr>
            </w:pPr>
          </w:p>
        </w:tc>
        <w:tc>
          <w:tcPr>
            <w:tcW w:w="1460" w:type="dxa"/>
          </w:tcPr>
          <w:p w14:paraId="319749DB" w14:textId="77777777" w:rsidR="00E31F2B" w:rsidRPr="006D6ECB" w:rsidRDefault="00E31F2B" w:rsidP="00E31F2B">
            <w:pPr>
              <w:pStyle w:val="SemEspaamento"/>
              <w:jc w:val="both"/>
              <w:rPr>
                <w:rFonts w:ascii="Arial" w:hAnsi="Arial" w:cs="Arial"/>
                <w:sz w:val="18"/>
                <w:szCs w:val="18"/>
              </w:rPr>
            </w:pPr>
          </w:p>
        </w:tc>
        <w:tc>
          <w:tcPr>
            <w:tcW w:w="1462" w:type="dxa"/>
          </w:tcPr>
          <w:p w14:paraId="0A1883FE" w14:textId="7F964A85" w:rsidR="00E31F2B" w:rsidRPr="006D6ECB" w:rsidRDefault="00E31F2B" w:rsidP="00E31F2B">
            <w:pPr>
              <w:pStyle w:val="SemEspaamento"/>
              <w:jc w:val="both"/>
              <w:rPr>
                <w:rFonts w:ascii="Arial" w:hAnsi="Arial" w:cs="Arial"/>
                <w:sz w:val="18"/>
                <w:szCs w:val="18"/>
              </w:rPr>
            </w:pPr>
          </w:p>
        </w:tc>
      </w:tr>
      <w:tr w:rsidR="00E31F2B" w:rsidRPr="006D6ECB" w14:paraId="0E013D43" w14:textId="77777777" w:rsidTr="006D6ECB">
        <w:trPr>
          <w:trHeight w:val="418"/>
        </w:trPr>
        <w:tc>
          <w:tcPr>
            <w:tcW w:w="4381" w:type="dxa"/>
            <w:vAlign w:val="center"/>
          </w:tcPr>
          <w:p w14:paraId="4682A071" w14:textId="444DAF06" w:rsidR="00E31F2B" w:rsidRPr="006D6ECB" w:rsidRDefault="00E31F2B" w:rsidP="006D6ECB">
            <w:pPr>
              <w:pStyle w:val="SemEspaamento"/>
              <w:rPr>
                <w:rFonts w:ascii="Arial" w:hAnsi="Arial" w:cs="Arial"/>
                <w:sz w:val="18"/>
                <w:szCs w:val="18"/>
              </w:rPr>
            </w:pPr>
            <w:r w:rsidRPr="006D6ECB">
              <w:rPr>
                <w:rFonts w:ascii="Arial" w:hAnsi="Arial" w:cs="Arial"/>
                <w:sz w:val="18"/>
                <w:szCs w:val="18"/>
              </w:rPr>
              <w:t>A1- Planeamento</w:t>
            </w:r>
            <w:r w:rsidR="006D6ECB" w:rsidRPr="006D6ECB">
              <w:rPr>
                <w:rFonts w:ascii="Arial" w:hAnsi="Arial" w:cs="Arial"/>
                <w:sz w:val="18"/>
                <w:szCs w:val="18"/>
              </w:rPr>
              <w:t xml:space="preserve"> projeto 1º e 2º ciclos</w:t>
            </w:r>
          </w:p>
        </w:tc>
        <w:tc>
          <w:tcPr>
            <w:tcW w:w="1459" w:type="dxa"/>
          </w:tcPr>
          <w:p w14:paraId="20B87FC8" w14:textId="47F77DE2" w:rsidR="00E31F2B" w:rsidRPr="006D6ECB" w:rsidRDefault="006D6ECB" w:rsidP="00E31F2B">
            <w:pPr>
              <w:pStyle w:val="SemEspaamento"/>
              <w:jc w:val="both"/>
              <w:rPr>
                <w:rFonts w:ascii="Arial" w:hAnsi="Arial" w:cs="Arial"/>
                <w:sz w:val="18"/>
                <w:szCs w:val="18"/>
              </w:rPr>
            </w:pPr>
            <w:r>
              <w:rPr>
                <w:rFonts w:ascii="Arial" w:hAnsi="Arial" w:cs="Arial"/>
                <w:noProof/>
                <w:sz w:val="18"/>
                <w:szCs w:val="18"/>
              </w:rPr>
              <mc:AlternateContent>
                <mc:Choice Requires="wpg">
                  <w:drawing>
                    <wp:anchor distT="0" distB="0" distL="114300" distR="114300" simplePos="0" relativeHeight="251692032" behindDoc="0" locked="0" layoutInCell="1" allowOverlap="1" wp14:anchorId="7CA51E64" wp14:editId="17896BC4">
                      <wp:simplePos x="0" y="0"/>
                      <wp:positionH relativeFrom="column">
                        <wp:posOffset>598704</wp:posOffset>
                      </wp:positionH>
                      <wp:positionV relativeFrom="paragraph">
                        <wp:posOffset>84295</wp:posOffset>
                      </wp:positionV>
                      <wp:extent cx="1571625" cy="1169793"/>
                      <wp:effectExtent l="0" t="0" r="28575" b="11430"/>
                      <wp:wrapNone/>
                      <wp:docPr id="11" name="Agrupar 11"/>
                      <wp:cNvGraphicFramePr/>
                      <a:graphic xmlns:a="http://schemas.openxmlformats.org/drawingml/2006/main">
                        <a:graphicData uri="http://schemas.microsoft.com/office/word/2010/wordprocessingGroup">
                          <wpg:wgp>
                            <wpg:cNvGrpSpPr/>
                            <wpg:grpSpPr>
                              <a:xfrm>
                                <a:off x="0" y="0"/>
                                <a:ext cx="1571625" cy="1169793"/>
                                <a:chOff x="0" y="0"/>
                                <a:chExt cx="1571625" cy="1169793"/>
                              </a:xfrm>
                            </wpg:grpSpPr>
                            <wps:wsp>
                              <wps:cNvPr id="6" name="Retângulo 6"/>
                              <wps:cNvSpPr/>
                              <wps:spPr>
                                <a:xfrm>
                                  <a:off x="52628" y="0"/>
                                  <a:ext cx="207645" cy="121920"/>
                                </a:xfrm>
                                <a:prstGeom prst="rect">
                                  <a:avLst/>
                                </a:prstGeom>
                                <a:solidFill>
                                  <a:schemeClr val="tx2">
                                    <a:lumMod val="20000"/>
                                    <a:lumOff val="80000"/>
                                  </a:schemeClr>
                                </a:solidFill>
                                <a:ln>
                                  <a:solidFill>
                                    <a:schemeClr val="tx2"/>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tângulo 7"/>
                              <wps:cNvSpPr/>
                              <wps:spPr>
                                <a:xfrm>
                                  <a:off x="227380" y="263081"/>
                                  <a:ext cx="562031" cy="121920"/>
                                </a:xfrm>
                                <a:prstGeom prst="rect">
                                  <a:avLst/>
                                </a:prstGeom>
                                <a:solidFill>
                                  <a:schemeClr val="tx2">
                                    <a:lumMod val="20000"/>
                                    <a:lumOff val="80000"/>
                                  </a:schemeClr>
                                </a:solidFill>
                                <a:ln>
                                  <a:solidFill>
                                    <a:schemeClr val="tx2"/>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tângulo 8"/>
                              <wps:cNvSpPr/>
                              <wps:spPr>
                                <a:xfrm>
                                  <a:off x="756518" y="523136"/>
                                  <a:ext cx="569719" cy="121920"/>
                                </a:xfrm>
                                <a:prstGeom prst="rect">
                                  <a:avLst/>
                                </a:prstGeom>
                                <a:solidFill>
                                  <a:schemeClr val="tx2">
                                    <a:lumMod val="20000"/>
                                    <a:lumOff val="80000"/>
                                  </a:schemeClr>
                                </a:solidFill>
                                <a:ln>
                                  <a:solidFill>
                                    <a:schemeClr val="tx2"/>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809146"/>
                                  <a:ext cx="1571625" cy="123825"/>
                                </a:xfrm>
                                <a:prstGeom prst="rect">
                                  <a:avLst/>
                                </a:prstGeom>
                                <a:solidFill>
                                  <a:schemeClr val="tx2">
                                    <a:lumMod val="20000"/>
                                    <a:lumOff val="80000"/>
                                  </a:schemeClr>
                                </a:solidFill>
                                <a:ln>
                                  <a:solidFill>
                                    <a:schemeClr val="tx2"/>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tângulo 10"/>
                              <wps:cNvSpPr/>
                              <wps:spPr>
                                <a:xfrm>
                                  <a:off x="0" y="1045968"/>
                                  <a:ext cx="1571625" cy="123825"/>
                                </a:xfrm>
                                <a:prstGeom prst="rect">
                                  <a:avLst/>
                                </a:prstGeom>
                                <a:solidFill>
                                  <a:schemeClr val="tx2">
                                    <a:lumMod val="20000"/>
                                    <a:lumOff val="80000"/>
                                  </a:schemeClr>
                                </a:solidFill>
                                <a:ln>
                                  <a:solidFill>
                                    <a:schemeClr val="tx2"/>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A7F724" id="Agrupar 11" o:spid="_x0000_s1026" style="position:absolute;margin-left:47.15pt;margin-top:6.65pt;width:123.75pt;height:92.1pt;z-index:251692032;mso-width-relative:margin;mso-height-relative:margin" coordsize="15716,11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">
                      <v:rect id="Retângulo 6" o:spid="_x0000_s1027" style="position:absolute;left:526;width:2076;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" fillcolor="#d5dce4 [671]" strokecolor="#44546a [3215]" strokeweight="1pt"/>
                      <v:rect id="Retângulo 7" o:spid="_x0000_s1028" style="position:absolute;left:2273;top:2630;width:5621;height:1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" fillcolor="#d5dce4 [671]" strokecolor="#44546a [3215]" strokeweight="1pt"/>
                      <v:rect id="Retângulo 8" o:spid="_x0000_s1029" style="position:absolute;left:7565;top:5231;width:5697;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" fillcolor="#d5dce4 [671]" strokecolor="#44546a [3215]" strokeweight="1pt"/>
                      <v:rect id="Retângulo 9" o:spid="_x0000_s1030" style="position:absolute;top:8091;width:15716;height:1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" fillcolor="#d5dce4 [671]" strokecolor="#44546a [3215]" strokeweight="1pt"/>
                      <v:rect id="Retângulo 10" o:spid="_x0000_s1031" style="position:absolute;top:10459;width:15716;height:1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" fillcolor="#d5dce4 [671]" strokecolor="#44546a [3215]" strokeweight="1pt"/>
                    </v:group>
                  </w:pict>
                </mc:Fallback>
              </mc:AlternateContent>
            </w:r>
          </w:p>
        </w:tc>
        <w:tc>
          <w:tcPr>
            <w:tcW w:w="1460" w:type="dxa"/>
          </w:tcPr>
          <w:p w14:paraId="610AE349" w14:textId="77777777" w:rsidR="00E31F2B" w:rsidRPr="006D6ECB" w:rsidRDefault="00E31F2B" w:rsidP="00E31F2B">
            <w:pPr>
              <w:pStyle w:val="SemEspaamento"/>
              <w:jc w:val="both"/>
              <w:rPr>
                <w:rFonts w:ascii="Arial" w:hAnsi="Arial" w:cs="Arial"/>
                <w:sz w:val="18"/>
                <w:szCs w:val="18"/>
              </w:rPr>
            </w:pPr>
          </w:p>
        </w:tc>
        <w:tc>
          <w:tcPr>
            <w:tcW w:w="1462" w:type="dxa"/>
          </w:tcPr>
          <w:p w14:paraId="1C51ED17" w14:textId="2F63BF8E" w:rsidR="00E31F2B" w:rsidRPr="006D6ECB" w:rsidRDefault="00E31F2B" w:rsidP="00E31F2B">
            <w:pPr>
              <w:pStyle w:val="SemEspaamento"/>
              <w:jc w:val="both"/>
              <w:rPr>
                <w:rFonts w:ascii="Arial" w:hAnsi="Arial" w:cs="Arial"/>
                <w:sz w:val="18"/>
                <w:szCs w:val="18"/>
              </w:rPr>
            </w:pPr>
          </w:p>
        </w:tc>
      </w:tr>
      <w:tr w:rsidR="00E31F2B" w:rsidRPr="006D6ECB" w14:paraId="15964981" w14:textId="77777777" w:rsidTr="006D6ECB">
        <w:trPr>
          <w:trHeight w:val="410"/>
        </w:trPr>
        <w:tc>
          <w:tcPr>
            <w:tcW w:w="4381" w:type="dxa"/>
            <w:vAlign w:val="center"/>
          </w:tcPr>
          <w:p w14:paraId="6097E5C4" w14:textId="0E4019ED" w:rsidR="006D6ECB" w:rsidRPr="006D6ECB" w:rsidRDefault="006D6ECB" w:rsidP="006D6ECB">
            <w:pPr>
              <w:pStyle w:val="SemEspaamento"/>
              <w:rPr>
                <w:rFonts w:ascii="Arial" w:hAnsi="Arial" w:cs="Arial"/>
                <w:sz w:val="18"/>
                <w:szCs w:val="18"/>
              </w:rPr>
            </w:pPr>
            <w:r w:rsidRPr="006D6ECB">
              <w:rPr>
                <w:rFonts w:ascii="Arial" w:hAnsi="Arial" w:cs="Arial"/>
                <w:sz w:val="18"/>
                <w:szCs w:val="18"/>
              </w:rPr>
              <w:t>A2- Realização do projeto 1º ciclo</w:t>
            </w:r>
          </w:p>
        </w:tc>
        <w:tc>
          <w:tcPr>
            <w:tcW w:w="1459" w:type="dxa"/>
          </w:tcPr>
          <w:p w14:paraId="7E432C42" w14:textId="442D3D4F" w:rsidR="00E31F2B" w:rsidRPr="006D6ECB" w:rsidRDefault="006D6ECB" w:rsidP="00E31F2B">
            <w:pPr>
              <w:pStyle w:val="SemEspaamento"/>
              <w:jc w:val="both"/>
              <w:rPr>
                <w:rFonts w:ascii="Arial" w:hAnsi="Arial" w:cs="Arial"/>
                <w:sz w:val="18"/>
                <w:szCs w:val="18"/>
              </w:rPr>
            </w:pPr>
            <w:r w:rsidRPr="006D6ECB">
              <w:rPr>
                <w:noProof/>
                <w:sz w:val="16"/>
                <w:szCs w:val="16"/>
              </w:rPr>
              <mc:AlternateContent>
                <mc:Choice Requires="wps">
                  <w:drawing>
                    <wp:anchor distT="0" distB="0" distL="114300" distR="114300" simplePos="0" relativeHeight="251678720" behindDoc="0" locked="0" layoutInCell="1" allowOverlap="1" wp14:anchorId="2072A379" wp14:editId="0DF80577">
                      <wp:simplePos x="0" y="0"/>
                      <wp:positionH relativeFrom="column">
                        <wp:posOffset>476250</wp:posOffset>
                      </wp:positionH>
                      <wp:positionV relativeFrom="paragraph">
                        <wp:posOffset>-455295</wp:posOffset>
                      </wp:positionV>
                      <wp:extent cx="350520" cy="121920"/>
                      <wp:effectExtent l="0" t="0" r="11430" b="11430"/>
                      <wp:wrapNone/>
                      <wp:docPr id="5" name="Retângulo 5"/>
                      <wp:cNvGraphicFramePr/>
                      <a:graphic xmlns:a="http://schemas.openxmlformats.org/drawingml/2006/main">
                        <a:graphicData uri="http://schemas.microsoft.com/office/word/2010/wordprocessingShape">
                          <wps:wsp>
                            <wps:cNvSpPr/>
                            <wps:spPr>
                              <a:xfrm>
                                <a:off x="0" y="0"/>
                                <a:ext cx="350520" cy="121920"/>
                              </a:xfrm>
                              <a:prstGeom prst="rect">
                                <a:avLst/>
                              </a:prstGeom>
                              <a:solidFill>
                                <a:schemeClr val="tx2">
                                  <a:lumMod val="20000"/>
                                  <a:lumOff val="80000"/>
                                </a:schemeClr>
                              </a:solidFill>
                              <a:ln>
                                <a:solidFill>
                                  <a:schemeClr val="tx2"/>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BDF10F" id="Retângulo 5" o:spid="_x0000_s1026" style="position:absolute;margin-left:37.5pt;margin-top:-35.85pt;width:27.6pt;height:9.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" fillcolor="#d5dce4 [671]" strokecolor="#44546a [3215]" strokeweight="1pt"/>
                  </w:pict>
                </mc:Fallback>
              </mc:AlternateContent>
            </w:r>
          </w:p>
        </w:tc>
        <w:tc>
          <w:tcPr>
            <w:tcW w:w="1460" w:type="dxa"/>
          </w:tcPr>
          <w:p w14:paraId="7205E02D" w14:textId="77777777" w:rsidR="00E31F2B" w:rsidRPr="006D6ECB" w:rsidRDefault="00E31F2B" w:rsidP="00E31F2B">
            <w:pPr>
              <w:pStyle w:val="SemEspaamento"/>
              <w:jc w:val="both"/>
              <w:rPr>
                <w:rFonts w:ascii="Arial" w:hAnsi="Arial" w:cs="Arial"/>
                <w:sz w:val="18"/>
                <w:szCs w:val="18"/>
              </w:rPr>
            </w:pPr>
          </w:p>
        </w:tc>
        <w:tc>
          <w:tcPr>
            <w:tcW w:w="1462" w:type="dxa"/>
          </w:tcPr>
          <w:p w14:paraId="3E567369" w14:textId="7F97D13E" w:rsidR="00E31F2B" w:rsidRPr="006D6ECB" w:rsidRDefault="00E31F2B" w:rsidP="00E31F2B">
            <w:pPr>
              <w:pStyle w:val="SemEspaamento"/>
              <w:jc w:val="both"/>
              <w:rPr>
                <w:rFonts w:ascii="Arial" w:hAnsi="Arial" w:cs="Arial"/>
                <w:sz w:val="18"/>
                <w:szCs w:val="18"/>
              </w:rPr>
            </w:pPr>
          </w:p>
        </w:tc>
      </w:tr>
      <w:tr w:rsidR="00E31F2B" w:rsidRPr="006D6ECB" w14:paraId="54F477CD" w14:textId="77777777" w:rsidTr="006D6ECB">
        <w:trPr>
          <w:trHeight w:val="400"/>
        </w:trPr>
        <w:tc>
          <w:tcPr>
            <w:tcW w:w="4381" w:type="dxa"/>
            <w:vAlign w:val="center"/>
          </w:tcPr>
          <w:p w14:paraId="418EA2D8" w14:textId="76EDC8E4" w:rsidR="00E31F2B" w:rsidRPr="006D6ECB" w:rsidRDefault="006D6ECB" w:rsidP="006D6ECB">
            <w:pPr>
              <w:pStyle w:val="SemEspaamento"/>
              <w:rPr>
                <w:rFonts w:ascii="Arial" w:hAnsi="Arial" w:cs="Arial"/>
                <w:sz w:val="18"/>
                <w:szCs w:val="18"/>
              </w:rPr>
            </w:pPr>
            <w:r w:rsidRPr="006D6ECB">
              <w:rPr>
                <w:rFonts w:ascii="Arial" w:hAnsi="Arial" w:cs="Arial"/>
                <w:sz w:val="18"/>
                <w:szCs w:val="18"/>
              </w:rPr>
              <w:t>A3- Realização do projeto 2º ciclo</w:t>
            </w:r>
          </w:p>
        </w:tc>
        <w:tc>
          <w:tcPr>
            <w:tcW w:w="1459" w:type="dxa"/>
          </w:tcPr>
          <w:p w14:paraId="03786704" w14:textId="191FC08D" w:rsidR="00E31F2B" w:rsidRPr="006D6ECB" w:rsidRDefault="00E31F2B" w:rsidP="00E31F2B">
            <w:pPr>
              <w:pStyle w:val="SemEspaamento"/>
              <w:jc w:val="both"/>
              <w:rPr>
                <w:rFonts w:ascii="Arial" w:hAnsi="Arial" w:cs="Arial"/>
                <w:sz w:val="18"/>
                <w:szCs w:val="18"/>
              </w:rPr>
            </w:pPr>
          </w:p>
        </w:tc>
        <w:tc>
          <w:tcPr>
            <w:tcW w:w="1460" w:type="dxa"/>
          </w:tcPr>
          <w:p w14:paraId="3D14C63E" w14:textId="77777777" w:rsidR="00E31F2B" w:rsidRPr="006D6ECB" w:rsidRDefault="00E31F2B" w:rsidP="00E31F2B">
            <w:pPr>
              <w:pStyle w:val="SemEspaamento"/>
              <w:jc w:val="both"/>
              <w:rPr>
                <w:rFonts w:ascii="Arial" w:hAnsi="Arial" w:cs="Arial"/>
                <w:sz w:val="18"/>
                <w:szCs w:val="18"/>
              </w:rPr>
            </w:pPr>
          </w:p>
        </w:tc>
        <w:tc>
          <w:tcPr>
            <w:tcW w:w="1462" w:type="dxa"/>
          </w:tcPr>
          <w:p w14:paraId="180A0F2A" w14:textId="549F6F29" w:rsidR="00E31F2B" w:rsidRPr="006D6ECB" w:rsidRDefault="00E31F2B" w:rsidP="00E31F2B">
            <w:pPr>
              <w:pStyle w:val="SemEspaamento"/>
              <w:jc w:val="both"/>
              <w:rPr>
                <w:rFonts w:ascii="Arial" w:hAnsi="Arial" w:cs="Arial"/>
                <w:sz w:val="18"/>
                <w:szCs w:val="18"/>
              </w:rPr>
            </w:pPr>
          </w:p>
        </w:tc>
      </w:tr>
      <w:tr w:rsidR="00E31F2B" w:rsidRPr="006D6ECB" w14:paraId="10E7B4B3" w14:textId="77777777" w:rsidTr="006D6ECB">
        <w:trPr>
          <w:trHeight w:val="390"/>
        </w:trPr>
        <w:tc>
          <w:tcPr>
            <w:tcW w:w="4381" w:type="dxa"/>
            <w:vAlign w:val="center"/>
          </w:tcPr>
          <w:p w14:paraId="41A4E07E" w14:textId="49EE4CDF" w:rsidR="00E31F2B" w:rsidRPr="006D6ECB" w:rsidRDefault="006D6ECB" w:rsidP="006D6ECB">
            <w:pPr>
              <w:pStyle w:val="SemEspaamento"/>
              <w:rPr>
                <w:rFonts w:ascii="Arial" w:hAnsi="Arial" w:cs="Arial"/>
                <w:sz w:val="18"/>
                <w:szCs w:val="18"/>
              </w:rPr>
            </w:pPr>
            <w:r w:rsidRPr="006D6ECB">
              <w:rPr>
                <w:rFonts w:ascii="Arial" w:hAnsi="Arial" w:cs="Arial"/>
                <w:sz w:val="18"/>
                <w:szCs w:val="18"/>
              </w:rPr>
              <w:t>A4- Gestão do projeto</w:t>
            </w:r>
          </w:p>
        </w:tc>
        <w:tc>
          <w:tcPr>
            <w:tcW w:w="1459" w:type="dxa"/>
          </w:tcPr>
          <w:p w14:paraId="03717BBC" w14:textId="768C93F3" w:rsidR="00E31F2B" w:rsidRPr="006D6ECB" w:rsidRDefault="00E31F2B" w:rsidP="00E31F2B">
            <w:pPr>
              <w:pStyle w:val="SemEspaamento"/>
              <w:jc w:val="both"/>
              <w:rPr>
                <w:rFonts w:ascii="Arial" w:hAnsi="Arial" w:cs="Arial"/>
                <w:sz w:val="18"/>
                <w:szCs w:val="18"/>
              </w:rPr>
            </w:pPr>
          </w:p>
        </w:tc>
        <w:tc>
          <w:tcPr>
            <w:tcW w:w="1460" w:type="dxa"/>
          </w:tcPr>
          <w:p w14:paraId="33A48E06" w14:textId="52D0E6A2" w:rsidR="00E31F2B" w:rsidRPr="006D6ECB" w:rsidRDefault="00E31F2B" w:rsidP="00E31F2B">
            <w:pPr>
              <w:pStyle w:val="SemEspaamento"/>
              <w:jc w:val="both"/>
              <w:rPr>
                <w:rFonts w:ascii="Arial" w:hAnsi="Arial" w:cs="Arial"/>
                <w:sz w:val="18"/>
                <w:szCs w:val="18"/>
              </w:rPr>
            </w:pPr>
          </w:p>
        </w:tc>
        <w:tc>
          <w:tcPr>
            <w:tcW w:w="1462" w:type="dxa"/>
          </w:tcPr>
          <w:p w14:paraId="6D4526A0" w14:textId="328E6245" w:rsidR="00E31F2B" w:rsidRPr="006D6ECB" w:rsidRDefault="00E31F2B" w:rsidP="00E31F2B">
            <w:pPr>
              <w:pStyle w:val="SemEspaamento"/>
              <w:jc w:val="both"/>
              <w:rPr>
                <w:rFonts w:ascii="Arial" w:hAnsi="Arial" w:cs="Arial"/>
                <w:sz w:val="18"/>
                <w:szCs w:val="18"/>
              </w:rPr>
            </w:pPr>
          </w:p>
        </w:tc>
      </w:tr>
      <w:tr w:rsidR="00E31F2B" w:rsidRPr="006D6ECB" w14:paraId="5A9E1A01" w14:textId="77777777" w:rsidTr="006D6ECB">
        <w:trPr>
          <w:trHeight w:val="380"/>
        </w:trPr>
        <w:tc>
          <w:tcPr>
            <w:tcW w:w="4381" w:type="dxa"/>
            <w:vAlign w:val="center"/>
          </w:tcPr>
          <w:p w14:paraId="240BF226" w14:textId="098991F9" w:rsidR="00E31F2B" w:rsidRPr="006D6ECB" w:rsidRDefault="006D6ECB" w:rsidP="006D6ECB">
            <w:pPr>
              <w:pStyle w:val="SemEspaamento"/>
              <w:rPr>
                <w:rFonts w:ascii="Arial" w:hAnsi="Arial" w:cs="Arial"/>
                <w:sz w:val="18"/>
                <w:szCs w:val="18"/>
              </w:rPr>
            </w:pPr>
            <w:r w:rsidRPr="006D6ECB">
              <w:rPr>
                <w:rFonts w:ascii="Arial" w:hAnsi="Arial" w:cs="Arial"/>
                <w:sz w:val="18"/>
                <w:szCs w:val="18"/>
              </w:rPr>
              <w:t>A5- Concretização relatório</w:t>
            </w:r>
          </w:p>
        </w:tc>
        <w:tc>
          <w:tcPr>
            <w:tcW w:w="1459" w:type="dxa"/>
          </w:tcPr>
          <w:p w14:paraId="6D812BD1" w14:textId="1DAA4A73" w:rsidR="00E31F2B" w:rsidRPr="006D6ECB" w:rsidRDefault="00E31F2B" w:rsidP="00E31F2B">
            <w:pPr>
              <w:pStyle w:val="SemEspaamento"/>
              <w:jc w:val="both"/>
              <w:rPr>
                <w:rFonts w:ascii="Arial" w:hAnsi="Arial" w:cs="Arial"/>
                <w:sz w:val="18"/>
                <w:szCs w:val="18"/>
              </w:rPr>
            </w:pPr>
          </w:p>
        </w:tc>
        <w:tc>
          <w:tcPr>
            <w:tcW w:w="1460" w:type="dxa"/>
          </w:tcPr>
          <w:p w14:paraId="0F7ADCD4" w14:textId="1EA79EFA" w:rsidR="00E31F2B" w:rsidRPr="006D6ECB" w:rsidRDefault="00E31F2B" w:rsidP="00E31F2B">
            <w:pPr>
              <w:pStyle w:val="SemEspaamento"/>
              <w:jc w:val="both"/>
              <w:rPr>
                <w:rFonts w:ascii="Arial" w:hAnsi="Arial" w:cs="Arial"/>
                <w:sz w:val="18"/>
                <w:szCs w:val="18"/>
              </w:rPr>
            </w:pPr>
          </w:p>
        </w:tc>
        <w:tc>
          <w:tcPr>
            <w:tcW w:w="1462" w:type="dxa"/>
          </w:tcPr>
          <w:p w14:paraId="79555B57" w14:textId="0228ACFE" w:rsidR="00E31F2B" w:rsidRPr="006D6ECB" w:rsidRDefault="00E31F2B" w:rsidP="006D6ECB">
            <w:pPr>
              <w:pStyle w:val="SemEspaamento"/>
              <w:keepNext/>
              <w:jc w:val="both"/>
              <w:rPr>
                <w:rFonts w:ascii="Arial" w:hAnsi="Arial" w:cs="Arial"/>
                <w:sz w:val="18"/>
                <w:szCs w:val="18"/>
              </w:rPr>
            </w:pPr>
          </w:p>
        </w:tc>
      </w:tr>
    </w:tbl>
    <w:p w14:paraId="0504F731" w14:textId="77777777" w:rsidR="006D6ECB" w:rsidRDefault="006D6ECB" w:rsidP="006D6ECB">
      <w:pPr>
        <w:pStyle w:val="Legenda"/>
        <w:ind w:firstLine="0"/>
      </w:pPr>
    </w:p>
    <w:p w14:paraId="575C93D6" w14:textId="457D4AB4" w:rsidR="006874F2" w:rsidRPr="006D6ECB" w:rsidRDefault="006D6ECB" w:rsidP="00B33B3D">
      <w:pPr>
        <w:pStyle w:val="Legenda"/>
        <w:rPr>
          <w:color w:val="auto"/>
          <w:sz w:val="16"/>
          <w:szCs w:val="16"/>
        </w:rPr>
      </w:pPr>
      <w:bookmarkStart w:id="12" w:name="_Toc74206358"/>
      <w:r w:rsidRPr="006D6ECB">
        <w:rPr>
          <w:color w:val="auto"/>
          <w:sz w:val="16"/>
          <w:szCs w:val="16"/>
        </w:rPr>
        <w:t xml:space="preserve">Figura </w:t>
      </w:r>
      <w:r w:rsidRPr="006D6ECB">
        <w:rPr>
          <w:color w:val="auto"/>
          <w:sz w:val="16"/>
          <w:szCs w:val="16"/>
        </w:rPr>
        <w:fldChar w:fldCharType="begin"/>
      </w:r>
      <w:r w:rsidRPr="006D6ECB">
        <w:rPr>
          <w:color w:val="auto"/>
          <w:sz w:val="16"/>
          <w:szCs w:val="16"/>
        </w:rPr>
        <w:instrText xml:space="preserve"> SEQ Figura \* ARABIC </w:instrText>
      </w:r>
      <w:r w:rsidRPr="006D6ECB">
        <w:rPr>
          <w:color w:val="auto"/>
          <w:sz w:val="16"/>
          <w:szCs w:val="16"/>
        </w:rPr>
        <w:fldChar w:fldCharType="separate"/>
      </w:r>
      <w:r w:rsidR="00215131">
        <w:rPr>
          <w:noProof/>
          <w:color w:val="auto"/>
          <w:sz w:val="16"/>
          <w:szCs w:val="16"/>
        </w:rPr>
        <w:t>2</w:t>
      </w:r>
      <w:r w:rsidRPr="006D6ECB">
        <w:rPr>
          <w:color w:val="auto"/>
          <w:sz w:val="16"/>
          <w:szCs w:val="16"/>
        </w:rPr>
        <w:fldChar w:fldCharType="end"/>
      </w:r>
      <w:r w:rsidRPr="006D6ECB">
        <w:rPr>
          <w:color w:val="auto"/>
          <w:sz w:val="16"/>
          <w:szCs w:val="16"/>
        </w:rPr>
        <w:t xml:space="preserve"> Cronograma síntese das atividades e tempos de realização definidos em plano de projeto</w:t>
      </w:r>
      <w:bookmarkEnd w:id="12"/>
    </w:p>
    <w:p w14:paraId="3FAAE128" w14:textId="77777777" w:rsidR="006D6ECB" w:rsidRPr="006D6ECB" w:rsidRDefault="006D6ECB" w:rsidP="006D6ECB"/>
    <w:p w14:paraId="76696677" w14:textId="536F63C1" w:rsidR="005D3CC2" w:rsidRDefault="005D3CC2" w:rsidP="00B062C6">
      <w:r>
        <w:tab/>
      </w:r>
      <w:r w:rsidR="006874F2">
        <w:t>Paralelamente, f</w:t>
      </w:r>
      <w:r>
        <w:t xml:space="preserve">oi </w:t>
      </w:r>
      <w:r w:rsidR="006874F2">
        <w:t>elaborado</w:t>
      </w:r>
      <w:r>
        <w:t xml:space="preserve"> pelo orientador da CMM, Dr. Pedro Pimenta</w:t>
      </w:r>
      <w:r w:rsidR="006874F2">
        <w:t>,</w:t>
      </w:r>
      <w:r>
        <w:t xml:space="preserve"> um logbook </w:t>
      </w:r>
      <w:r w:rsidR="00DC626D">
        <w:t xml:space="preserve">de apoio ao estágio, uma vez que o trabalho desenvolvido foi exclusivamente remoto. Neste foi possível associar os documentos desenvolvidos ao longo do trabalho, como plano de projeto, relatório diário de acompanhamento do projeto, registo de atividades e   suplemento de apoio (com a descrição de todas as atividades efetuadas aquando da elaboração dos dashboards), bem como informações úteis á elaboração e continuidade do projeto. </w:t>
      </w:r>
      <w:r w:rsidRPr="001F333E">
        <w:t xml:space="preserve">Todo este processo, foi acompanhado pelo </w:t>
      </w:r>
      <w:r>
        <w:t xml:space="preserve">Dr. Pedro Pimenta, </w:t>
      </w:r>
      <w:r w:rsidRPr="001F333E">
        <w:t>através de reuniões semanais via GoogleMeets, bem como de mensagens escritas e comentários endereçados no Logbook</w:t>
      </w:r>
      <w:r w:rsidR="00DC626D">
        <w:t xml:space="preserve">. </w:t>
      </w:r>
      <w:r w:rsidRPr="001F333E">
        <w:t xml:space="preserve">E pelo orientador da </w:t>
      </w:r>
      <w:r w:rsidRPr="001F333E">
        <w:lastRenderedPageBreak/>
        <w:t>faculdade,</w:t>
      </w:r>
      <w:r w:rsidR="00DC626D">
        <w:t xml:space="preserve"> o Prof</w:t>
      </w:r>
      <w:r w:rsidR="00E31F2B">
        <w:t>essor</w:t>
      </w:r>
      <w:r w:rsidR="00DC626D">
        <w:t xml:space="preserve"> Ricardo Baptista, </w:t>
      </w:r>
      <w:r w:rsidR="00DC626D" w:rsidRPr="001F333E">
        <w:t>cujas</w:t>
      </w:r>
      <w:r w:rsidRPr="001F333E">
        <w:t xml:space="preserve"> reuniões tiveram data aquando das datas d</w:t>
      </w:r>
      <w:r w:rsidR="00E31F2B">
        <w:t xml:space="preserve">os pontos de controlo </w:t>
      </w:r>
      <w:r w:rsidRPr="001F333E">
        <w:t>estipuladas</w:t>
      </w:r>
      <w:r w:rsidR="006874F2">
        <w:t xml:space="preserve"> </w:t>
      </w:r>
      <w:r w:rsidR="00E31F2B">
        <w:t xml:space="preserve">em plano de projeto </w:t>
      </w:r>
      <w:r w:rsidR="006874F2">
        <w:t>(</w:t>
      </w:r>
      <w:hyperlink w:anchor="_Anexo_b:_Plano" w:history="1">
        <w:r w:rsidR="00E31F2B" w:rsidRPr="009059B9">
          <w:rPr>
            <w:rStyle w:val="Hiperligao"/>
          </w:rPr>
          <w:t>anexo b</w:t>
        </w:r>
      </w:hyperlink>
      <w:r w:rsidR="00E31F2B">
        <w:t xml:space="preserve">). </w:t>
      </w:r>
    </w:p>
    <w:p w14:paraId="62139317" w14:textId="55F6A2FA" w:rsidR="006874F2" w:rsidRDefault="006874F2" w:rsidP="00DC626D">
      <w:pPr>
        <w:pStyle w:val="SemEspaamento"/>
        <w:jc w:val="both"/>
        <w:rPr>
          <w:rFonts w:ascii="Arial" w:hAnsi="Arial" w:cs="Arial"/>
          <w:sz w:val="20"/>
          <w:szCs w:val="20"/>
        </w:rPr>
      </w:pPr>
    </w:p>
    <w:p w14:paraId="5AB769EA" w14:textId="3CE39BC4" w:rsidR="00684FBC" w:rsidRPr="008C05CD" w:rsidRDefault="00684FBC" w:rsidP="008C05CD">
      <w:pPr>
        <w:pStyle w:val="SemEspaamento"/>
        <w:jc w:val="both"/>
        <w:rPr>
          <w:rFonts w:ascii="Arial" w:hAnsi="Arial" w:cs="Arial"/>
          <w:sz w:val="20"/>
          <w:szCs w:val="20"/>
        </w:rPr>
      </w:pPr>
    </w:p>
    <w:p w14:paraId="76976F89" w14:textId="22CA77EF" w:rsidR="00684FBC" w:rsidRPr="003A3587" w:rsidRDefault="00684FBC" w:rsidP="00637323">
      <w:pPr>
        <w:pStyle w:val="Ttulo1"/>
      </w:pPr>
      <w:r w:rsidRPr="003A3587">
        <w:t xml:space="preserve">  </w:t>
      </w:r>
      <w:bookmarkStart w:id="13" w:name="_Toc74206396"/>
      <w:r w:rsidR="00E2727E">
        <w:t>Desenvolvimento do</w:t>
      </w:r>
      <w:r w:rsidRPr="003A3587">
        <w:t xml:space="preserve"> Projeto</w:t>
      </w:r>
      <w:bookmarkEnd w:id="13"/>
      <w:r w:rsidRPr="003A3587">
        <w:t xml:space="preserve"> </w:t>
      </w:r>
    </w:p>
    <w:p w14:paraId="6BE5CCC9" w14:textId="69EE2D22" w:rsidR="002D69E7" w:rsidRPr="001F333E" w:rsidRDefault="002D69E7" w:rsidP="002D69E7">
      <w:pPr>
        <w:rPr>
          <w:rFonts w:cs="Arial"/>
          <w:szCs w:val="20"/>
        </w:rPr>
      </w:pPr>
    </w:p>
    <w:p w14:paraId="3D11D336" w14:textId="7AD8B480" w:rsidR="003A3587" w:rsidRDefault="002D69E7" w:rsidP="00B062C6">
      <w:r w:rsidRPr="001F333E">
        <w:tab/>
        <w:t xml:space="preserve">Relativamente á </w:t>
      </w:r>
      <w:r w:rsidR="00047E70">
        <w:t>execução</w:t>
      </w:r>
      <w:r w:rsidRPr="001F333E">
        <w:t xml:space="preserve"> </w:t>
      </w:r>
      <w:r w:rsidR="005A2677" w:rsidRPr="001F333E">
        <w:t xml:space="preserve">do </w:t>
      </w:r>
      <w:r w:rsidR="00F95FC9" w:rsidRPr="001F333E">
        <w:t>projeto</w:t>
      </w:r>
      <w:r w:rsidR="005A2677" w:rsidRPr="001F333E">
        <w:t xml:space="preserve"> “</w:t>
      </w:r>
      <w:r w:rsidR="005A2677" w:rsidRPr="001F333E">
        <w:rPr>
          <w:i/>
          <w:iCs/>
        </w:rPr>
        <w:t>Fontes</w:t>
      </w:r>
      <w:r w:rsidR="00200125" w:rsidRPr="001F333E">
        <w:rPr>
          <w:i/>
          <w:iCs/>
        </w:rPr>
        <w:t xml:space="preserve"> e visualização</w:t>
      </w:r>
      <w:r w:rsidR="005A2677" w:rsidRPr="001F333E">
        <w:rPr>
          <w:i/>
          <w:iCs/>
        </w:rPr>
        <w:t xml:space="preserve"> de dados em contexto Smart </w:t>
      </w:r>
      <w:r w:rsidR="00C1390F">
        <w:rPr>
          <w:i/>
          <w:iCs/>
        </w:rPr>
        <w:t>City</w:t>
      </w:r>
      <w:r w:rsidR="00200125" w:rsidRPr="001F333E">
        <w:rPr>
          <w:i/>
          <w:iCs/>
        </w:rPr>
        <w:t>”</w:t>
      </w:r>
      <w:r w:rsidRPr="001F333E">
        <w:t xml:space="preserve">, segue-se uma descrição detalhada de todas as tarefas envolvidas ao longo de todo o processo, bem como as dificuldades durante todo o seu percurso. </w:t>
      </w:r>
    </w:p>
    <w:p w14:paraId="3977B03A" w14:textId="0681134E" w:rsidR="003B0B08" w:rsidRDefault="003B0B08" w:rsidP="00B062C6">
      <w:r>
        <w:t>Como foi referido anteriormente, e como é possível verificar no</w:t>
      </w:r>
      <w:r w:rsidR="008C05CD">
        <w:t xml:space="preserve"> plano de projeto,</w:t>
      </w:r>
      <w:r>
        <w:t xml:space="preserve"> capítulo 4, figura 2, a execução deste </w:t>
      </w:r>
      <w:r w:rsidR="008C05CD">
        <w:t xml:space="preserve">trabalho </w:t>
      </w:r>
      <w:r>
        <w:t xml:space="preserve">foi dividida em </w:t>
      </w:r>
      <w:r w:rsidR="008C05CD">
        <w:t>dois ciclos de atividade designadamente A2 e A3 (</w:t>
      </w:r>
      <w:r w:rsidR="006D6ECB">
        <w:t>f</w:t>
      </w:r>
      <w:r w:rsidR="008C05CD">
        <w:t xml:space="preserve">igura 3). Cada um destes ciclos compreende determinadas tarefas que irão ser elencadas e descritas nos pontos seguintes.  Sendo um projeto um conjunto único de processos, que consistem em atividades  controladas e coordenadas, com datas de inicio e de fim, realizado para alcançar um objetivo especifico </w:t>
      </w:r>
      <w:r w:rsidR="008C05CD">
        <w:fldChar w:fldCharType="begin"/>
      </w:r>
      <w:r w:rsidR="008C05CD">
        <w:instrText xml:space="preserve"> ADDIN EN.CITE &lt;EndNote&gt;&lt;Cite&gt;&lt;Author&gt;Ponces de Carvalho&lt;/Author&gt;&lt;Year&gt;2020&lt;/Year&gt;&lt;RecNum&gt;5&lt;/RecNum&gt;&lt;DisplayText&gt;(Ponces de Carvalho &amp;amp; Bernardo, 2020)&lt;/DisplayText&gt;&lt;record&gt;&lt;rec-number&gt;5&lt;/rec-number&gt;&lt;foreign-keys&gt;&lt;key app="EN" db-id="259twpafyp5dw2e5ws0pepxetetwrrtwtaxz" timestamp="1623160911"&gt;5&lt;/key&gt;&lt;/foreign-keys&gt;&lt;ref-type name="Book"&gt;6&lt;/ref-type&gt;&lt;contributors&gt;&lt;authors&gt;&lt;author&gt;Ponces de Carvalho, Nuno&lt;/author&gt;&lt;author&gt;Bernardo, Maria do Rosário &lt;/author&gt;&lt;/authors&gt;&lt;/contributors&gt;&lt;titles&gt;&lt;title&gt;Gestão de Projetos&lt;/title&gt;&lt;/titles&gt;&lt;dates&gt;&lt;year&gt;2020&lt;/year&gt;&lt;/dates&gt;&lt;publisher&gt;Edições Silabo, lda &lt;/publisher&gt;&lt;isbn&gt;978-989-561-048-8&lt;/isbn&gt;&lt;urls&gt;&lt;/urls&gt;&lt;/record&gt;&lt;/Cite&gt;&lt;/EndNote&gt;</w:instrText>
      </w:r>
      <w:r w:rsidR="008C05CD">
        <w:fldChar w:fldCharType="separate"/>
      </w:r>
      <w:r w:rsidR="008C05CD">
        <w:rPr>
          <w:noProof/>
        </w:rPr>
        <w:t>(Ponces de Carvalho &amp; Bernardo, 2020)</w:t>
      </w:r>
      <w:r w:rsidR="008C05CD">
        <w:fldChar w:fldCharType="end"/>
      </w:r>
      <w:r w:rsidR="008C05CD">
        <w:t>, no fim de cada tarefa foi possível chegar a um resultado</w:t>
      </w:r>
      <w:r w:rsidR="00DB43A9">
        <w:t xml:space="preserve">. Esses resultados perfazem o resultado final do projeto desenvolvido, que irá ser exposto na avaliação dos resultados. </w:t>
      </w:r>
    </w:p>
    <w:p w14:paraId="31BF4154" w14:textId="7DB106B7" w:rsidR="00047E70" w:rsidRDefault="006D6ECB" w:rsidP="006D6ECB">
      <w:pPr>
        <w:pStyle w:val="SemEspaamento"/>
        <w:jc w:val="both"/>
      </w:pPr>
      <w:r>
        <w:rPr>
          <w:noProof/>
        </w:rPr>
        <mc:AlternateContent>
          <mc:Choice Requires="wps">
            <w:drawing>
              <wp:anchor distT="0" distB="0" distL="114300" distR="114300" simplePos="0" relativeHeight="251663360" behindDoc="0" locked="0" layoutInCell="1" allowOverlap="1" wp14:anchorId="142AF992" wp14:editId="7EF64FBD">
                <wp:simplePos x="0" y="0"/>
                <wp:positionH relativeFrom="column">
                  <wp:posOffset>-266078</wp:posOffset>
                </wp:positionH>
                <wp:positionV relativeFrom="paragraph">
                  <wp:posOffset>1894620</wp:posOffset>
                </wp:positionV>
                <wp:extent cx="5321300" cy="635"/>
                <wp:effectExtent l="0" t="0" r="0" b="0"/>
                <wp:wrapTopAndBottom/>
                <wp:docPr id="28" name="Caixa de texto 28"/>
                <wp:cNvGraphicFramePr/>
                <a:graphic xmlns:a="http://schemas.openxmlformats.org/drawingml/2006/main">
                  <a:graphicData uri="http://schemas.microsoft.com/office/word/2010/wordprocessingShape">
                    <wps:wsp>
                      <wps:cNvSpPr txBox="1"/>
                      <wps:spPr>
                        <a:xfrm>
                          <a:off x="0" y="0"/>
                          <a:ext cx="5321300" cy="635"/>
                        </a:xfrm>
                        <a:prstGeom prst="rect">
                          <a:avLst/>
                        </a:prstGeom>
                        <a:solidFill>
                          <a:prstClr val="white"/>
                        </a:solidFill>
                        <a:ln>
                          <a:noFill/>
                        </a:ln>
                      </wps:spPr>
                      <wps:txbx>
                        <w:txbxContent>
                          <w:p w14:paraId="79A26D2C" w14:textId="7BCF9096" w:rsidR="00580672" w:rsidRPr="006D6ECB" w:rsidRDefault="00580672" w:rsidP="00B33B3D">
                            <w:pPr>
                              <w:pStyle w:val="Legenda"/>
                              <w:rPr>
                                <w:noProof/>
                                <w:color w:val="auto"/>
                                <w:sz w:val="16"/>
                                <w:szCs w:val="16"/>
                              </w:rPr>
                            </w:pPr>
                            <w:bookmarkStart w:id="14" w:name="_Toc74206359"/>
                            <w:r w:rsidRPr="006D6ECB">
                              <w:rPr>
                                <w:color w:val="auto"/>
                                <w:sz w:val="16"/>
                                <w:szCs w:val="16"/>
                              </w:rPr>
                              <w:t xml:space="preserve">Figura </w:t>
                            </w:r>
                            <w:r w:rsidR="00EB1712" w:rsidRPr="006D6ECB">
                              <w:rPr>
                                <w:color w:val="auto"/>
                                <w:sz w:val="16"/>
                                <w:szCs w:val="16"/>
                              </w:rPr>
                              <w:fldChar w:fldCharType="begin"/>
                            </w:r>
                            <w:r w:rsidR="00EB1712" w:rsidRPr="006D6ECB">
                              <w:rPr>
                                <w:color w:val="auto"/>
                                <w:sz w:val="16"/>
                                <w:szCs w:val="16"/>
                              </w:rPr>
                              <w:instrText xml:space="preserve"> SEQ Figura \* ARABIC </w:instrText>
                            </w:r>
                            <w:r w:rsidR="00EB1712" w:rsidRPr="006D6ECB">
                              <w:rPr>
                                <w:color w:val="auto"/>
                                <w:sz w:val="16"/>
                                <w:szCs w:val="16"/>
                              </w:rPr>
                              <w:fldChar w:fldCharType="separate"/>
                            </w:r>
                            <w:r w:rsidR="00215131">
                              <w:rPr>
                                <w:noProof/>
                                <w:color w:val="auto"/>
                                <w:sz w:val="16"/>
                                <w:szCs w:val="16"/>
                              </w:rPr>
                              <w:t>3</w:t>
                            </w:r>
                            <w:r w:rsidR="00EB1712" w:rsidRPr="006D6ECB">
                              <w:rPr>
                                <w:noProof/>
                                <w:color w:val="auto"/>
                                <w:sz w:val="16"/>
                                <w:szCs w:val="16"/>
                              </w:rPr>
                              <w:fldChar w:fldCharType="end"/>
                            </w:r>
                            <w:r w:rsidRPr="006D6ECB">
                              <w:rPr>
                                <w:color w:val="auto"/>
                                <w:sz w:val="16"/>
                                <w:szCs w:val="16"/>
                              </w:rPr>
                              <w:t xml:space="preserve"> Esquematização das atividades para a execução do projeto</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AF992" id="Caixa de texto 28" o:spid="_x0000_s1027" type="#_x0000_t202" style="position:absolute;left:0;text-align:left;margin-left:-20.95pt;margin-top:149.2pt;width:41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" stroked="f">
                <v:textbox style="mso-fit-shape-to-text:t" inset="0,0,0,0">
                  <w:txbxContent>
                    <w:p w14:paraId="79A26D2C" w14:textId="7BCF9096" w:rsidR="00580672" w:rsidRPr="006D6ECB" w:rsidRDefault="00580672" w:rsidP="00B33B3D">
                      <w:pPr>
                        <w:pStyle w:val="Legenda"/>
                        <w:rPr>
                          <w:noProof/>
                          <w:color w:val="auto"/>
                          <w:sz w:val="16"/>
                          <w:szCs w:val="16"/>
                        </w:rPr>
                      </w:pPr>
                      <w:bookmarkStart w:id="15" w:name="_Toc74206359"/>
                      <w:r w:rsidRPr="006D6ECB">
                        <w:rPr>
                          <w:color w:val="auto"/>
                          <w:sz w:val="16"/>
                          <w:szCs w:val="16"/>
                        </w:rPr>
                        <w:t xml:space="preserve">Figura </w:t>
                      </w:r>
                      <w:r w:rsidR="00EB1712" w:rsidRPr="006D6ECB">
                        <w:rPr>
                          <w:color w:val="auto"/>
                          <w:sz w:val="16"/>
                          <w:szCs w:val="16"/>
                        </w:rPr>
                        <w:fldChar w:fldCharType="begin"/>
                      </w:r>
                      <w:r w:rsidR="00EB1712" w:rsidRPr="006D6ECB">
                        <w:rPr>
                          <w:color w:val="auto"/>
                          <w:sz w:val="16"/>
                          <w:szCs w:val="16"/>
                        </w:rPr>
                        <w:instrText xml:space="preserve"> SEQ Figura \* ARABIC </w:instrText>
                      </w:r>
                      <w:r w:rsidR="00EB1712" w:rsidRPr="006D6ECB">
                        <w:rPr>
                          <w:color w:val="auto"/>
                          <w:sz w:val="16"/>
                          <w:szCs w:val="16"/>
                        </w:rPr>
                        <w:fldChar w:fldCharType="separate"/>
                      </w:r>
                      <w:r w:rsidR="00215131">
                        <w:rPr>
                          <w:noProof/>
                          <w:color w:val="auto"/>
                          <w:sz w:val="16"/>
                          <w:szCs w:val="16"/>
                        </w:rPr>
                        <w:t>3</w:t>
                      </w:r>
                      <w:r w:rsidR="00EB1712" w:rsidRPr="006D6ECB">
                        <w:rPr>
                          <w:noProof/>
                          <w:color w:val="auto"/>
                          <w:sz w:val="16"/>
                          <w:szCs w:val="16"/>
                        </w:rPr>
                        <w:fldChar w:fldCharType="end"/>
                      </w:r>
                      <w:r w:rsidRPr="006D6ECB">
                        <w:rPr>
                          <w:color w:val="auto"/>
                          <w:sz w:val="16"/>
                          <w:szCs w:val="16"/>
                        </w:rPr>
                        <w:t xml:space="preserve"> Esquematização das atividades para a execução do projeto</w:t>
                      </w:r>
                      <w:bookmarkEnd w:id="15"/>
                    </w:p>
                  </w:txbxContent>
                </v:textbox>
                <w10:wrap type="topAndBottom"/>
              </v:shape>
            </w:pict>
          </mc:Fallback>
        </mc:AlternateContent>
      </w:r>
      <w:r>
        <w:rPr>
          <w:noProof/>
        </w:rPr>
        <w:drawing>
          <wp:anchor distT="0" distB="0" distL="114300" distR="114300" simplePos="0" relativeHeight="251657216" behindDoc="1" locked="0" layoutInCell="1" allowOverlap="1" wp14:anchorId="1C795C7F" wp14:editId="4A5DF7A0">
            <wp:simplePos x="0" y="0"/>
            <wp:positionH relativeFrom="column">
              <wp:posOffset>932463</wp:posOffset>
            </wp:positionH>
            <wp:positionV relativeFrom="paragraph">
              <wp:posOffset>182679</wp:posOffset>
            </wp:positionV>
            <wp:extent cx="3604895" cy="1913890"/>
            <wp:effectExtent l="0" t="0" r="0" b="0"/>
            <wp:wrapTopAndBottom/>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24567" t="23321" r="36369" b="39796"/>
                    <a:stretch/>
                  </pic:blipFill>
                  <pic:spPr bwMode="auto">
                    <a:xfrm>
                      <a:off x="0" y="0"/>
                      <a:ext cx="3604895" cy="1913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257000" w14:textId="79A2EF5D" w:rsidR="00047E70" w:rsidRPr="001F333E" w:rsidRDefault="00047E70" w:rsidP="003A3587">
      <w:pPr>
        <w:pStyle w:val="SemEspaamento"/>
        <w:ind w:firstLine="708"/>
        <w:jc w:val="both"/>
      </w:pPr>
    </w:p>
    <w:p w14:paraId="27AB7BD8" w14:textId="698FFEC3" w:rsidR="00963326" w:rsidRPr="001F333E" w:rsidRDefault="00963326" w:rsidP="005A2677">
      <w:pPr>
        <w:rPr>
          <w:rFonts w:cs="Arial"/>
          <w:szCs w:val="20"/>
        </w:rPr>
      </w:pPr>
    </w:p>
    <w:p w14:paraId="5BBF735A" w14:textId="627B939F" w:rsidR="00684FBC" w:rsidRDefault="00D15AB3" w:rsidP="00D57304">
      <w:pPr>
        <w:pStyle w:val="Ttulo2"/>
        <w:numPr>
          <w:ilvl w:val="1"/>
          <w:numId w:val="8"/>
        </w:numPr>
      </w:pPr>
      <w:bookmarkStart w:id="16" w:name="_Toc74206397"/>
      <w:r>
        <w:t>Realização Projeto 1º Ciclo</w:t>
      </w:r>
      <w:bookmarkEnd w:id="16"/>
      <w:r>
        <w:t xml:space="preserve"> </w:t>
      </w:r>
    </w:p>
    <w:p w14:paraId="51871D98" w14:textId="77777777" w:rsidR="00DB43A9" w:rsidRDefault="00DB43A9" w:rsidP="0092388D"/>
    <w:p w14:paraId="5855F79F" w14:textId="39DB2383" w:rsidR="003A7B2C" w:rsidRPr="00B062C6" w:rsidRDefault="003A7B2C" w:rsidP="00B062C6">
      <w:r w:rsidRPr="00B062C6">
        <w:t xml:space="preserve">Como tarefa inicial deste </w:t>
      </w:r>
      <w:r w:rsidR="00DB43A9" w:rsidRPr="00B062C6">
        <w:t xml:space="preserve">primeiro ciclo de atividade, </w:t>
      </w:r>
      <w:r w:rsidRPr="00B062C6">
        <w:t xml:space="preserve">foi necessária uma abordagem de estudo aos temas a serem desenvolvidos ao longo de todo o trabalho.  Para o efeito, e após a primeira reunião com o orientador da entidade acolhedora, foi possível, através de documentação especifica disponibilizada pelo próprio, como a Norma ISO 37120, fontes de dados especificas ( REOT e Carta Educativa ), alguns websites e a indicação de algumas ferramentas de BI a serem utilizadas ao longo de todo o percurso, </w:t>
      </w:r>
      <w:r w:rsidR="0092388D" w:rsidRPr="00B062C6">
        <w:t xml:space="preserve">e pesquisas autónomas sobre os temas a serem analisados, </w:t>
      </w:r>
      <w:r w:rsidRPr="00B062C6">
        <w:t xml:space="preserve">contextualizar o projeto a ser desenvolvido, definir objetivos específicos, enquadrar o tema cientificamente e desenvolver uma metodologia de trabalho que marcou  o inicio do projeto “Fontes e visualização de dados em contexto smart </w:t>
      </w:r>
      <w:r w:rsidR="00C1390F" w:rsidRPr="00B062C6">
        <w:t>city</w:t>
      </w:r>
      <w:r w:rsidRPr="00B062C6">
        <w:t>”</w:t>
      </w:r>
      <w:r w:rsidR="00DB43A9" w:rsidRPr="00B062C6">
        <w:t xml:space="preserve">. </w:t>
      </w:r>
    </w:p>
    <w:p w14:paraId="4D3A51A7" w14:textId="0FF72A93" w:rsidR="00396AC4" w:rsidRDefault="00812262" w:rsidP="00812262">
      <w:r>
        <w:rPr>
          <w:noProof/>
        </w:rPr>
        <w:lastRenderedPageBreak/>
        <mc:AlternateContent>
          <mc:Choice Requires="wps">
            <w:drawing>
              <wp:anchor distT="0" distB="0" distL="114300" distR="114300" simplePos="0" relativeHeight="251695104" behindDoc="0" locked="0" layoutInCell="1" allowOverlap="1" wp14:anchorId="73D8DACB" wp14:editId="11F1999B">
                <wp:simplePos x="0" y="0"/>
                <wp:positionH relativeFrom="column">
                  <wp:posOffset>378460</wp:posOffset>
                </wp:positionH>
                <wp:positionV relativeFrom="paragraph">
                  <wp:posOffset>2379272</wp:posOffset>
                </wp:positionV>
                <wp:extent cx="4815840" cy="635"/>
                <wp:effectExtent l="0" t="0" r="0" b="0"/>
                <wp:wrapTopAndBottom/>
                <wp:docPr id="14" name="Caixa de texto 14"/>
                <wp:cNvGraphicFramePr/>
                <a:graphic xmlns:a="http://schemas.openxmlformats.org/drawingml/2006/main">
                  <a:graphicData uri="http://schemas.microsoft.com/office/word/2010/wordprocessingShape">
                    <wps:wsp>
                      <wps:cNvSpPr txBox="1"/>
                      <wps:spPr>
                        <a:xfrm>
                          <a:off x="0" y="0"/>
                          <a:ext cx="4815840" cy="635"/>
                        </a:xfrm>
                        <a:prstGeom prst="rect">
                          <a:avLst/>
                        </a:prstGeom>
                        <a:solidFill>
                          <a:prstClr val="white"/>
                        </a:solidFill>
                        <a:ln>
                          <a:noFill/>
                        </a:ln>
                      </wps:spPr>
                      <wps:txbx>
                        <w:txbxContent>
                          <w:p w14:paraId="2854E452" w14:textId="75A06891" w:rsidR="00812262" w:rsidRPr="00812262" w:rsidRDefault="00812262" w:rsidP="00B33B3D">
                            <w:pPr>
                              <w:pStyle w:val="Legenda"/>
                              <w:rPr>
                                <w:noProof/>
                                <w:color w:val="auto"/>
                                <w:szCs w:val="16"/>
                              </w:rPr>
                            </w:pPr>
                            <w:bookmarkStart w:id="17" w:name="_Toc74206360"/>
                            <w:r w:rsidRPr="00812262">
                              <w:rPr>
                                <w:color w:val="auto"/>
                                <w:sz w:val="16"/>
                                <w:szCs w:val="16"/>
                              </w:rPr>
                              <w:t xml:space="preserve">Figura </w:t>
                            </w:r>
                            <w:r w:rsidRPr="00812262">
                              <w:rPr>
                                <w:color w:val="auto"/>
                                <w:sz w:val="16"/>
                                <w:szCs w:val="16"/>
                              </w:rPr>
                              <w:fldChar w:fldCharType="begin"/>
                            </w:r>
                            <w:r w:rsidRPr="00812262">
                              <w:rPr>
                                <w:color w:val="auto"/>
                                <w:sz w:val="16"/>
                                <w:szCs w:val="16"/>
                              </w:rPr>
                              <w:instrText xml:space="preserve"> SEQ Figura \* ARABIC </w:instrText>
                            </w:r>
                            <w:r w:rsidRPr="00812262">
                              <w:rPr>
                                <w:color w:val="auto"/>
                                <w:sz w:val="16"/>
                                <w:szCs w:val="16"/>
                              </w:rPr>
                              <w:fldChar w:fldCharType="separate"/>
                            </w:r>
                            <w:r w:rsidR="00215131">
                              <w:rPr>
                                <w:noProof/>
                                <w:color w:val="auto"/>
                                <w:sz w:val="16"/>
                                <w:szCs w:val="16"/>
                              </w:rPr>
                              <w:t>4</w:t>
                            </w:r>
                            <w:r w:rsidRPr="00812262">
                              <w:rPr>
                                <w:color w:val="auto"/>
                                <w:sz w:val="16"/>
                                <w:szCs w:val="16"/>
                              </w:rPr>
                              <w:fldChar w:fldCharType="end"/>
                            </w:r>
                            <w:r w:rsidRPr="00812262">
                              <w:rPr>
                                <w:color w:val="auto"/>
                                <w:sz w:val="16"/>
                                <w:szCs w:val="16"/>
                              </w:rPr>
                              <w:t xml:space="preserve"> Esquematização das tarefas realizadas no âmbito da atividade A2</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D8DACB" id="Caixa de texto 14" o:spid="_x0000_s1028" type="#_x0000_t202" style="position:absolute;left:0;text-align:left;margin-left:29.8pt;margin-top:187.35pt;width:379.2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" stroked="f">
                <v:textbox style="mso-fit-shape-to-text:t" inset="0,0,0,0">
                  <w:txbxContent>
                    <w:p w14:paraId="2854E452" w14:textId="75A06891" w:rsidR="00812262" w:rsidRPr="00812262" w:rsidRDefault="00812262" w:rsidP="00B33B3D">
                      <w:pPr>
                        <w:pStyle w:val="Legenda"/>
                        <w:rPr>
                          <w:noProof/>
                          <w:color w:val="auto"/>
                          <w:szCs w:val="16"/>
                        </w:rPr>
                      </w:pPr>
                      <w:bookmarkStart w:id="18" w:name="_Toc74206360"/>
                      <w:r w:rsidRPr="00812262">
                        <w:rPr>
                          <w:color w:val="auto"/>
                          <w:sz w:val="16"/>
                          <w:szCs w:val="16"/>
                        </w:rPr>
                        <w:t xml:space="preserve">Figura </w:t>
                      </w:r>
                      <w:r w:rsidRPr="00812262">
                        <w:rPr>
                          <w:color w:val="auto"/>
                          <w:sz w:val="16"/>
                          <w:szCs w:val="16"/>
                        </w:rPr>
                        <w:fldChar w:fldCharType="begin"/>
                      </w:r>
                      <w:r w:rsidRPr="00812262">
                        <w:rPr>
                          <w:color w:val="auto"/>
                          <w:sz w:val="16"/>
                          <w:szCs w:val="16"/>
                        </w:rPr>
                        <w:instrText xml:space="preserve"> SEQ Figura \* ARABIC </w:instrText>
                      </w:r>
                      <w:r w:rsidRPr="00812262">
                        <w:rPr>
                          <w:color w:val="auto"/>
                          <w:sz w:val="16"/>
                          <w:szCs w:val="16"/>
                        </w:rPr>
                        <w:fldChar w:fldCharType="separate"/>
                      </w:r>
                      <w:r w:rsidR="00215131">
                        <w:rPr>
                          <w:noProof/>
                          <w:color w:val="auto"/>
                          <w:sz w:val="16"/>
                          <w:szCs w:val="16"/>
                        </w:rPr>
                        <w:t>4</w:t>
                      </w:r>
                      <w:r w:rsidRPr="00812262">
                        <w:rPr>
                          <w:color w:val="auto"/>
                          <w:sz w:val="16"/>
                          <w:szCs w:val="16"/>
                        </w:rPr>
                        <w:fldChar w:fldCharType="end"/>
                      </w:r>
                      <w:r w:rsidRPr="00812262">
                        <w:rPr>
                          <w:color w:val="auto"/>
                          <w:sz w:val="16"/>
                          <w:szCs w:val="16"/>
                        </w:rPr>
                        <w:t xml:space="preserve"> Esquematização das tarefas realizadas no âmbito da atividade A2</w:t>
                      </w:r>
                      <w:bookmarkEnd w:id="18"/>
                    </w:p>
                  </w:txbxContent>
                </v:textbox>
                <w10:wrap type="topAndBottom"/>
              </v:shape>
            </w:pict>
          </mc:Fallback>
        </mc:AlternateContent>
      </w:r>
      <w:r>
        <w:rPr>
          <w:noProof/>
        </w:rPr>
        <w:drawing>
          <wp:anchor distT="0" distB="0" distL="114300" distR="114300" simplePos="0" relativeHeight="251693056" behindDoc="0" locked="0" layoutInCell="1" allowOverlap="1" wp14:anchorId="1F2ED6FB" wp14:editId="7C9E9909">
            <wp:simplePos x="0" y="0"/>
            <wp:positionH relativeFrom="column">
              <wp:posOffset>379072</wp:posOffset>
            </wp:positionH>
            <wp:positionV relativeFrom="paragraph">
              <wp:posOffset>1184425</wp:posOffset>
            </wp:positionV>
            <wp:extent cx="4815840" cy="1249680"/>
            <wp:effectExtent l="19050" t="0" r="41910" b="0"/>
            <wp:wrapTopAndBottom/>
            <wp:docPr id="26" name="Diagrama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anchor>
        </w:drawing>
      </w:r>
      <w:r w:rsidR="00DB43A9" w:rsidRPr="00B062C6">
        <w:t xml:space="preserve">Depois de todo o processo de enquadramento inicial, da especificação de objetivos, e do plano </w:t>
      </w:r>
      <w:r w:rsidR="00E33798" w:rsidRPr="00B062C6">
        <w:t xml:space="preserve">de trabalho </w:t>
      </w:r>
      <w:r w:rsidR="00DB43A9" w:rsidRPr="00B062C6">
        <w:t>desenvolvido, foi necessário proceder á verificação e escolha de indicadores</w:t>
      </w:r>
      <w:r w:rsidR="00E33798" w:rsidRPr="00B062C6">
        <w:t xml:space="preserve"> </w:t>
      </w:r>
      <w:r w:rsidR="00DB43A9" w:rsidRPr="00B062C6">
        <w:t xml:space="preserve">da </w:t>
      </w:r>
      <w:r w:rsidR="006D6ECB" w:rsidRPr="00B062C6">
        <w:t>Norma ISO</w:t>
      </w:r>
      <w:r w:rsidR="00DB43A9" w:rsidRPr="00B062C6">
        <w:t xml:space="preserve"> 37120</w:t>
      </w:r>
      <w:r w:rsidR="00E33798" w:rsidRPr="00B062C6">
        <w:t xml:space="preserve"> e dados relacionados, para posteriormente proceder á análise e verificação das fontes de dados disponíveis e iniciar o processo de recolha, tratamento e disponibilização da informação através de ferramentas de business intelligence como cluvio e </w:t>
      </w:r>
      <w:r w:rsidR="00E33798">
        <w:t xml:space="preserve">microsoft power bi. </w:t>
      </w:r>
    </w:p>
    <w:p w14:paraId="18290220" w14:textId="77777777" w:rsidR="00812262" w:rsidRDefault="00812262" w:rsidP="00812262"/>
    <w:p w14:paraId="5D4760D2" w14:textId="2838DFD2" w:rsidR="00CA22E8" w:rsidRDefault="00396AC4" w:rsidP="00B062C6">
      <w:r>
        <w:tab/>
        <w:t>Finalizado o processo de seleção e aprovação dos dados a serem trabalhados (</w:t>
      </w:r>
      <w:hyperlink w:anchor="_Anexo_C:" w:history="1">
        <w:r w:rsidR="00812262" w:rsidRPr="009059B9">
          <w:rPr>
            <w:rStyle w:val="Hiperligao"/>
          </w:rPr>
          <w:t>anexo c</w:t>
        </w:r>
      </w:hyperlink>
      <w:r w:rsidRPr="009059B9">
        <w:t>)</w:t>
      </w:r>
      <w:r>
        <w:t xml:space="preserve">, iniciou-se o processo </w:t>
      </w:r>
      <w:r w:rsidR="00812262">
        <w:t>de extração</w:t>
      </w:r>
      <w:r>
        <w:t xml:space="preserve"> e tratamento de dados selecionados. </w:t>
      </w:r>
    </w:p>
    <w:p w14:paraId="392EC994" w14:textId="5F4E6361" w:rsidR="00396AC4" w:rsidRDefault="00396AC4" w:rsidP="00B062C6">
      <w:r>
        <w:t xml:space="preserve">Para este primeiro ciclo de atividade, foram utilizadas duas fontes de dados </w:t>
      </w:r>
      <w:r w:rsidR="00B62E2B">
        <w:t>principais,</w:t>
      </w:r>
      <w:r>
        <w:t xml:space="preserve"> o REOT </w:t>
      </w:r>
      <w:r w:rsidR="00B62E2B">
        <w:t>–</w:t>
      </w:r>
      <w:r>
        <w:t xml:space="preserve"> </w:t>
      </w:r>
      <w:r w:rsidR="00B62E2B">
        <w:t xml:space="preserve">Relatório sobre o Estado do Ordenamento do Território, e a Carta Educativa, ambos documentos oficiais da Câmara Municipal da Maia, disponibilizados em formato pdf. </w:t>
      </w:r>
    </w:p>
    <w:p w14:paraId="7691618C" w14:textId="504AC9DA" w:rsidR="00B62E2B" w:rsidRDefault="00B62E2B" w:rsidP="00B062C6">
      <w:r>
        <w:tab/>
        <w:t>Os primeiros três dashboard</w:t>
      </w:r>
      <w:r w:rsidR="008337AB">
        <w:t>s</w:t>
      </w:r>
      <w:r w:rsidR="006032E9">
        <w:t xml:space="preserve"> iniciais, </w:t>
      </w:r>
      <w:r>
        <w:t xml:space="preserve">dizem respeito ao indicador Educação e Ambiente, nomeadamente </w:t>
      </w:r>
      <w:r w:rsidR="006032E9">
        <w:t>“Área florestal ardida e número de incêndios por ano no concelho”, “Número de Estabelecimentos de educação no concelho da Maia em cada ano” e “Número de alunos em cada estabelecimento de ensino no concelho da Maia”, foram elaborados através da ferramenta de Bussiness Intelligence, Cluvio. Trata-se de uma plataforma de análise de dados em nuvem, cuja informação é extraída da base de dados e analisada através da linguagem SQ</w:t>
      </w:r>
      <w:r w:rsidR="00812262">
        <w:t xml:space="preserve">L </w:t>
      </w:r>
      <w:r w:rsidR="001468F3">
        <w:t>(Structured Query Language)</w:t>
      </w:r>
      <w:r w:rsidR="00CA22E8">
        <w:t>, u</w:t>
      </w:r>
      <w:r w:rsidR="001468F3">
        <w:t>ma linguagem desenvolvida para simplificar a interação de um utilizador com uma base de dados relacional. Inicialmente designada por Stru</w:t>
      </w:r>
      <w:r w:rsidR="00CA22E8">
        <w:t xml:space="preserve">ctured English Query Language (SEQUEL), os comandos eram essencialmente uma forma de escrever em inglês uma consulta, devendo manter o poder expressivo da álgebra e do cálculo relacional. Devido a um problema com o registo do nome, a SEQUEL, passou a  ser designada até aos dias de hoje, como Structured Query Language ( SQL ) </w:t>
      </w:r>
      <w:r w:rsidR="00CA22E8">
        <w:fldChar w:fldCharType="begin"/>
      </w:r>
      <w:r w:rsidR="00CA22E8">
        <w:instrText xml:space="preserve"> ADDIN EN.CITE &lt;EndNote&gt;&lt;Cite&gt;&lt;Author&gt;Gouveia&lt;/Author&gt;&lt;Year&gt;2021&lt;/Year&gt;&lt;RecNum&gt;6&lt;/RecNum&gt;&lt;DisplayText&gt;(Gouveia, 2021)&lt;/DisplayText&gt;&lt;record&gt;&lt;rec-number&gt;6&lt;/rec-number&gt;&lt;foreign-keys&gt;&lt;key app="EN" db-id="259twpafyp5dw2e5ws0pepxetetwrrtwtaxz" timestamp="1623161022"&gt;6&lt;/key&gt;&lt;/foreign-keys&gt;&lt;ref-type name="Book"&gt;6&lt;/ref-type&gt;&lt;contributors&gt;&lt;authors&gt;&lt;author&gt;Gouveia, Feliz &lt;/author&gt;&lt;/authors&gt;&lt;/contributors&gt;&lt;titles&gt;&lt;title&gt;Bases de Dados , Fundamentos e Aplicações &lt;/title&gt;&lt;/titles&gt;&lt;dates&gt;&lt;year&gt;2021&lt;/year&gt;&lt;/dates&gt;&lt;publisher&gt;FCA-Editora de Informatica Lda &lt;/publisher&gt;&lt;isbn&gt;978-972-722-901-7&lt;/isbn&gt;&lt;urls&gt;&lt;/urls&gt;&lt;/record&gt;&lt;/Cite&gt;&lt;/EndNote&gt;</w:instrText>
      </w:r>
      <w:r w:rsidR="00CA22E8">
        <w:fldChar w:fldCharType="separate"/>
      </w:r>
      <w:r w:rsidR="00CA22E8">
        <w:rPr>
          <w:noProof/>
        </w:rPr>
        <w:t>(Gouveia, 2021)</w:t>
      </w:r>
      <w:r w:rsidR="00CA22E8">
        <w:fldChar w:fldCharType="end"/>
      </w:r>
      <w:r w:rsidR="00812262">
        <w:t>.</w:t>
      </w:r>
    </w:p>
    <w:p w14:paraId="6A07225F" w14:textId="602E9379" w:rsidR="00CA22E8" w:rsidRDefault="00CA22E8" w:rsidP="00B062C6">
      <w:r>
        <w:tab/>
        <w:t xml:space="preserve">Para utilizar esta ferramenta, foi necessário o registo na plataforma, e posteriormente o acesso á base de dados da CMM, através de credenciais fornecidas pela entidade acolhedora, especificas para o efeito. </w:t>
      </w:r>
    </w:p>
    <w:p w14:paraId="2B89DB7A" w14:textId="26A6B12A" w:rsidR="00CA22E8" w:rsidRDefault="00CA22E8" w:rsidP="00B062C6">
      <w:r>
        <w:t xml:space="preserve">Para a concretização desta primeira tarefa, foi necessário implementar conhecimentos adquiridos ao longo da unidade curricular “Bases de Dados” uma vez que a única forma de obter informação </w:t>
      </w:r>
      <w:r w:rsidR="00ED6220">
        <w:t xml:space="preserve">nesta ferramenta (Cluvio) é a utilização de interrogações em linguagem SQL. </w:t>
      </w:r>
    </w:p>
    <w:p w14:paraId="5635BF6E" w14:textId="39A42D46" w:rsidR="00ED6220" w:rsidRPr="00B062C6" w:rsidRDefault="00ED6220" w:rsidP="00B062C6">
      <w:r>
        <w:t xml:space="preserve">Finalizados os passos necessários quer ao nível da linguagem de interrogação, quer ao nível de formatação das dashboards, foi possível representar informação que até então estava armazenada unicamente em documento pdf, de uma forma mais intuitiva e visual, com perspetivas de análise totalmente diferenciadoras do plano original. </w:t>
      </w:r>
      <w:r w:rsidR="00C1390F">
        <w:t xml:space="preserve">Na figura 5, podemos </w:t>
      </w:r>
      <w:r w:rsidR="00C1390F">
        <w:lastRenderedPageBreak/>
        <w:t xml:space="preserve">visualizar a tabela que consta no REOT, com os valores inteiros correspondentes á evolução do número de estabelecimentos de educação no concelho da Maia. Na Figura 6, podemos analisar </w:t>
      </w:r>
      <w:r w:rsidR="00C1390F" w:rsidRPr="00B062C6">
        <w:t>os mesmos dados, em gráfico de linhas, onde é possível passando o cursor em cada ponto obter os mesmo</w:t>
      </w:r>
      <w:r w:rsidR="00812262">
        <w:t xml:space="preserve">s </w:t>
      </w:r>
      <w:r w:rsidR="00C1390F" w:rsidRPr="00B062C6">
        <w:t xml:space="preserve">valores inteiros, ao mesmo tempo que se têm uma perceção inicial imediata da </w:t>
      </w:r>
      <w:r w:rsidR="00812262">
        <w:rPr>
          <w:noProof/>
        </w:rPr>
        <w:drawing>
          <wp:anchor distT="0" distB="0" distL="114300" distR="114300" simplePos="0" relativeHeight="251661312" behindDoc="0" locked="0" layoutInCell="1" allowOverlap="1" wp14:anchorId="4FA70236" wp14:editId="6B61E447">
            <wp:simplePos x="0" y="0"/>
            <wp:positionH relativeFrom="column">
              <wp:posOffset>36195</wp:posOffset>
            </wp:positionH>
            <wp:positionV relativeFrom="paragraph">
              <wp:posOffset>1164159</wp:posOffset>
            </wp:positionV>
            <wp:extent cx="2795270" cy="1522095"/>
            <wp:effectExtent l="0" t="0" r="5080" b="1905"/>
            <wp:wrapTopAndBottom/>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l="14076" t="40681" r="58638" b="32901"/>
                    <a:stretch/>
                  </pic:blipFill>
                  <pic:spPr bwMode="auto">
                    <a:xfrm>
                      <a:off x="0" y="0"/>
                      <a:ext cx="2795270" cy="152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390F" w:rsidRPr="00B062C6">
        <w:t xml:space="preserve">evolução através da inclinação das linhas do gráfico ao longo dos anos. </w:t>
      </w:r>
    </w:p>
    <w:p w14:paraId="3ED32915" w14:textId="455A70BF" w:rsidR="00ED6220" w:rsidRDefault="00812262" w:rsidP="00580672">
      <w:pPr>
        <w:pStyle w:val="SemEspaamento"/>
        <w:jc w:val="both"/>
      </w:pPr>
      <w:r>
        <w:rPr>
          <w:noProof/>
        </w:rPr>
        <mc:AlternateContent>
          <mc:Choice Requires="wps">
            <w:drawing>
              <wp:anchor distT="0" distB="0" distL="114300" distR="114300" simplePos="0" relativeHeight="251665408" behindDoc="0" locked="0" layoutInCell="1" allowOverlap="1" wp14:anchorId="284C0F90" wp14:editId="257F7B4B">
                <wp:simplePos x="0" y="0"/>
                <wp:positionH relativeFrom="column">
                  <wp:posOffset>-270533</wp:posOffset>
                </wp:positionH>
                <wp:positionV relativeFrom="paragraph">
                  <wp:posOffset>1819915</wp:posOffset>
                </wp:positionV>
                <wp:extent cx="2801620" cy="269240"/>
                <wp:effectExtent l="0" t="0" r="0" b="0"/>
                <wp:wrapTopAndBottom/>
                <wp:docPr id="29" name="Caixa de texto 29"/>
                <wp:cNvGraphicFramePr/>
                <a:graphic xmlns:a="http://schemas.openxmlformats.org/drawingml/2006/main">
                  <a:graphicData uri="http://schemas.microsoft.com/office/word/2010/wordprocessingShape">
                    <wps:wsp>
                      <wps:cNvSpPr txBox="1"/>
                      <wps:spPr>
                        <a:xfrm>
                          <a:off x="0" y="0"/>
                          <a:ext cx="2801620" cy="269240"/>
                        </a:xfrm>
                        <a:prstGeom prst="rect">
                          <a:avLst/>
                        </a:prstGeom>
                        <a:solidFill>
                          <a:prstClr val="white"/>
                        </a:solidFill>
                        <a:ln>
                          <a:noFill/>
                        </a:ln>
                      </wps:spPr>
                      <wps:txbx>
                        <w:txbxContent>
                          <w:p w14:paraId="5E8B8BDE" w14:textId="677C8142" w:rsidR="00580672" w:rsidRPr="00812262" w:rsidRDefault="00580672" w:rsidP="00B33B3D">
                            <w:pPr>
                              <w:pStyle w:val="Legenda"/>
                              <w:rPr>
                                <w:noProof/>
                                <w:color w:val="auto"/>
                                <w:sz w:val="16"/>
                                <w:szCs w:val="16"/>
                              </w:rPr>
                            </w:pPr>
                            <w:bookmarkStart w:id="19" w:name="_Toc74206361"/>
                            <w:r w:rsidRPr="00812262">
                              <w:rPr>
                                <w:color w:val="auto"/>
                                <w:sz w:val="16"/>
                                <w:szCs w:val="16"/>
                              </w:rPr>
                              <w:t xml:space="preserve">Figura </w:t>
                            </w:r>
                            <w:r w:rsidR="00EB1712" w:rsidRPr="00812262">
                              <w:rPr>
                                <w:color w:val="auto"/>
                                <w:sz w:val="16"/>
                                <w:szCs w:val="16"/>
                              </w:rPr>
                              <w:fldChar w:fldCharType="begin"/>
                            </w:r>
                            <w:r w:rsidR="00EB1712" w:rsidRPr="00812262">
                              <w:rPr>
                                <w:color w:val="auto"/>
                                <w:sz w:val="16"/>
                                <w:szCs w:val="16"/>
                              </w:rPr>
                              <w:instrText xml:space="preserve"> SEQ Figura \* ARABIC </w:instrText>
                            </w:r>
                            <w:r w:rsidR="00EB1712" w:rsidRPr="00812262">
                              <w:rPr>
                                <w:color w:val="auto"/>
                                <w:sz w:val="16"/>
                                <w:szCs w:val="16"/>
                              </w:rPr>
                              <w:fldChar w:fldCharType="separate"/>
                            </w:r>
                            <w:r w:rsidR="00215131">
                              <w:rPr>
                                <w:noProof/>
                                <w:color w:val="auto"/>
                                <w:sz w:val="16"/>
                                <w:szCs w:val="16"/>
                              </w:rPr>
                              <w:t>5</w:t>
                            </w:r>
                            <w:r w:rsidR="00EB1712" w:rsidRPr="00812262">
                              <w:rPr>
                                <w:noProof/>
                                <w:color w:val="auto"/>
                                <w:sz w:val="16"/>
                                <w:szCs w:val="16"/>
                              </w:rPr>
                              <w:fldChar w:fldCharType="end"/>
                            </w:r>
                            <w:r w:rsidRPr="00812262">
                              <w:rPr>
                                <w:color w:val="auto"/>
                                <w:sz w:val="16"/>
                                <w:szCs w:val="16"/>
                              </w:rPr>
                              <w:t xml:space="preserve"> Representação do Número de Estabelecimentos de  Educação no REOT</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C0F90" id="Caixa de texto 29" o:spid="_x0000_s1029" type="#_x0000_t202" style="position:absolute;left:0;text-align:left;margin-left:-21.3pt;margin-top:143.3pt;width:220.6pt;height:2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" stroked="f">
                <v:textbox inset="0,0,0,0">
                  <w:txbxContent>
                    <w:p w14:paraId="5E8B8BDE" w14:textId="677C8142" w:rsidR="00580672" w:rsidRPr="00812262" w:rsidRDefault="00580672" w:rsidP="00B33B3D">
                      <w:pPr>
                        <w:pStyle w:val="Legenda"/>
                        <w:rPr>
                          <w:noProof/>
                          <w:color w:val="auto"/>
                          <w:sz w:val="16"/>
                          <w:szCs w:val="16"/>
                        </w:rPr>
                      </w:pPr>
                      <w:bookmarkStart w:id="20" w:name="_Toc74206361"/>
                      <w:r w:rsidRPr="00812262">
                        <w:rPr>
                          <w:color w:val="auto"/>
                          <w:sz w:val="16"/>
                          <w:szCs w:val="16"/>
                        </w:rPr>
                        <w:t xml:space="preserve">Figura </w:t>
                      </w:r>
                      <w:r w:rsidR="00EB1712" w:rsidRPr="00812262">
                        <w:rPr>
                          <w:color w:val="auto"/>
                          <w:sz w:val="16"/>
                          <w:szCs w:val="16"/>
                        </w:rPr>
                        <w:fldChar w:fldCharType="begin"/>
                      </w:r>
                      <w:r w:rsidR="00EB1712" w:rsidRPr="00812262">
                        <w:rPr>
                          <w:color w:val="auto"/>
                          <w:sz w:val="16"/>
                          <w:szCs w:val="16"/>
                        </w:rPr>
                        <w:instrText xml:space="preserve"> SEQ Figura \* ARABIC </w:instrText>
                      </w:r>
                      <w:r w:rsidR="00EB1712" w:rsidRPr="00812262">
                        <w:rPr>
                          <w:color w:val="auto"/>
                          <w:sz w:val="16"/>
                          <w:szCs w:val="16"/>
                        </w:rPr>
                        <w:fldChar w:fldCharType="separate"/>
                      </w:r>
                      <w:r w:rsidR="00215131">
                        <w:rPr>
                          <w:noProof/>
                          <w:color w:val="auto"/>
                          <w:sz w:val="16"/>
                          <w:szCs w:val="16"/>
                        </w:rPr>
                        <w:t>5</w:t>
                      </w:r>
                      <w:r w:rsidR="00EB1712" w:rsidRPr="00812262">
                        <w:rPr>
                          <w:noProof/>
                          <w:color w:val="auto"/>
                          <w:sz w:val="16"/>
                          <w:szCs w:val="16"/>
                        </w:rPr>
                        <w:fldChar w:fldCharType="end"/>
                      </w:r>
                      <w:r w:rsidRPr="00812262">
                        <w:rPr>
                          <w:color w:val="auto"/>
                          <w:sz w:val="16"/>
                          <w:szCs w:val="16"/>
                        </w:rPr>
                        <w:t xml:space="preserve"> Representação do Número de Estabelecimentos de  Educação no REOT</w:t>
                      </w:r>
                      <w:bookmarkEnd w:id="20"/>
                    </w:p>
                  </w:txbxContent>
                </v:textbox>
                <w10:wrap type="topAndBottom"/>
              </v:shape>
            </w:pict>
          </mc:Fallback>
        </mc:AlternateContent>
      </w:r>
    </w:p>
    <w:p w14:paraId="686A695F" w14:textId="038674EF" w:rsidR="00580672" w:rsidRDefault="00812262" w:rsidP="00ED6220">
      <w:pPr>
        <w:pStyle w:val="SemEspaamento"/>
        <w:ind w:firstLine="708"/>
        <w:jc w:val="both"/>
      </w:pPr>
      <w:r>
        <w:rPr>
          <w:noProof/>
        </w:rPr>
        <mc:AlternateContent>
          <mc:Choice Requires="wps">
            <w:drawing>
              <wp:anchor distT="0" distB="0" distL="114300" distR="114300" simplePos="0" relativeHeight="251667456" behindDoc="0" locked="0" layoutInCell="1" allowOverlap="1" wp14:anchorId="29D48508" wp14:editId="26A9BDB2">
                <wp:simplePos x="0" y="0"/>
                <wp:positionH relativeFrom="column">
                  <wp:posOffset>2318385</wp:posOffset>
                </wp:positionH>
                <wp:positionV relativeFrom="paragraph">
                  <wp:posOffset>1947545</wp:posOffset>
                </wp:positionV>
                <wp:extent cx="2840990" cy="368300"/>
                <wp:effectExtent l="0" t="0" r="0" b="0"/>
                <wp:wrapTopAndBottom/>
                <wp:docPr id="30" name="Caixa de texto 30"/>
                <wp:cNvGraphicFramePr/>
                <a:graphic xmlns:a="http://schemas.openxmlformats.org/drawingml/2006/main">
                  <a:graphicData uri="http://schemas.microsoft.com/office/word/2010/wordprocessingShape">
                    <wps:wsp>
                      <wps:cNvSpPr txBox="1"/>
                      <wps:spPr>
                        <a:xfrm>
                          <a:off x="0" y="0"/>
                          <a:ext cx="2840990" cy="368300"/>
                        </a:xfrm>
                        <a:prstGeom prst="rect">
                          <a:avLst/>
                        </a:prstGeom>
                        <a:solidFill>
                          <a:prstClr val="white"/>
                        </a:solidFill>
                        <a:ln>
                          <a:noFill/>
                        </a:ln>
                      </wps:spPr>
                      <wps:txbx>
                        <w:txbxContent>
                          <w:p w14:paraId="78C43EB9" w14:textId="6761EE2E" w:rsidR="00580672" w:rsidRPr="00812262" w:rsidRDefault="00580672" w:rsidP="00B33B3D">
                            <w:pPr>
                              <w:pStyle w:val="Legenda"/>
                              <w:rPr>
                                <w:noProof/>
                                <w:color w:val="auto"/>
                                <w:sz w:val="16"/>
                                <w:szCs w:val="16"/>
                              </w:rPr>
                            </w:pPr>
                            <w:bookmarkStart w:id="21" w:name="_Toc74206362"/>
                            <w:r w:rsidRPr="00812262">
                              <w:rPr>
                                <w:color w:val="auto"/>
                                <w:sz w:val="16"/>
                                <w:szCs w:val="16"/>
                              </w:rPr>
                              <w:t xml:space="preserve">Figura </w:t>
                            </w:r>
                            <w:r w:rsidR="00EB1712" w:rsidRPr="00812262">
                              <w:rPr>
                                <w:color w:val="auto"/>
                                <w:sz w:val="16"/>
                                <w:szCs w:val="16"/>
                              </w:rPr>
                              <w:fldChar w:fldCharType="begin"/>
                            </w:r>
                            <w:r w:rsidR="00EB1712" w:rsidRPr="00812262">
                              <w:rPr>
                                <w:color w:val="auto"/>
                                <w:sz w:val="16"/>
                                <w:szCs w:val="16"/>
                              </w:rPr>
                              <w:instrText xml:space="preserve"> SEQ Figura \* ARABIC </w:instrText>
                            </w:r>
                            <w:r w:rsidR="00EB1712" w:rsidRPr="00812262">
                              <w:rPr>
                                <w:color w:val="auto"/>
                                <w:sz w:val="16"/>
                                <w:szCs w:val="16"/>
                              </w:rPr>
                              <w:fldChar w:fldCharType="separate"/>
                            </w:r>
                            <w:r w:rsidR="00215131">
                              <w:rPr>
                                <w:noProof/>
                                <w:color w:val="auto"/>
                                <w:sz w:val="16"/>
                                <w:szCs w:val="16"/>
                              </w:rPr>
                              <w:t>6</w:t>
                            </w:r>
                            <w:r w:rsidR="00EB1712" w:rsidRPr="00812262">
                              <w:rPr>
                                <w:noProof/>
                                <w:color w:val="auto"/>
                                <w:sz w:val="16"/>
                                <w:szCs w:val="16"/>
                              </w:rPr>
                              <w:fldChar w:fldCharType="end"/>
                            </w:r>
                            <w:r w:rsidRPr="00812262">
                              <w:rPr>
                                <w:color w:val="auto"/>
                                <w:sz w:val="16"/>
                                <w:szCs w:val="16"/>
                              </w:rPr>
                              <w:t xml:space="preserve"> Representação do Número de Estabelecimentos de Educação elaborada no âmbito do projeto através da ferramenta de BI, Cluvio</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48508" id="Caixa de texto 30" o:spid="_x0000_s1030" type="#_x0000_t202" style="position:absolute;left:0;text-align:left;margin-left:182.55pt;margin-top:153.35pt;width:223.7pt;height:2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" stroked="f">
                <v:textbox inset="0,0,0,0">
                  <w:txbxContent>
                    <w:p w14:paraId="78C43EB9" w14:textId="6761EE2E" w:rsidR="00580672" w:rsidRPr="00812262" w:rsidRDefault="00580672" w:rsidP="00B33B3D">
                      <w:pPr>
                        <w:pStyle w:val="Legenda"/>
                        <w:rPr>
                          <w:noProof/>
                          <w:color w:val="auto"/>
                          <w:sz w:val="16"/>
                          <w:szCs w:val="16"/>
                        </w:rPr>
                      </w:pPr>
                      <w:bookmarkStart w:id="22" w:name="_Toc74206362"/>
                      <w:r w:rsidRPr="00812262">
                        <w:rPr>
                          <w:color w:val="auto"/>
                          <w:sz w:val="16"/>
                          <w:szCs w:val="16"/>
                        </w:rPr>
                        <w:t xml:space="preserve">Figura </w:t>
                      </w:r>
                      <w:r w:rsidR="00EB1712" w:rsidRPr="00812262">
                        <w:rPr>
                          <w:color w:val="auto"/>
                          <w:sz w:val="16"/>
                          <w:szCs w:val="16"/>
                        </w:rPr>
                        <w:fldChar w:fldCharType="begin"/>
                      </w:r>
                      <w:r w:rsidR="00EB1712" w:rsidRPr="00812262">
                        <w:rPr>
                          <w:color w:val="auto"/>
                          <w:sz w:val="16"/>
                          <w:szCs w:val="16"/>
                        </w:rPr>
                        <w:instrText xml:space="preserve"> SEQ Figura \* ARABIC </w:instrText>
                      </w:r>
                      <w:r w:rsidR="00EB1712" w:rsidRPr="00812262">
                        <w:rPr>
                          <w:color w:val="auto"/>
                          <w:sz w:val="16"/>
                          <w:szCs w:val="16"/>
                        </w:rPr>
                        <w:fldChar w:fldCharType="separate"/>
                      </w:r>
                      <w:r w:rsidR="00215131">
                        <w:rPr>
                          <w:noProof/>
                          <w:color w:val="auto"/>
                          <w:sz w:val="16"/>
                          <w:szCs w:val="16"/>
                        </w:rPr>
                        <w:t>6</w:t>
                      </w:r>
                      <w:r w:rsidR="00EB1712" w:rsidRPr="00812262">
                        <w:rPr>
                          <w:noProof/>
                          <w:color w:val="auto"/>
                          <w:sz w:val="16"/>
                          <w:szCs w:val="16"/>
                        </w:rPr>
                        <w:fldChar w:fldCharType="end"/>
                      </w:r>
                      <w:r w:rsidRPr="00812262">
                        <w:rPr>
                          <w:color w:val="auto"/>
                          <w:sz w:val="16"/>
                          <w:szCs w:val="16"/>
                        </w:rPr>
                        <w:t xml:space="preserve"> Representação do Número de Estabelecimentos de Educação elaborada no âmbito do projeto através da ferramenta de BI, Cluvio</w:t>
                      </w:r>
                      <w:bookmarkEnd w:id="22"/>
                    </w:p>
                  </w:txbxContent>
                </v:textbox>
                <w10:wrap type="topAndBottom"/>
              </v:shape>
            </w:pict>
          </mc:Fallback>
        </mc:AlternateContent>
      </w:r>
      <w:r>
        <w:rPr>
          <w:noProof/>
        </w:rPr>
        <w:drawing>
          <wp:anchor distT="0" distB="0" distL="114300" distR="114300" simplePos="0" relativeHeight="251660288" behindDoc="0" locked="0" layoutInCell="1" allowOverlap="1" wp14:anchorId="22EAA36B" wp14:editId="58DF1A26">
            <wp:simplePos x="0" y="0"/>
            <wp:positionH relativeFrom="column">
              <wp:posOffset>1970405</wp:posOffset>
            </wp:positionH>
            <wp:positionV relativeFrom="paragraph">
              <wp:posOffset>502209</wp:posOffset>
            </wp:positionV>
            <wp:extent cx="3277870" cy="1287145"/>
            <wp:effectExtent l="0" t="0" r="0" b="8255"/>
            <wp:wrapTopAndBottom/>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41818" t="16754" r="16202" b="53652"/>
                    <a:stretch/>
                  </pic:blipFill>
                  <pic:spPr bwMode="auto">
                    <a:xfrm>
                      <a:off x="0" y="0"/>
                      <a:ext cx="3277870" cy="12871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C7F5DE" w14:textId="74E718F6" w:rsidR="00ED6220" w:rsidRDefault="00ED6220" w:rsidP="00ED6220">
      <w:pPr>
        <w:pStyle w:val="SemEspaamento"/>
        <w:ind w:firstLine="708"/>
        <w:jc w:val="both"/>
      </w:pPr>
    </w:p>
    <w:p w14:paraId="6211BECF" w14:textId="03178B76" w:rsidR="00ED6220" w:rsidRDefault="00ED6220" w:rsidP="00C1390F">
      <w:pPr>
        <w:pStyle w:val="SemEspaamento"/>
        <w:jc w:val="both"/>
      </w:pPr>
    </w:p>
    <w:p w14:paraId="081BC696" w14:textId="6B75883E" w:rsidR="00AD4B38" w:rsidRDefault="00C1390F" w:rsidP="00B062C6">
      <w:r>
        <w:tab/>
      </w:r>
      <w:r w:rsidR="00AD4B38">
        <w:t xml:space="preserve">Como esta tecnologia de BI (Cluvio) não permite importação de dados em excel, e uma vez que os dados necessários á elaboração dos restantes dashboards definidos para esta primeira atividade (A2) não estavam inseridos na Base de Dados da CMM, foi necessário passar para outra ferramenta de BI, o Microsoft Power BI e utilizar dados </w:t>
      </w:r>
      <w:r w:rsidR="008927AF">
        <w:t>de uma folha de cálculo E</w:t>
      </w:r>
      <w:r w:rsidR="00AD4B38">
        <w:t xml:space="preserve">xcel. Para o efeito, optou-se pela elaboração de um dataset em </w:t>
      </w:r>
      <w:r w:rsidR="008927AF">
        <w:t>E</w:t>
      </w:r>
      <w:r w:rsidR="00AD4B38">
        <w:t>xcel com os dados necessários para</w:t>
      </w:r>
      <w:r w:rsidR="00812262">
        <w:t xml:space="preserve">, </w:t>
      </w:r>
      <w:r w:rsidR="00AD4B38">
        <w:t>posteriormente</w:t>
      </w:r>
      <w:r w:rsidR="00812262">
        <w:t xml:space="preserve">, </w:t>
      </w:r>
      <w:r w:rsidR="00AD4B38">
        <w:t xml:space="preserve">serem importados e trabalhados na nova ferramenta. </w:t>
      </w:r>
    </w:p>
    <w:p w14:paraId="59D090D8" w14:textId="599A2458" w:rsidR="00ED6220" w:rsidRDefault="00AD4B38" w:rsidP="00B062C6">
      <w:pPr>
        <w:rPr>
          <w:rFonts w:cs="Arial"/>
          <w:color w:val="171717"/>
          <w:szCs w:val="20"/>
          <w:shd w:val="clear" w:color="auto" w:fill="FFFFFF"/>
        </w:rPr>
      </w:pPr>
      <w:r>
        <w:tab/>
      </w:r>
      <w:r w:rsidRPr="008927AF">
        <w:rPr>
          <w:rFonts w:cs="Arial"/>
          <w:szCs w:val="20"/>
        </w:rPr>
        <w:t xml:space="preserve">O Microsoft Power Bi, trata-se </w:t>
      </w:r>
      <w:r w:rsidR="008927AF" w:rsidRPr="008927AF">
        <w:rPr>
          <w:rFonts w:cs="Arial"/>
          <w:szCs w:val="20"/>
        </w:rPr>
        <w:t>de uma</w:t>
      </w:r>
      <w:r w:rsidR="008927AF" w:rsidRPr="008927AF">
        <w:rPr>
          <w:rFonts w:cs="Arial"/>
          <w:color w:val="171717"/>
          <w:szCs w:val="20"/>
          <w:shd w:val="clear" w:color="auto" w:fill="FFFFFF"/>
        </w:rPr>
        <w:t xml:space="preserve"> coleção de serviços de software, aplicações e conectores que funcionam em conjunto para transformar as origens de dados não relacionadas em informações coerentes, visualmente envolventes e interativas. Os dados podem ser uma folha de cálculo do Excel ou uma coleção de armazéns de dados híbridos no local e com base na cloud. O Power BI permite</w:t>
      </w:r>
      <w:r w:rsidR="008927AF">
        <w:rPr>
          <w:rFonts w:cs="Arial"/>
          <w:color w:val="171717"/>
          <w:szCs w:val="20"/>
          <w:shd w:val="clear" w:color="auto" w:fill="FFFFFF"/>
        </w:rPr>
        <w:t xml:space="preserve"> ligações simples </w:t>
      </w:r>
      <w:r w:rsidR="008927AF" w:rsidRPr="008927AF">
        <w:rPr>
          <w:rFonts w:cs="Arial"/>
          <w:color w:val="171717"/>
          <w:szCs w:val="20"/>
          <w:shd w:val="clear" w:color="auto" w:fill="FFFFFF"/>
        </w:rPr>
        <w:t xml:space="preserve"> às origens de dados, </w:t>
      </w:r>
      <w:r w:rsidR="008927AF">
        <w:rPr>
          <w:rFonts w:cs="Arial"/>
          <w:color w:val="171717"/>
          <w:szCs w:val="20"/>
          <w:shd w:val="clear" w:color="auto" w:fill="FFFFFF"/>
        </w:rPr>
        <w:t xml:space="preserve">e ainda </w:t>
      </w:r>
      <w:r w:rsidR="008927AF" w:rsidRPr="008927AF">
        <w:rPr>
          <w:rFonts w:cs="Arial"/>
          <w:color w:val="171717"/>
          <w:szCs w:val="20"/>
          <w:shd w:val="clear" w:color="auto" w:fill="FFFFFF"/>
        </w:rPr>
        <w:t>visualizar e descobrir o que é importante, bem como partilhar os seus conteúdos com qualquer pesso</w:t>
      </w:r>
      <w:r w:rsidR="008927AF">
        <w:rPr>
          <w:rFonts w:cs="Arial"/>
          <w:color w:val="171717"/>
          <w:szCs w:val="20"/>
          <w:shd w:val="clear" w:color="auto" w:fill="FFFFFF"/>
        </w:rPr>
        <w:t xml:space="preserve">a </w:t>
      </w:r>
      <w:r w:rsidR="008927AF">
        <w:rPr>
          <w:rFonts w:cs="Arial"/>
          <w:color w:val="171717"/>
          <w:szCs w:val="20"/>
          <w:shd w:val="clear" w:color="auto" w:fill="FFFFFF"/>
        </w:rPr>
        <w:fldChar w:fldCharType="begin"/>
      </w:r>
      <w:r w:rsidR="008927AF">
        <w:rPr>
          <w:rFonts w:cs="Arial"/>
          <w:color w:val="171717"/>
          <w:szCs w:val="20"/>
          <w:shd w:val="clear" w:color="auto" w:fill="FFFFFF"/>
        </w:rPr>
        <w:instrText xml:space="preserve"> ADDIN EN.CITE &lt;EndNote&gt;&lt;Cite&gt;&lt;Author&gt;Microsoft&lt;/Author&gt;&lt;Year&gt;2021&lt;/Year&gt;&lt;RecNum&gt;15&lt;/RecNum&gt;&lt;DisplayText&gt;(Microsoft, 2021)&lt;/DisplayText&gt;&lt;record&gt;&lt;rec-number&gt;15&lt;/rec-number&gt;&lt;foreign-keys&gt;&lt;key app="EN" db-id="259twpafyp5dw2e5ws0pepxetetwrrtwtaxz" timestamp="1623172668"&gt;15&lt;/key&gt;&lt;/foreign-keys&gt;&lt;ref-type name="Web Page"&gt;12&lt;/ref-type&gt;&lt;contributors&gt;&lt;authors&gt;&lt;author&gt;Microsoft &lt;/author&gt;&lt;/authors&gt;&lt;/contributors&gt;&lt;titles&gt;&lt;title&gt;O que é o Power BI &lt;/title&gt;&lt;/titles&gt;&lt;dates&gt;&lt;year&gt;2021&lt;/year&gt;&lt;/dates&gt;&lt;urls&gt;&lt;related-urls&gt;&lt;url&gt;https://docs.microsoft.com/pt-pt/power-bi/fundamentals/power-bi-overview&lt;/url&gt;&lt;/related-urls&gt;&lt;/urls&gt;&lt;/record&gt;&lt;/Cite&gt;&lt;/EndNote&gt;</w:instrText>
      </w:r>
      <w:r w:rsidR="008927AF">
        <w:rPr>
          <w:rFonts w:cs="Arial"/>
          <w:color w:val="171717"/>
          <w:szCs w:val="20"/>
          <w:shd w:val="clear" w:color="auto" w:fill="FFFFFF"/>
        </w:rPr>
        <w:fldChar w:fldCharType="separate"/>
      </w:r>
      <w:r w:rsidR="008927AF">
        <w:rPr>
          <w:rFonts w:cs="Arial"/>
          <w:noProof/>
          <w:color w:val="171717"/>
          <w:szCs w:val="20"/>
          <w:shd w:val="clear" w:color="auto" w:fill="FFFFFF"/>
        </w:rPr>
        <w:t>(Microsoft, 2021)</w:t>
      </w:r>
      <w:r w:rsidR="008927AF">
        <w:rPr>
          <w:rFonts w:cs="Arial"/>
          <w:color w:val="171717"/>
          <w:szCs w:val="20"/>
          <w:shd w:val="clear" w:color="auto" w:fill="FFFFFF"/>
        </w:rPr>
        <w:fldChar w:fldCharType="end"/>
      </w:r>
      <w:r w:rsidR="008927AF">
        <w:rPr>
          <w:rFonts w:cs="Arial"/>
          <w:color w:val="171717"/>
          <w:szCs w:val="20"/>
          <w:shd w:val="clear" w:color="auto" w:fill="FFFFFF"/>
        </w:rPr>
        <w:t>. Assim, os restantes conjuntos de dados (</w:t>
      </w:r>
      <w:r w:rsidR="00812262">
        <w:rPr>
          <w:rFonts w:cs="Arial"/>
          <w:color w:val="171717"/>
          <w:szCs w:val="20"/>
          <w:shd w:val="clear" w:color="auto" w:fill="FFFFFF"/>
        </w:rPr>
        <w:t>e</w:t>
      </w:r>
      <w:r w:rsidR="00763050">
        <w:rPr>
          <w:rFonts w:cs="Arial"/>
          <w:color w:val="171717"/>
          <w:szCs w:val="20"/>
          <w:shd w:val="clear" w:color="auto" w:fill="FFFFFF"/>
        </w:rPr>
        <w:t xml:space="preserve">volução da população residente por município, taxa bruta de escolarização, e população residente por freguesia e nível de </w:t>
      </w:r>
      <w:r w:rsidR="00763050">
        <w:rPr>
          <w:rFonts w:cs="Arial"/>
          <w:color w:val="171717"/>
          <w:szCs w:val="20"/>
          <w:shd w:val="clear" w:color="auto" w:fill="FFFFFF"/>
        </w:rPr>
        <w:lastRenderedPageBreak/>
        <w:t xml:space="preserve">escolaridade) </w:t>
      </w:r>
      <w:r w:rsidR="008927AF">
        <w:rPr>
          <w:rFonts w:cs="Arial"/>
          <w:color w:val="171717"/>
          <w:szCs w:val="20"/>
          <w:shd w:val="clear" w:color="auto" w:fill="FFFFFF"/>
        </w:rPr>
        <w:t xml:space="preserve">foram trabalhados em Excel e posteriormente importados em Power BI </w:t>
      </w:r>
      <w:r w:rsidR="00763050">
        <w:rPr>
          <w:rFonts w:cs="Arial"/>
          <w:color w:val="171717"/>
          <w:szCs w:val="20"/>
          <w:shd w:val="clear" w:color="auto" w:fill="FFFFFF"/>
        </w:rPr>
        <w:t xml:space="preserve">para posteriormente ser trabalhada a sua visualização interativa e dinâmica. </w:t>
      </w:r>
    </w:p>
    <w:p w14:paraId="1A627BB7" w14:textId="48DA8468" w:rsidR="00763050" w:rsidRDefault="00763050" w:rsidP="00B062C6">
      <w:pPr>
        <w:rPr>
          <w:rFonts w:cs="Arial"/>
          <w:color w:val="171717"/>
          <w:szCs w:val="20"/>
          <w:shd w:val="clear" w:color="auto" w:fill="FFFFFF"/>
        </w:rPr>
      </w:pPr>
      <w:r>
        <w:rPr>
          <w:rFonts w:cs="Arial"/>
          <w:color w:val="171717"/>
          <w:szCs w:val="20"/>
          <w:shd w:val="clear" w:color="auto" w:fill="FFFFFF"/>
        </w:rPr>
        <w:tab/>
        <w:t xml:space="preserve">Sendo o Microsoft Power Bi, uma ferramenta com inúmeras valências, para o desenvolvimento destes dashboards, foi necessário algum estudo autónomo, como visualização de tutoriais online, para conseguir utilizar a ferramenta devidamente uma vez que este foi o primeiro contacto com a mesma. </w:t>
      </w:r>
    </w:p>
    <w:p w14:paraId="18196B25" w14:textId="5ECFB543" w:rsidR="00AD4B38" w:rsidRDefault="00812262" w:rsidP="00B062C6">
      <w:pPr>
        <w:rPr>
          <w:rFonts w:cs="Arial"/>
          <w:color w:val="171717"/>
          <w:szCs w:val="20"/>
          <w:shd w:val="clear" w:color="auto" w:fill="FFFFFF"/>
        </w:rPr>
      </w:pPr>
      <w:r>
        <w:rPr>
          <w:rFonts w:cs="Arial"/>
          <w:noProof/>
          <w:color w:val="171717"/>
          <w:szCs w:val="20"/>
        </w:rPr>
        <mc:AlternateContent>
          <mc:Choice Requires="wpg">
            <w:drawing>
              <wp:anchor distT="0" distB="0" distL="114300" distR="114300" simplePos="0" relativeHeight="251699200" behindDoc="0" locked="0" layoutInCell="1" allowOverlap="1" wp14:anchorId="635B013A" wp14:editId="57010084">
                <wp:simplePos x="0" y="0"/>
                <wp:positionH relativeFrom="column">
                  <wp:posOffset>-49530</wp:posOffset>
                </wp:positionH>
                <wp:positionV relativeFrom="paragraph">
                  <wp:posOffset>1892300</wp:posOffset>
                </wp:positionV>
                <wp:extent cx="5504815" cy="4657090"/>
                <wp:effectExtent l="0" t="0" r="635" b="0"/>
                <wp:wrapTopAndBottom/>
                <wp:docPr id="15" name="Agrupar 15"/>
                <wp:cNvGraphicFramePr/>
                <a:graphic xmlns:a="http://schemas.openxmlformats.org/drawingml/2006/main">
                  <a:graphicData uri="http://schemas.microsoft.com/office/word/2010/wordprocessingGroup">
                    <wpg:wgp>
                      <wpg:cNvGrpSpPr/>
                      <wpg:grpSpPr>
                        <a:xfrm>
                          <a:off x="0" y="0"/>
                          <a:ext cx="5504815" cy="4657090"/>
                          <a:chOff x="0" y="0"/>
                          <a:chExt cx="5333401" cy="4389174"/>
                        </a:xfrm>
                      </wpg:grpSpPr>
                      <pic:pic xmlns:pic="http://schemas.openxmlformats.org/drawingml/2006/picture">
                        <pic:nvPicPr>
                          <pic:cNvPr id="36" name="Imagem 36"/>
                          <pic:cNvPicPr>
                            <a:picLocks noChangeAspect="1"/>
                          </pic:cNvPicPr>
                        </pic:nvPicPr>
                        <pic:blipFill rotWithShape="1">
                          <a:blip r:embed="rId36" cstate="print">
                            <a:extLst>
                              <a:ext uri="{28A0092B-C50C-407E-A947-70E740481C1C}">
                                <a14:useLocalDpi xmlns:a14="http://schemas.microsoft.com/office/drawing/2010/main" val="0"/>
                              </a:ext>
                            </a:extLst>
                          </a:blip>
                          <a:srcRect l="26152" t="21288" r="51070" b="12646"/>
                          <a:stretch/>
                        </pic:blipFill>
                        <pic:spPr bwMode="auto">
                          <a:xfrm>
                            <a:off x="3711863" y="0"/>
                            <a:ext cx="1621538" cy="264638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2" name="Imagem 32"/>
                          <pic:cNvPicPr>
                            <a:picLocks noChangeAspect="1"/>
                          </pic:cNvPicPr>
                        </pic:nvPicPr>
                        <pic:blipFill rotWithShape="1">
                          <a:blip r:embed="rId37">
                            <a:extLst>
                              <a:ext uri="{28A0092B-C50C-407E-A947-70E740481C1C}">
                                <a14:useLocalDpi xmlns:a14="http://schemas.microsoft.com/office/drawing/2010/main" val="0"/>
                              </a:ext>
                            </a:extLst>
                          </a:blip>
                          <a:srcRect l="27943" t="17075" r="52841" b="16357"/>
                          <a:stretch/>
                        </pic:blipFill>
                        <pic:spPr bwMode="auto">
                          <a:xfrm>
                            <a:off x="0" y="0"/>
                            <a:ext cx="1564640" cy="30835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9" name="Imagem 39"/>
                          <pic:cNvPicPr>
                            <a:picLocks noChangeAspect="1"/>
                          </pic:cNvPicPr>
                        </pic:nvPicPr>
                        <pic:blipFill rotWithShape="1">
                          <a:blip r:embed="rId38" cstate="print">
                            <a:extLst>
                              <a:ext uri="{28A0092B-C50C-407E-A947-70E740481C1C}">
                                <a14:useLocalDpi xmlns:a14="http://schemas.microsoft.com/office/drawing/2010/main" val="0"/>
                              </a:ext>
                            </a:extLst>
                          </a:blip>
                          <a:srcRect l="25129" t="25992" r="49725" b="7258"/>
                          <a:stretch/>
                        </pic:blipFill>
                        <pic:spPr bwMode="auto">
                          <a:xfrm>
                            <a:off x="1735810" y="1565329"/>
                            <a:ext cx="1890395" cy="28238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B439E4F" id="Agrupar 15" o:spid="_x0000_s1026" style="position:absolute;margin-left:-3.9pt;margin-top:149pt;width:433.45pt;height:366.7pt;z-index:251699200;mso-width-relative:margin;mso-height-relative:margin" coordsize="53334,438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6" o:spid="_x0000_s1027" type="#_x0000_t75" style="position:absolute;left:37118;width:16216;height:26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">
                  <v:imagedata r:id="rId39" o:title="" croptop="13951f" cropbottom="8288f" cropleft="17139f" cropright="33469f"/>
                </v:shape>
                <v:shape id="Imagem 32" o:spid="_x0000_s1028" type="#_x0000_t75" style="position:absolute;width:15646;height:30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">
                  <v:imagedata r:id="rId40" o:title="" croptop="11190f" cropbottom="10720f" cropleft="18313f" cropright="34630f"/>
                </v:shape>
                <v:shape id="Imagem 39" o:spid="_x0000_s1029" type="#_x0000_t75" style="position:absolute;left:17358;top:15653;width:18904;height:28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">
                  <v:imagedata r:id="rId41" o:title="" croptop="17034f" cropbottom="4757f" cropleft="16469f" cropright="32588f"/>
                </v:shape>
                <w10:wrap type="topAndBottom"/>
              </v:group>
            </w:pict>
          </mc:Fallback>
        </mc:AlternateContent>
      </w:r>
      <w:r w:rsidR="00763050">
        <w:rPr>
          <w:rFonts w:cs="Arial"/>
          <w:color w:val="171717"/>
          <w:szCs w:val="20"/>
          <w:shd w:val="clear" w:color="auto" w:fill="FFFFFF"/>
        </w:rPr>
        <w:tab/>
        <w:t>Finalizado o processo de pesquisa e exploração do Microsoft Power Bi, foi possível representar informação até então distribuída por várias tabelas e várias páginas da carta educativa, em apenas um dashboard, com a vantagem de poder selecionar os dados que pretendo ver num determinado momento. A taxa bruta de escolarização por nível de escolaridade e concelho, apresenta-se na carta educativa como informação tabelada, e independente em páginas distintas (</w:t>
      </w:r>
      <w:r>
        <w:rPr>
          <w:rFonts w:cs="Arial"/>
          <w:color w:val="171717"/>
          <w:szCs w:val="20"/>
          <w:shd w:val="clear" w:color="auto" w:fill="FFFFFF"/>
        </w:rPr>
        <w:t>f</w:t>
      </w:r>
      <w:r w:rsidR="00763050">
        <w:rPr>
          <w:rFonts w:cs="Arial"/>
          <w:color w:val="171717"/>
          <w:szCs w:val="20"/>
          <w:shd w:val="clear" w:color="auto" w:fill="FFFFFF"/>
        </w:rPr>
        <w:t xml:space="preserve">igura 7) e </w:t>
      </w:r>
      <w:r w:rsidR="003269BF">
        <w:rPr>
          <w:rFonts w:cs="Arial"/>
          <w:color w:val="171717"/>
          <w:szCs w:val="20"/>
          <w:shd w:val="clear" w:color="auto" w:fill="FFFFFF"/>
        </w:rPr>
        <w:t>através do Power BI, foi possível colocar a mesma informação no mesmo dashboard, com a vantagem de selecionar um concelho e conseguir visualizar a informação dos três níveis de escolaridade ao mesmo tempo (</w:t>
      </w:r>
      <w:r>
        <w:rPr>
          <w:rFonts w:cs="Arial"/>
          <w:color w:val="171717"/>
          <w:szCs w:val="20"/>
          <w:shd w:val="clear" w:color="auto" w:fill="FFFFFF"/>
        </w:rPr>
        <w:t>f</w:t>
      </w:r>
      <w:r w:rsidR="003269BF">
        <w:rPr>
          <w:rFonts w:cs="Arial"/>
          <w:color w:val="171717"/>
          <w:szCs w:val="20"/>
          <w:shd w:val="clear" w:color="auto" w:fill="FFFFFF"/>
        </w:rPr>
        <w:t xml:space="preserve">igura 8). </w:t>
      </w:r>
    </w:p>
    <w:p w14:paraId="44DD3000" w14:textId="6169C59F" w:rsidR="003269BF" w:rsidRDefault="00812262" w:rsidP="00AD4B38">
      <w:pPr>
        <w:pStyle w:val="SemEspaamento"/>
        <w:jc w:val="both"/>
        <w:rPr>
          <w:rFonts w:ascii="Arial" w:hAnsi="Arial" w:cs="Arial"/>
          <w:color w:val="171717"/>
          <w:sz w:val="20"/>
          <w:szCs w:val="20"/>
          <w:shd w:val="clear" w:color="auto" w:fill="FFFFFF"/>
        </w:rPr>
      </w:pPr>
      <w:r>
        <w:rPr>
          <w:noProof/>
        </w:rPr>
        <mc:AlternateContent>
          <mc:Choice Requires="wps">
            <w:drawing>
              <wp:anchor distT="0" distB="0" distL="114300" distR="114300" simplePos="0" relativeHeight="251701248" behindDoc="0" locked="0" layoutInCell="1" allowOverlap="1" wp14:anchorId="2F479842" wp14:editId="5B9205DC">
                <wp:simplePos x="0" y="0"/>
                <wp:positionH relativeFrom="column">
                  <wp:posOffset>51704</wp:posOffset>
                </wp:positionH>
                <wp:positionV relativeFrom="paragraph">
                  <wp:posOffset>4969176</wp:posOffset>
                </wp:positionV>
                <wp:extent cx="5404485" cy="635"/>
                <wp:effectExtent l="0" t="0" r="0" b="0"/>
                <wp:wrapTopAndBottom/>
                <wp:docPr id="16" name="Caixa de texto 16"/>
                <wp:cNvGraphicFramePr/>
                <a:graphic xmlns:a="http://schemas.openxmlformats.org/drawingml/2006/main">
                  <a:graphicData uri="http://schemas.microsoft.com/office/word/2010/wordprocessingShape">
                    <wps:wsp>
                      <wps:cNvSpPr txBox="1"/>
                      <wps:spPr>
                        <a:xfrm>
                          <a:off x="0" y="0"/>
                          <a:ext cx="5404485" cy="635"/>
                        </a:xfrm>
                        <a:prstGeom prst="rect">
                          <a:avLst/>
                        </a:prstGeom>
                        <a:solidFill>
                          <a:prstClr val="white"/>
                        </a:solidFill>
                        <a:ln>
                          <a:noFill/>
                        </a:ln>
                      </wps:spPr>
                      <wps:txbx>
                        <w:txbxContent>
                          <w:p w14:paraId="412F8A7B" w14:textId="3B0BF5B6" w:rsidR="00812262" w:rsidRPr="00812262" w:rsidRDefault="00812262" w:rsidP="00B33B3D">
                            <w:pPr>
                              <w:pStyle w:val="Legenda"/>
                              <w:rPr>
                                <w:rFonts w:cs="Arial"/>
                                <w:noProof/>
                                <w:color w:val="auto"/>
                              </w:rPr>
                            </w:pPr>
                            <w:bookmarkStart w:id="23" w:name="_Toc74206363"/>
                            <w:r w:rsidRPr="00812262">
                              <w:rPr>
                                <w:color w:val="auto"/>
                                <w:sz w:val="16"/>
                                <w:szCs w:val="16"/>
                              </w:rPr>
                              <w:t xml:space="preserve">Figura </w:t>
                            </w:r>
                            <w:r w:rsidRPr="00812262">
                              <w:rPr>
                                <w:color w:val="auto"/>
                                <w:sz w:val="16"/>
                                <w:szCs w:val="16"/>
                              </w:rPr>
                              <w:fldChar w:fldCharType="begin"/>
                            </w:r>
                            <w:r w:rsidRPr="00812262">
                              <w:rPr>
                                <w:color w:val="auto"/>
                                <w:sz w:val="16"/>
                                <w:szCs w:val="16"/>
                              </w:rPr>
                              <w:instrText xml:space="preserve"> SEQ Figura \* ARABIC </w:instrText>
                            </w:r>
                            <w:r w:rsidRPr="00812262">
                              <w:rPr>
                                <w:color w:val="auto"/>
                                <w:sz w:val="16"/>
                                <w:szCs w:val="16"/>
                              </w:rPr>
                              <w:fldChar w:fldCharType="separate"/>
                            </w:r>
                            <w:r w:rsidR="00215131">
                              <w:rPr>
                                <w:noProof/>
                                <w:color w:val="auto"/>
                                <w:sz w:val="16"/>
                                <w:szCs w:val="16"/>
                              </w:rPr>
                              <w:t>7</w:t>
                            </w:r>
                            <w:r w:rsidRPr="00812262">
                              <w:rPr>
                                <w:color w:val="auto"/>
                                <w:sz w:val="16"/>
                                <w:szCs w:val="16"/>
                              </w:rPr>
                              <w:fldChar w:fldCharType="end"/>
                            </w:r>
                            <w:r w:rsidRPr="00812262">
                              <w:rPr>
                                <w:color w:val="auto"/>
                                <w:sz w:val="16"/>
                                <w:szCs w:val="16"/>
                              </w:rPr>
                              <w:t xml:space="preserve"> Representação da Taxa Bruta de Escolaridade por concelho, em três níveis de escolaridade, na Carta Educativa do município da Maia</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79842" id="Caixa de texto 16" o:spid="_x0000_s1031" type="#_x0000_t202" style="position:absolute;left:0;text-align:left;margin-left:4.05pt;margin-top:391.25pt;width:425.5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" stroked="f">
                <v:textbox style="mso-fit-shape-to-text:t" inset="0,0,0,0">
                  <w:txbxContent>
                    <w:p w14:paraId="412F8A7B" w14:textId="3B0BF5B6" w:rsidR="00812262" w:rsidRPr="00812262" w:rsidRDefault="00812262" w:rsidP="00B33B3D">
                      <w:pPr>
                        <w:pStyle w:val="Legenda"/>
                        <w:rPr>
                          <w:rFonts w:cs="Arial"/>
                          <w:noProof/>
                          <w:color w:val="auto"/>
                        </w:rPr>
                      </w:pPr>
                      <w:bookmarkStart w:id="24" w:name="_Toc74206363"/>
                      <w:r w:rsidRPr="00812262">
                        <w:rPr>
                          <w:color w:val="auto"/>
                          <w:sz w:val="16"/>
                          <w:szCs w:val="16"/>
                        </w:rPr>
                        <w:t xml:space="preserve">Figura </w:t>
                      </w:r>
                      <w:r w:rsidRPr="00812262">
                        <w:rPr>
                          <w:color w:val="auto"/>
                          <w:sz w:val="16"/>
                          <w:szCs w:val="16"/>
                        </w:rPr>
                        <w:fldChar w:fldCharType="begin"/>
                      </w:r>
                      <w:r w:rsidRPr="00812262">
                        <w:rPr>
                          <w:color w:val="auto"/>
                          <w:sz w:val="16"/>
                          <w:szCs w:val="16"/>
                        </w:rPr>
                        <w:instrText xml:space="preserve"> SEQ Figura \* ARABIC </w:instrText>
                      </w:r>
                      <w:r w:rsidRPr="00812262">
                        <w:rPr>
                          <w:color w:val="auto"/>
                          <w:sz w:val="16"/>
                          <w:szCs w:val="16"/>
                        </w:rPr>
                        <w:fldChar w:fldCharType="separate"/>
                      </w:r>
                      <w:r w:rsidR="00215131">
                        <w:rPr>
                          <w:noProof/>
                          <w:color w:val="auto"/>
                          <w:sz w:val="16"/>
                          <w:szCs w:val="16"/>
                        </w:rPr>
                        <w:t>7</w:t>
                      </w:r>
                      <w:r w:rsidRPr="00812262">
                        <w:rPr>
                          <w:color w:val="auto"/>
                          <w:sz w:val="16"/>
                          <w:szCs w:val="16"/>
                        </w:rPr>
                        <w:fldChar w:fldCharType="end"/>
                      </w:r>
                      <w:r w:rsidRPr="00812262">
                        <w:rPr>
                          <w:color w:val="auto"/>
                          <w:sz w:val="16"/>
                          <w:szCs w:val="16"/>
                        </w:rPr>
                        <w:t xml:space="preserve"> Representação da Taxa Bruta de Escolaridade por concelho, em três níveis de escolaridade, na Carta Educativa do município da Maia</w:t>
                      </w:r>
                      <w:bookmarkEnd w:id="24"/>
                    </w:p>
                  </w:txbxContent>
                </v:textbox>
                <w10:wrap type="topAndBottom"/>
              </v:shape>
            </w:pict>
          </mc:Fallback>
        </mc:AlternateContent>
      </w:r>
    </w:p>
    <w:p w14:paraId="23DB0031" w14:textId="75D2E1EC" w:rsidR="00F85A4A" w:rsidRPr="00B33B3D" w:rsidRDefault="00B33B3D" w:rsidP="00B33B3D">
      <w:pPr>
        <w:pStyle w:val="SemEspaamento"/>
        <w:jc w:val="both"/>
      </w:pPr>
      <w:r>
        <w:rPr>
          <w:noProof/>
        </w:rPr>
        <w:lastRenderedPageBreak/>
        <w:drawing>
          <wp:anchor distT="0" distB="0" distL="114300" distR="114300" simplePos="0" relativeHeight="251702272" behindDoc="1" locked="0" layoutInCell="1" allowOverlap="1" wp14:anchorId="6976FEBA" wp14:editId="5E614EC9">
            <wp:simplePos x="0" y="0"/>
            <wp:positionH relativeFrom="column">
              <wp:posOffset>221550</wp:posOffset>
            </wp:positionH>
            <wp:positionV relativeFrom="paragraph">
              <wp:posOffset>151</wp:posOffset>
            </wp:positionV>
            <wp:extent cx="5106692" cy="2837267"/>
            <wp:effectExtent l="0" t="0" r="0" b="1270"/>
            <wp:wrapTopAndBottom/>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2289" t="14644" r="29056" b="17550"/>
                    <a:stretch/>
                  </pic:blipFill>
                  <pic:spPr bwMode="auto">
                    <a:xfrm>
                      <a:off x="0" y="0"/>
                      <a:ext cx="5106692" cy="2837267"/>
                    </a:xfrm>
                    <a:prstGeom prst="rect">
                      <a:avLst/>
                    </a:prstGeom>
                    <a:ln>
                      <a:noFill/>
                    </a:ln>
                    <a:extLst>
                      <a:ext uri="{53640926-AAD7-44D8-BBD7-CCE9431645EC}">
                        <a14:shadowObscured xmlns:a14="http://schemas.microsoft.com/office/drawing/2010/main"/>
                      </a:ext>
                    </a:extLst>
                  </pic:spPr>
                </pic:pic>
              </a:graphicData>
            </a:graphic>
          </wp:anchor>
        </w:drawing>
      </w:r>
    </w:p>
    <w:p w14:paraId="5C677E14" w14:textId="54B0D3AA" w:rsidR="00D47CB2" w:rsidRPr="00B33B3D" w:rsidRDefault="00F85A4A" w:rsidP="00B33B3D">
      <w:pPr>
        <w:pStyle w:val="Legenda"/>
        <w:rPr>
          <w:color w:val="auto"/>
          <w:sz w:val="16"/>
          <w:szCs w:val="16"/>
        </w:rPr>
      </w:pPr>
      <w:bookmarkStart w:id="25" w:name="_Toc74206364"/>
      <w:r w:rsidRPr="00F85A4A">
        <w:rPr>
          <w:color w:val="auto"/>
          <w:sz w:val="16"/>
          <w:szCs w:val="16"/>
        </w:rPr>
        <w:t xml:space="preserve">Figura </w:t>
      </w:r>
      <w:r w:rsidRPr="00F85A4A">
        <w:rPr>
          <w:color w:val="auto"/>
          <w:sz w:val="16"/>
          <w:szCs w:val="16"/>
        </w:rPr>
        <w:fldChar w:fldCharType="begin"/>
      </w:r>
      <w:r w:rsidRPr="00F85A4A">
        <w:rPr>
          <w:color w:val="auto"/>
          <w:sz w:val="16"/>
          <w:szCs w:val="16"/>
        </w:rPr>
        <w:instrText xml:space="preserve"> SEQ Figura \* ARABIC </w:instrText>
      </w:r>
      <w:r w:rsidRPr="00F85A4A">
        <w:rPr>
          <w:color w:val="auto"/>
          <w:sz w:val="16"/>
          <w:szCs w:val="16"/>
        </w:rPr>
        <w:fldChar w:fldCharType="separate"/>
      </w:r>
      <w:r w:rsidR="00215131">
        <w:rPr>
          <w:noProof/>
          <w:color w:val="auto"/>
          <w:sz w:val="16"/>
          <w:szCs w:val="16"/>
        </w:rPr>
        <w:t>8</w:t>
      </w:r>
      <w:r w:rsidRPr="00F85A4A">
        <w:rPr>
          <w:color w:val="auto"/>
          <w:sz w:val="16"/>
          <w:szCs w:val="16"/>
        </w:rPr>
        <w:fldChar w:fldCharType="end"/>
      </w:r>
      <w:r w:rsidRPr="00F85A4A">
        <w:rPr>
          <w:color w:val="auto"/>
          <w:sz w:val="16"/>
          <w:szCs w:val="16"/>
        </w:rPr>
        <w:t xml:space="preserve"> Representação da taxa bruta de escolarização nos três níveis de escolaridade, por concelho, no ano letivo 2011/2012 e 2017/2018 elaborado no âmbito do projeto “fontes e visualização de dados em contexto Smart City” através da ferramenta Microsoft Power BI</w:t>
      </w:r>
      <w:bookmarkEnd w:id="25"/>
    </w:p>
    <w:p w14:paraId="45A90E6E" w14:textId="4AE4EECE" w:rsidR="00D47CB2" w:rsidRDefault="00D47CB2" w:rsidP="00B062C6">
      <w:r>
        <w:t>O mesmo acontece com a “Evolução da População Residente por Município</w:t>
      </w:r>
      <w:r w:rsidR="00B33B3D">
        <w:t>”</w:t>
      </w:r>
      <w:r>
        <w:t xml:space="preserve"> como é possível analisar na</w:t>
      </w:r>
      <w:r w:rsidR="00B33B3D">
        <w:t>s</w:t>
      </w:r>
      <w:r>
        <w:t xml:space="preserve"> </w:t>
      </w:r>
      <w:r w:rsidR="00B33B3D">
        <w:t>f</w:t>
      </w:r>
      <w:r>
        <w:t>igura</w:t>
      </w:r>
      <w:r w:rsidR="00B33B3D">
        <w:t>s</w:t>
      </w:r>
      <w:r>
        <w:t xml:space="preserve"> 9 e 10 e o “Número de população residente por freguesia e nível de escolaridade” visíveis na</w:t>
      </w:r>
      <w:r w:rsidR="00B33B3D">
        <w:t>s</w:t>
      </w:r>
      <w:r>
        <w:t xml:space="preserve"> figura</w:t>
      </w:r>
      <w:r w:rsidR="00B33B3D">
        <w:t>s</w:t>
      </w:r>
      <w:r>
        <w:t xml:space="preserve"> 11 e 12. </w:t>
      </w:r>
    </w:p>
    <w:p w14:paraId="19181198" w14:textId="0C0D20B1" w:rsidR="00D47CB2" w:rsidRDefault="00B33B3D" w:rsidP="00B062C6">
      <w:r>
        <w:rPr>
          <w:noProof/>
        </w:rPr>
        <mc:AlternateContent>
          <mc:Choice Requires="wps">
            <w:drawing>
              <wp:anchor distT="0" distB="0" distL="114300" distR="114300" simplePos="0" relativeHeight="251705344" behindDoc="0" locked="0" layoutInCell="1" allowOverlap="1" wp14:anchorId="6EABD02F" wp14:editId="3322E7E6">
                <wp:simplePos x="0" y="0"/>
                <wp:positionH relativeFrom="column">
                  <wp:posOffset>2668905</wp:posOffset>
                </wp:positionH>
                <wp:positionV relativeFrom="paragraph">
                  <wp:posOffset>4151694</wp:posOffset>
                </wp:positionV>
                <wp:extent cx="2176780" cy="635"/>
                <wp:effectExtent l="0" t="0" r="0" b="0"/>
                <wp:wrapTopAndBottom/>
                <wp:docPr id="18" name="Caixa de texto 18"/>
                <wp:cNvGraphicFramePr/>
                <a:graphic xmlns:a="http://schemas.openxmlformats.org/drawingml/2006/main">
                  <a:graphicData uri="http://schemas.microsoft.com/office/word/2010/wordprocessingShape">
                    <wps:wsp>
                      <wps:cNvSpPr txBox="1"/>
                      <wps:spPr>
                        <a:xfrm>
                          <a:off x="0" y="0"/>
                          <a:ext cx="2176780" cy="635"/>
                        </a:xfrm>
                        <a:prstGeom prst="rect">
                          <a:avLst/>
                        </a:prstGeom>
                        <a:solidFill>
                          <a:prstClr val="white"/>
                        </a:solidFill>
                        <a:ln>
                          <a:noFill/>
                        </a:ln>
                      </wps:spPr>
                      <wps:txbx>
                        <w:txbxContent>
                          <w:p w14:paraId="0EA188C9" w14:textId="57E8DC7F" w:rsidR="00B33B3D" w:rsidRPr="00B33B3D" w:rsidRDefault="00B33B3D" w:rsidP="00B33B3D">
                            <w:pPr>
                              <w:pStyle w:val="Legenda"/>
                              <w:ind w:firstLine="0"/>
                              <w:rPr>
                                <w:noProof/>
                                <w:color w:val="auto"/>
                                <w:szCs w:val="16"/>
                              </w:rPr>
                            </w:pPr>
                            <w:bookmarkStart w:id="26" w:name="_Toc74206365"/>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9</w:t>
                            </w:r>
                            <w:r w:rsidRPr="00B33B3D">
                              <w:rPr>
                                <w:color w:val="auto"/>
                                <w:sz w:val="16"/>
                                <w:szCs w:val="16"/>
                              </w:rPr>
                              <w:fldChar w:fldCharType="end"/>
                            </w:r>
                            <w:r w:rsidRPr="00B33B3D">
                              <w:rPr>
                                <w:color w:val="auto"/>
                                <w:sz w:val="16"/>
                                <w:szCs w:val="16"/>
                              </w:rPr>
                              <w:t xml:space="preserve"> Representação da Evolução da população residente por município na Carta educativa, documento oficial da camara Municipal da Maia</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ABD02F" id="Caixa de texto 18" o:spid="_x0000_s1032" type="#_x0000_t202" style="position:absolute;left:0;text-align:left;margin-left:210.15pt;margin-top:326.9pt;width:171.4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" stroked="f">
                <v:textbox style="mso-fit-shape-to-text:t" inset="0,0,0,0">
                  <w:txbxContent>
                    <w:p w14:paraId="0EA188C9" w14:textId="57E8DC7F" w:rsidR="00B33B3D" w:rsidRPr="00B33B3D" w:rsidRDefault="00B33B3D" w:rsidP="00B33B3D">
                      <w:pPr>
                        <w:pStyle w:val="Legenda"/>
                        <w:ind w:firstLine="0"/>
                        <w:rPr>
                          <w:noProof/>
                          <w:color w:val="auto"/>
                          <w:szCs w:val="16"/>
                        </w:rPr>
                      </w:pPr>
                      <w:bookmarkStart w:id="27" w:name="_Toc74206365"/>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9</w:t>
                      </w:r>
                      <w:r w:rsidRPr="00B33B3D">
                        <w:rPr>
                          <w:color w:val="auto"/>
                          <w:sz w:val="16"/>
                          <w:szCs w:val="16"/>
                        </w:rPr>
                        <w:fldChar w:fldCharType="end"/>
                      </w:r>
                      <w:r w:rsidRPr="00B33B3D">
                        <w:rPr>
                          <w:color w:val="auto"/>
                          <w:sz w:val="16"/>
                          <w:szCs w:val="16"/>
                        </w:rPr>
                        <w:t xml:space="preserve"> Representação da Evolução da população residente por município na Carta educativa, documento oficial da camara Municipal da Maia</w:t>
                      </w:r>
                      <w:bookmarkEnd w:id="27"/>
                    </w:p>
                  </w:txbxContent>
                </v:textbox>
                <w10:wrap type="topAndBottom"/>
              </v:shape>
            </w:pict>
          </mc:Fallback>
        </mc:AlternateContent>
      </w:r>
      <w:r>
        <w:rPr>
          <w:noProof/>
        </w:rPr>
        <w:drawing>
          <wp:anchor distT="0" distB="0" distL="114300" distR="114300" simplePos="0" relativeHeight="251703296" behindDoc="0" locked="0" layoutInCell="1" allowOverlap="1" wp14:anchorId="43C6CF17" wp14:editId="368B3060">
            <wp:simplePos x="0" y="0"/>
            <wp:positionH relativeFrom="column">
              <wp:posOffset>437881</wp:posOffset>
            </wp:positionH>
            <wp:positionV relativeFrom="paragraph">
              <wp:posOffset>1126522</wp:posOffset>
            </wp:positionV>
            <wp:extent cx="2176780" cy="3611245"/>
            <wp:effectExtent l="0" t="0" r="0" b="8255"/>
            <wp:wrapTopAndBottom/>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25018" t="21695" r="51792" b="9970"/>
                    <a:stretch/>
                  </pic:blipFill>
                  <pic:spPr bwMode="auto">
                    <a:xfrm>
                      <a:off x="0" y="0"/>
                      <a:ext cx="2176780" cy="3611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47CB2">
        <w:t xml:space="preserve">Em ambas as situações é possível verificar que os dados previamente recolhidos em formato pdf, apresentados somente através de uma tabela, sem qualquer valor de apresentação visual, podem ser disponibilizados de forma interativa e intuitiva e com um grão de perceção imediato ao nível das escalas de evolução e comparação, quer seja entre datas, freguesias e/ou concelhos circundantes. </w:t>
      </w:r>
    </w:p>
    <w:p w14:paraId="38923E94" w14:textId="32DAA023" w:rsidR="00D47CB2" w:rsidRDefault="00D47CB2" w:rsidP="00B062C6"/>
    <w:p w14:paraId="4E386837" w14:textId="04D72D40" w:rsidR="00D47CB2" w:rsidRDefault="00D47CB2" w:rsidP="00DB43A9">
      <w:pPr>
        <w:pStyle w:val="SemEspaamento"/>
        <w:ind w:firstLine="708"/>
        <w:jc w:val="both"/>
      </w:pPr>
    </w:p>
    <w:p w14:paraId="5B1E8056" w14:textId="0E9F0996" w:rsidR="00E33798" w:rsidRDefault="00B33B3D" w:rsidP="00DB43A9">
      <w:pPr>
        <w:pStyle w:val="SemEspaamento"/>
        <w:ind w:firstLine="708"/>
        <w:jc w:val="both"/>
      </w:pPr>
      <w:r>
        <w:rPr>
          <w:noProof/>
        </w:rPr>
        <w:drawing>
          <wp:anchor distT="0" distB="0" distL="114300" distR="114300" simplePos="0" relativeHeight="251706368" behindDoc="0" locked="0" layoutInCell="1" allowOverlap="1" wp14:anchorId="73240100" wp14:editId="3D218C46">
            <wp:simplePos x="0" y="0"/>
            <wp:positionH relativeFrom="column">
              <wp:posOffset>849630</wp:posOffset>
            </wp:positionH>
            <wp:positionV relativeFrom="paragraph">
              <wp:posOffset>332105</wp:posOffset>
            </wp:positionV>
            <wp:extent cx="4288790" cy="2862580"/>
            <wp:effectExtent l="0" t="0" r="0" b="0"/>
            <wp:wrapTopAndBottom/>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l="2289" t="15187" r="34403" b="9699"/>
                    <a:stretch/>
                  </pic:blipFill>
                  <pic:spPr bwMode="auto">
                    <a:xfrm>
                      <a:off x="0" y="0"/>
                      <a:ext cx="4288790" cy="2862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8416" behindDoc="0" locked="0" layoutInCell="1" allowOverlap="1" wp14:anchorId="3891F7E4" wp14:editId="3DC0AE32">
                <wp:simplePos x="0" y="0"/>
                <wp:positionH relativeFrom="column">
                  <wp:posOffset>678815</wp:posOffset>
                </wp:positionH>
                <wp:positionV relativeFrom="paragraph">
                  <wp:posOffset>3368040</wp:posOffset>
                </wp:positionV>
                <wp:extent cx="4455160" cy="635"/>
                <wp:effectExtent l="0" t="0" r="0" b="0"/>
                <wp:wrapTopAndBottom/>
                <wp:docPr id="19" name="Caixa de texto 19"/>
                <wp:cNvGraphicFramePr/>
                <a:graphic xmlns:a="http://schemas.openxmlformats.org/drawingml/2006/main">
                  <a:graphicData uri="http://schemas.microsoft.com/office/word/2010/wordprocessingShape">
                    <wps:wsp>
                      <wps:cNvSpPr txBox="1"/>
                      <wps:spPr>
                        <a:xfrm>
                          <a:off x="0" y="0"/>
                          <a:ext cx="4455160" cy="635"/>
                        </a:xfrm>
                        <a:prstGeom prst="rect">
                          <a:avLst/>
                        </a:prstGeom>
                        <a:solidFill>
                          <a:prstClr val="white"/>
                        </a:solidFill>
                        <a:ln>
                          <a:noFill/>
                        </a:ln>
                      </wps:spPr>
                      <wps:txbx>
                        <w:txbxContent>
                          <w:p w14:paraId="6BE39174" w14:textId="154ADF46" w:rsidR="00B33B3D" w:rsidRPr="00B33B3D" w:rsidRDefault="00B33B3D" w:rsidP="00B33B3D">
                            <w:pPr>
                              <w:pStyle w:val="Legenda"/>
                              <w:rPr>
                                <w:noProof/>
                                <w:color w:val="auto"/>
                                <w:sz w:val="16"/>
                                <w:szCs w:val="16"/>
                              </w:rPr>
                            </w:pPr>
                            <w:bookmarkStart w:id="28" w:name="_Toc74206366"/>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10</w:t>
                            </w:r>
                            <w:r w:rsidRPr="00B33B3D">
                              <w:rPr>
                                <w:color w:val="auto"/>
                                <w:sz w:val="16"/>
                                <w:szCs w:val="16"/>
                              </w:rPr>
                              <w:fldChar w:fldCharType="end"/>
                            </w:r>
                            <w:r w:rsidRPr="00B33B3D">
                              <w:rPr>
                                <w:color w:val="auto"/>
                                <w:sz w:val="16"/>
                                <w:szCs w:val="16"/>
                              </w:rPr>
                              <w:t xml:space="preserve"> Representação da evolução da população residente por município elaborado no âmbito do projeto “fontes e visualização de dados em contexto smart city” utilizando a ferramenta de BI, Microsoft Power BI.</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91F7E4" id="Caixa de texto 19" o:spid="_x0000_s1033" type="#_x0000_t202" style="position:absolute;left:0;text-align:left;margin-left:53.45pt;margin-top:265.2pt;width:350.8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" stroked="f">
                <v:textbox style="mso-fit-shape-to-text:t" inset="0,0,0,0">
                  <w:txbxContent>
                    <w:p w14:paraId="6BE39174" w14:textId="154ADF46" w:rsidR="00B33B3D" w:rsidRPr="00B33B3D" w:rsidRDefault="00B33B3D" w:rsidP="00B33B3D">
                      <w:pPr>
                        <w:pStyle w:val="Legenda"/>
                        <w:rPr>
                          <w:noProof/>
                          <w:color w:val="auto"/>
                          <w:sz w:val="16"/>
                          <w:szCs w:val="16"/>
                        </w:rPr>
                      </w:pPr>
                      <w:bookmarkStart w:id="29" w:name="_Toc74206366"/>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10</w:t>
                      </w:r>
                      <w:r w:rsidRPr="00B33B3D">
                        <w:rPr>
                          <w:color w:val="auto"/>
                          <w:sz w:val="16"/>
                          <w:szCs w:val="16"/>
                        </w:rPr>
                        <w:fldChar w:fldCharType="end"/>
                      </w:r>
                      <w:r w:rsidRPr="00B33B3D">
                        <w:rPr>
                          <w:color w:val="auto"/>
                          <w:sz w:val="16"/>
                          <w:szCs w:val="16"/>
                        </w:rPr>
                        <w:t xml:space="preserve"> Representação da evolução da população residente por município elaborado no âmbito do projeto “fontes e visualização de dados em contexto smart city” utilizando a ferramenta de BI, Microsoft Power BI.</w:t>
                      </w:r>
                      <w:bookmarkEnd w:id="29"/>
                    </w:p>
                  </w:txbxContent>
                </v:textbox>
                <w10:wrap type="topAndBottom"/>
              </v:shape>
            </w:pict>
          </mc:Fallback>
        </mc:AlternateContent>
      </w:r>
    </w:p>
    <w:p w14:paraId="499A654A" w14:textId="432C956F" w:rsidR="00D47CB2" w:rsidRDefault="00D47CB2" w:rsidP="00DB43A9">
      <w:pPr>
        <w:pStyle w:val="SemEspaamento"/>
        <w:ind w:firstLine="708"/>
        <w:jc w:val="both"/>
      </w:pPr>
    </w:p>
    <w:p w14:paraId="206D9D17" w14:textId="10607801" w:rsidR="00D47CB2" w:rsidRDefault="00D47CB2" w:rsidP="00DB43A9">
      <w:pPr>
        <w:pStyle w:val="SemEspaamento"/>
        <w:ind w:firstLine="708"/>
        <w:jc w:val="both"/>
      </w:pPr>
    </w:p>
    <w:p w14:paraId="613A7623" w14:textId="6BD6EB1D" w:rsidR="00D47CB2" w:rsidRPr="005D33FD" w:rsidRDefault="00B33B3D" w:rsidP="00DB43A9">
      <w:pPr>
        <w:pStyle w:val="SemEspaamento"/>
        <w:ind w:firstLine="708"/>
        <w:jc w:val="both"/>
        <w:rPr>
          <w:color w:val="00B050"/>
        </w:rPr>
      </w:pPr>
      <w:r>
        <w:rPr>
          <w:noProof/>
        </w:rPr>
        <w:drawing>
          <wp:anchor distT="0" distB="0" distL="114300" distR="114300" simplePos="0" relativeHeight="251709440" behindDoc="0" locked="0" layoutInCell="1" allowOverlap="1" wp14:anchorId="23FF1134" wp14:editId="2FFD1CD2">
            <wp:simplePos x="0" y="0"/>
            <wp:positionH relativeFrom="column">
              <wp:posOffset>683260</wp:posOffset>
            </wp:positionH>
            <wp:positionV relativeFrom="paragraph">
              <wp:posOffset>173355</wp:posOffset>
            </wp:positionV>
            <wp:extent cx="4455160" cy="3054985"/>
            <wp:effectExtent l="0" t="0" r="2540" b="0"/>
            <wp:wrapTopAndBottom/>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19685" t="21694" r="43839" b="33832"/>
                    <a:stretch/>
                  </pic:blipFill>
                  <pic:spPr bwMode="auto">
                    <a:xfrm>
                      <a:off x="0" y="0"/>
                      <a:ext cx="4455160" cy="3054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D84951" w14:textId="2F06B93D" w:rsidR="00D47CB2" w:rsidRDefault="00B33B3D" w:rsidP="00DB43A9">
      <w:pPr>
        <w:pStyle w:val="SemEspaamento"/>
        <w:ind w:firstLine="708"/>
        <w:jc w:val="both"/>
      </w:pPr>
      <w:r>
        <w:rPr>
          <w:noProof/>
        </w:rPr>
        <mc:AlternateContent>
          <mc:Choice Requires="wps">
            <w:drawing>
              <wp:anchor distT="0" distB="0" distL="114300" distR="114300" simplePos="0" relativeHeight="251711488" behindDoc="0" locked="0" layoutInCell="1" allowOverlap="1" wp14:anchorId="3822925D" wp14:editId="2FFACFB3">
                <wp:simplePos x="0" y="0"/>
                <wp:positionH relativeFrom="column">
                  <wp:posOffset>683260</wp:posOffset>
                </wp:positionH>
                <wp:positionV relativeFrom="paragraph">
                  <wp:posOffset>3317059</wp:posOffset>
                </wp:positionV>
                <wp:extent cx="4288790" cy="635"/>
                <wp:effectExtent l="0" t="0" r="0" b="0"/>
                <wp:wrapTopAndBottom/>
                <wp:docPr id="20" name="Caixa de texto 20"/>
                <wp:cNvGraphicFramePr/>
                <a:graphic xmlns:a="http://schemas.openxmlformats.org/drawingml/2006/main">
                  <a:graphicData uri="http://schemas.microsoft.com/office/word/2010/wordprocessingShape">
                    <wps:wsp>
                      <wps:cNvSpPr txBox="1"/>
                      <wps:spPr>
                        <a:xfrm>
                          <a:off x="0" y="0"/>
                          <a:ext cx="4288790" cy="635"/>
                        </a:xfrm>
                        <a:prstGeom prst="rect">
                          <a:avLst/>
                        </a:prstGeom>
                        <a:solidFill>
                          <a:prstClr val="white"/>
                        </a:solidFill>
                        <a:ln>
                          <a:noFill/>
                        </a:ln>
                      </wps:spPr>
                      <wps:txbx>
                        <w:txbxContent>
                          <w:p w14:paraId="585B7433" w14:textId="208BE76E" w:rsidR="00B33B3D" w:rsidRPr="00B33B3D" w:rsidRDefault="00B33B3D" w:rsidP="00B33B3D">
                            <w:pPr>
                              <w:pStyle w:val="Legenda"/>
                              <w:rPr>
                                <w:noProof/>
                                <w:color w:val="auto"/>
                                <w:sz w:val="16"/>
                                <w:szCs w:val="16"/>
                              </w:rPr>
                            </w:pPr>
                            <w:bookmarkStart w:id="30" w:name="_Toc74206367"/>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11</w:t>
                            </w:r>
                            <w:r w:rsidRPr="00B33B3D">
                              <w:rPr>
                                <w:color w:val="auto"/>
                                <w:sz w:val="16"/>
                                <w:szCs w:val="16"/>
                              </w:rPr>
                              <w:fldChar w:fldCharType="end"/>
                            </w:r>
                            <w:r w:rsidRPr="00B33B3D">
                              <w:rPr>
                                <w:color w:val="auto"/>
                                <w:sz w:val="16"/>
                                <w:szCs w:val="16"/>
                              </w:rPr>
                              <w:t xml:space="preserve"> Representação da população residente por freguesia e nível de escolaridade na carta educativa, documento oficial da Câmara Municipal da Maia.</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2925D" id="Caixa de texto 20" o:spid="_x0000_s1034" type="#_x0000_t202" style="position:absolute;left:0;text-align:left;margin-left:53.8pt;margin-top:261.2pt;width:33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" stroked="f">
                <v:textbox style="mso-fit-shape-to-text:t" inset="0,0,0,0">
                  <w:txbxContent>
                    <w:p w14:paraId="585B7433" w14:textId="208BE76E" w:rsidR="00B33B3D" w:rsidRPr="00B33B3D" w:rsidRDefault="00B33B3D" w:rsidP="00B33B3D">
                      <w:pPr>
                        <w:pStyle w:val="Legenda"/>
                        <w:rPr>
                          <w:noProof/>
                          <w:color w:val="auto"/>
                          <w:sz w:val="16"/>
                          <w:szCs w:val="16"/>
                        </w:rPr>
                      </w:pPr>
                      <w:bookmarkStart w:id="31" w:name="_Toc74206367"/>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11</w:t>
                      </w:r>
                      <w:r w:rsidRPr="00B33B3D">
                        <w:rPr>
                          <w:color w:val="auto"/>
                          <w:sz w:val="16"/>
                          <w:szCs w:val="16"/>
                        </w:rPr>
                        <w:fldChar w:fldCharType="end"/>
                      </w:r>
                      <w:r w:rsidRPr="00B33B3D">
                        <w:rPr>
                          <w:color w:val="auto"/>
                          <w:sz w:val="16"/>
                          <w:szCs w:val="16"/>
                        </w:rPr>
                        <w:t xml:space="preserve"> Representação da população residente por freguesia e nível de escolaridade na carta educativa, documento oficial da Câmara Municipal da Maia.</w:t>
                      </w:r>
                      <w:bookmarkEnd w:id="31"/>
                    </w:p>
                  </w:txbxContent>
                </v:textbox>
                <w10:wrap type="topAndBottom"/>
              </v:shape>
            </w:pict>
          </mc:Fallback>
        </mc:AlternateContent>
      </w:r>
    </w:p>
    <w:p w14:paraId="7E94BD79" w14:textId="24DC9FD9" w:rsidR="00606501" w:rsidRPr="003A7B2C" w:rsidRDefault="00B33B3D" w:rsidP="00B33B3D">
      <w:pPr>
        <w:pStyle w:val="SemEspaamento"/>
        <w:jc w:val="both"/>
      </w:pPr>
      <w:r>
        <w:rPr>
          <w:noProof/>
        </w:rPr>
        <w:lastRenderedPageBreak/>
        <mc:AlternateContent>
          <mc:Choice Requires="wps">
            <w:drawing>
              <wp:anchor distT="0" distB="0" distL="114300" distR="114300" simplePos="0" relativeHeight="251714560" behindDoc="0" locked="0" layoutInCell="1" allowOverlap="1" wp14:anchorId="709AEC45" wp14:editId="3D7BAA81">
                <wp:simplePos x="0" y="0"/>
                <wp:positionH relativeFrom="column">
                  <wp:posOffset>-1905</wp:posOffset>
                </wp:positionH>
                <wp:positionV relativeFrom="paragraph">
                  <wp:posOffset>3245757</wp:posOffset>
                </wp:positionV>
                <wp:extent cx="4991735" cy="635"/>
                <wp:effectExtent l="0" t="0" r="0" b="0"/>
                <wp:wrapTopAndBottom/>
                <wp:docPr id="21" name="Caixa de texto 21"/>
                <wp:cNvGraphicFramePr/>
                <a:graphic xmlns:a="http://schemas.openxmlformats.org/drawingml/2006/main">
                  <a:graphicData uri="http://schemas.microsoft.com/office/word/2010/wordprocessingShape">
                    <wps:wsp>
                      <wps:cNvSpPr txBox="1"/>
                      <wps:spPr>
                        <a:xfrm>
                          <a:off x="0" y="0"/>
                          <a:ext cx="4991735" cy="635"/>
                        </a:xfrm>
                        <a:prstGeom prst="rect">
                          <a:avLst/>
                        </a:prstGeom>
                        <a:solidFill>
                          <a:prstClr val="white"/>
                        </a:solidFill>
                        <a:ln>
                          <a:noFill/>
                        </a:ln>
                      </wps:spPr>
                      <wps:txbx>
                        <w:txbxContent>
                          <w:p w14:paraId="603F5F0C" w14:textId="2338A5F3" w:rsidR="00B33B3D" w:rsidRPr="00B33B3D" w:rsidRDefault="00B33B3D" w:rsidP="00B33B3D">
                            <w:pPr>
                              <w:pStyle w:val="Legenda"/>
                              <w:rPr>
                                <w:noProof/>
                                <w:color w:val="auto"/>
                                <w:sz w:val="16"/>
                                <w:szCs w:val="16"/>
                              </w:rPr>
                            </w:pPr>
                            <w:bookmarkStart w:id="32" w:name="_Toc74206368"/>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12</w:t>
                            </w:r>
                            <w:r w:rsidRPr="00B33B3D">
                              <w:rPr>
                                <w:color w:val="auto"/>
                                <w:sz w:val="16"/>
                                <w:szCs w:val="16"/>
                              </w:rPr>
                              <w:fldChar w:fldCharType="end"/>
                            </w:r>
                            <w:r w:rsidRPr="00B33B3D">
                              <w:rPr>
                                <w:color w:val="auto"/>
                                <w:sz w:val="16"/>
                                <w:szCs w:val="16"/>
                              </w:rPr>
                              <w:t xml:space="preserve"> Representação da população residente por freguesia  e nível de escolaridade, elaborado no âmbito do projeto “fontes e visualização de dados em contexto Smart City”, utilizando a ferramenta de BI, Microsoft Power BI.</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9AEC45" id="Caixa de texto 21" o:spid="_x0000_s1035" type="#_x0000_t202" style="position:absolute;left:0;text-align:left;margin-left:-.15pt;margin-top:255.55pt;width:393.0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" stroked="f">
                <v:textbox style="mso-fit-shape-to-text:t" inset="0,0,0,0">
                  <w:txbxContent>
                    <w:p w14:paraId="603F5F0C" w14:textId="2338A5F3" w:rsidR="00B33B3D" w:rsidRPr="00B33B3D" w:rsidRDefault="00B33B3D" w:rsidP="00B33B3D">
                      <w:pPr>
                        <w:pStyle w:val="Legenda"/>
                        <w:rPr>
                          <w:noProof/>
                          <w:color w:val="auto"/>
                          <w:sz w:val="16"/>
                          <w:szCs w:val="16"/>
                        </w:rPr>
                      </w:pPr>
                      <w:bookmarkStart w:id="33" w:name="_Toc74206368"/>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12</w:t>
                      </w:r>
                      <w:r w:rsidRPr="00B33B3D">
                        <w:rPr>
                          <w:color w:val="auto"/>
                          <w:sz w:val="16"/>
                          <w:szCs w:val="16"/>
                        </w:rPr>
                        <w:fldChar w:fldCharType="end"/>
                      </w:r>
                      <w:r w:rsidRPr="00B33B3D">
                        <w:rPr>
                          <w:color w:val="auto"/>
                          <w:sz w:val="16"/>
                          <w:szCs w:val="16"/>
                        </w:rPr>
                        <w:t xml:space="preserve"> Representação da população residente por freguesia  e nível de escolaridade, elaborado no âmbito do projeto “fontes e visualização de dados em contexto Smart City”, utilizando a ferramenta de BI, Microsoft Power BI.</w:t>
                      </w:r>
                      <w:bookmarkEnd w:id="33"/>
                    </w:p>
                  </w:txbxContent>
                </v:textbox>
                <w10:wrap type="topAndBottom"/>
              </v:shape>
            </w:pict>
          </mc:Fallback>
        </mc:AlternateContent>
      </w:r>
      <w:r w:rsidR="00606501">
        <w:rPr>
          <w:noProof/>
        </w:rPr>
        <w:drawing>
          <wp:anchor distT="0" distB="0" distL="114300" distR="114300" simplePos="0" relativeHeight="251712512" behindDoc="0" locked="0" layoutInCell="1" allowOverlap="1" wp14:anchorId="6F8C8781" wp14:editId="4E44326D">
            <wp:simplePos x="0" y="0"/>
            <wp:positionH relativeFrom="column">
              <wp:posOffset>-2449</wp:posOffset>
            </wp:positionH>
            <wp:positionV relativeFrom="paragraph">
              <wp:posOffset>3719</wp:posOffset>
            </wp:positionV>
            <wp:extent cx="4992130" cy="3077152"/>
            <wp:effectExtent l="0" t="0" r="0" b="9525"/>
            <wp:wrapTopAndBottom/>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l="1984" t="14916" r="29216" b="9699"/>
                    <a:stretch/>
                  </pic:blipFill>
                  <pic:spPr bwMode="auto">
                    <a:xfrm>
                      <a:off x="0" y="0"/>
                      <a:ext cx="4992130" cy="3077152"/>
                    </a:xfrm>
                    <a:prstGeom prst="rect">
                      <a:avLst/>
                    </a:prstGeom>
                    <a:ln>
                      <a:noFill/>
                    </a:ln>
                    <a:extLst>
                      <a:ext uri="{53640926-AAD7-44D8-BBD7-CCE9431645EC}">
                        <a14:shadowObscured xmlns:a14="http://schemas.microsoft.com/office/drawing/2010/main"/>
                      </a:ext>
                    </a:extLst>
                  </pic:spPr>
                </pic:pic>
              </a:graphicData>
            </a:graphic>
          </wp:anchor>
        </w:drawing>
      </w:r>
    </w:p>
    <w:p w14:paraId="49F8D70B" w14:textId="72EF7A04" w:rsidR="00606501" w:rsidRDefault="00047E70" w:rsidP="00B33B3D">
      <w:pPr>
        <w:pStyle w:val="Ttulo2"/>
        <w:numPr>
          <w:ilvl w:val="1"/>
          <w:numId w:val="8"/>
        </w:numPr>
      </w:pPr>
      <w:bookmarkStart w:id="34" w:name="_Toc74206398"/>
      <w:r w:rsidRPr="00047E70">
        <w:t>Realização Projeto 2º Ciclo</w:t>
      </w:r>
      <w:bookmarkEnd w:id="34"/>
      <w:r w:rsidRPr="00047E70">
        <w:t xml:space="preserve"> </w:t>
      </w:r>
    </w:p>
    <w:p w14:paraId="20614BB8" w14:textId="745C5261" w:rsidR="00C534F8" w:rsidRDefault="00606501" w:rsidP="00B33B3D">
      <w:r>
        <w:tab/>
      </w:r>
      <w:r w:rsidRPr="00606501">
        <w:t xml:space="preserve">Terminado o primeiro ciclo de atividades, onde foi possível perceber um bocadinho mais sobre estas duas ferramentas de BI, passou-se para a segunda fase de concretização deste projeto, designado por 2º ciclo, correspondente á atividade A3, do plano de projeto ilustrado no </w:t>
      </w:r>
      <w:r w:rsidR="00B33B3D" w:rsidRPr="00606501">
        <w:t>capítulo</w:t>
      </w:r>
      <w:r w:rsidRPr="00606501">
        <w:t xml:space="preserve"> 4, figura 2.</w:t>
      </w:r>
      <w:r>
        <w:t xml:space="preserve"> </w:t>
      </w:r>
    </w:p>
    <w:p w14:paraId="03008059" w14:textId="77777777" w:rsidR="00B33B3D" w:rsidRDefault="00C534F8" w:rsidP="00B33B3D">
      <w:pPr>
        <w:pStyle w:val="SemEspaamento"/>
        <w:keepNext/>
        <w:jc w:val="both"/>
      </w:pPr>
      <w:r>
        <w:rPr>
          <w:noProof/>
        </w:rPr>
        <w:drawing>
          <wp:inline distT="0" distB="0" distL="0" distR="0" wp14:anchorId="5F9B3913" wp14:editId="6181E645">
            <wp:extent cx="5400848" cy="1886585"/>
            <wp:effectExtent l="19050" t="0" r="28575" b="0"/>
            <wp:docPr id="46" name="Diagrama 4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14:paraId="2A3A5CF2" w14:textId="008DF1D0" w:rsidR="00C534F8" w:rsidRPr="00B33B3D" w:rsidRDefault="00B33B3D" w:rsidP="00B33B3D">
      <w:pPr>
        <w:pStyle w:val="Legenda"/>
        <w:rPr>
          <w:color w:val="auto"/>
          <w:sz w:val="16"/>
          <w:szCs w:val="16"/>
        </w:rPr>
      </w:pPr>
      <w:bookmarkStart w:id="35" w:name="_Toc74206369"/>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13</w:t>
      </w:r>
      <w:r w:rsidRPr="00B33B3D">
        <w:rPr>
          <w:color w:val="auto"/>
          <w:sz w:val="16"/>
          <w:szCs w:val="16"/>
        </w:rPr>
        <w:fldChar w:fldCharType="end"/>
      </w:r>
      <w:r w:rsidRPr="00B33B3D">
        <w:rPr>
          <w:color w:val="auto"/>
          <w:sz w:val="16"/>
          <w:szCs w:val="16"/>
        </w:rPr>
        <w:t xml:space="preserve"> Esquematização das tarefas realizadas no âmbito da atividade A3</w:t>
      </w:r>
      <w:bookmarkEnd w:id="35"/>
    </w:p>
    <w:p w14:paraId="0D7DDBE4" w14:textId="30697CBE" w:rsidR="00C534F8" w:rsidRDefault="00C534F8" w:rsidP="00606501">
      <w:pPr>
        <w:pStyle w:val="SemEspaamento"/>
        <w:jc w:val="both"/>
      </w:pPr>
    </w:p>
    <w:p w14:paraId="21E1C8A6" w14:textId="2FA5F8E2" w:rsidR="00C534F8" w:rsidRDefault="00C534F8" w:rsidP="00B062C6">
      <w:r>
        <w:t xml:space="preserve">Para este segundo ciclo de atividade, foi solicitada a pesquisa de dados primários referentes aos indicadores Educação e População. Depois de pesquisas efetuadas no INE </w:t>
      </w:r>
      <w:r w:rsidR="00B33B3D">
        <w:t>(Instituto</w:t>
      </w:r>
      <w:r>
        <w:t xml:space="preserve"> nacional de estatística) e Prodata, optou-se por utilizar as duas fontes de dados oficiais da Câmara Municipal da Maia, nomeadamente o REOT e a Carta Educativa. Os dados referentes </w:t>
      </w:r>
      <w:r w:rsidR="00FF0621">
        <w:t>á</w:t>
      </w:r>
      <w:r>
        <w:t xml:space="preserve"> Área</w:t>
      </w:r>
      <w:r w:rsidR="00FF0621">
        <w:t xml:space="preserve"> de cada freguesia, ao número de residentes por freguesia e concelho, e número de residentes por grupo etário na cidade da Maia, foram retirados da fonte original para um dataset, elaborado em folha de cálculo excel, para serem posteriormente endereçados ao orientador da </w:t>
      </w:r>
      <w:r w:rsidR="00FF0621">
        <w:lastRenderedPageBreak/>
        <w:t xml:space="preserve">CMM, </w:t>
      </w:r>
      <w:r w:rsidR="00B33B3D">
        <w:t>de forma que</w:t>
      </w:r>
      <w:r w:rsidR="00FF0621">
        <w:t xml:space="preserve"> estes dados possam estar disponíveis e acessíveis numa base de dados oficial da Câmara, á qual foi possível ter acesso através de novas credenciais</w:t>
      </w:r>
      <w:r w:rsidR="00B814EE">
        <w:t xml:space="preserve">. </w:t>
      </w:r>
      <w:r w:rsidR="00FF0621">
        <w:t xml:space="preserve">A tecnologia de </w:t>
      </w:r>
      <w:r w:rsidR="00B33B3D">
        <w:t>business</w:t>
      </w:r>
      <w:r w:rsidR="00FF0621">
        <w:t xml:space="preserve"> inteligence </w:t>
      </w:r>
      <w:r w:rsidR="00B814EE">
        <w:t>utilizada</w:t>
      </w:r>
      <w:r w:rsidR="00FF0621">
        <w:t xml:space="preserve"> neste segundo ciclo foi o Microsoft </w:t>
      </w:r>
      <w:r w:rsidR="00B814EE">
        <w:t>Power BI</w:t>
      </w:r>
      <w:r w:rsidR="00FF0621">
        <w:t xml:space="preserve">. Inicialmente o objetivo era aprofundar a linguagem de interrogação SQL e por esse motivo a ferramenta a utilizar devia ser o cluvio, mas, posteriormente ao verificar </w:t>
      </w:r>
      <w:r w:rsidR="00B814EE">
        <w:t>a dificuldade de</w:t>
      </w:r>
      <w:r w:rsidR="00FF0621">
        <w:t xml:space="preserve"> acesso a uma nova base de dados, </w:t>
      </w:r>
      <w:r w:rsidR="00B814EE">
        <w:t xml:space="preserve">no plano atual disponível, </w:t>
      </w:r>
      <w:r w:rsidR="00FF0621">
        <w:t xml:space="preserve">sendo esta </w:t>
      </w:r>
      <w:r w:rsidR="00B33B3D">
        <w:t>possível efetuando</w:t>
      </w:r>
      <w:r w:rsidR="00FF0621">
        <w:t xml:space="preserve"> um upgrade de conta, optou-se por utilizar e explorar planos </w:t>
      </w:r>
      <w:r w:rsidR="00B814EE">
        <w:t xml:space="preserve">diferentes </w:t>
      </w:r>
      <w:r w:rsidR="00FF0621">
        <w:t xml:space="preserve">da ferramenta Microsoft Power Bi, neste segundo ciclo. </w:t>
      </w:r>
    </w:p>
    <w:p w14:paraId="10B875BE" w14:textId="628D4FCD" w:rsidR="00B814EE" w:rsidRDefault="00B814EE" w:rsidP="00B062C6">
      <w:r>
        <w:t xml:space="preserve">Depois do novo acesso efetuado e da importação dos dados relevantes para a ferramenta a utilizar da nova base de dados, foi possível perceber, a necessidade de tratamento de dados dentro do próprio </w:t>
      </w:r>
      <w:r w:rsidR="00B33B3D">
        <w:t>P</w:t>
      </w:r>
      <w:r>
        <w:t xml:space="preserve">ower Bi, para conseguir em várias situações atingir o objetivo pretendido em cada dashboard. Mais uma vez, aqui destaco a importância da unidade curricular “Bases de Dados” que possibilitou a compreensão não só da linguagem SQL, mas também de como as bases de dados se relacionam entre si, e como proceder para que estas relações funcionem visualmente. </w:t>
      </w:r>
    </w:p>
    <w:p w14:paraId="70FDD6E5" w14:textId="77777777" w:rsidR="008E2DA7" w:rsidRDefault="00B814EE" w:rsidP="00B062C6">
      <w:r>
        <w:t xml:space="preserve">Foi possível através dos dados recolhidos, chegar a três dashboards diferentes, “Área, População Residente e Densidade Populacional por freguesia” , ilustrado na figura 14. No caso particular deste dashboard, para lá de todo o trabalho de tratamento de colunas em tabelas e das formatações necessárias para chegar ao resultado final, ainda foi possível no </w:t>
      </w:r>
      <w:r w:rsidR="008E2DA7">
        <w:t>próprio</w:t>
      </w:r>
      <w:r>
        <w:t xml:space="preserve"> </w:t>
      </w:r>
      <w:r w:rsidR="008E2DA7">
        <w:t>P</w:t>
      </w:r>
      <w:r>
        <w:t xml:space="preserve">ower BI, mais concretamente no “editor  power query” calcular a densidade populacional através dos dados que </w:t>
      </w:r>
      <w:r w:rsidR="008E2DA7">
        <w:t>dispúnhamos</w:t>
      </w:r>
      <w:r>
        <w:t xml:space="preserve"> como a área e o n</w:t>
      </w:r>
      <w:r w:rsidR="008E2DA7">
        <w:t>ú</w:t>
      </w:r>
      <w:r>
        <w:t xml:space="preserve">mero de residentes. </w:t>
      </w:r>
    </w:p>
    <w:p w14:paraId="791E51F2" w14:textId="344301F1" w:rsidR="00B814EE" w:rsidRDefault="00B814EE" w:rsidP="00B062C6">
      <w:r>
        <w:t xml:space="preserve">Por </w:t>
      </w:r>
      <w:r w:rsidR="008E2DA7">
        <w:t>ú</w:t>
      </w:r>
      <w:r>
        <w:t xml:space="preserve">ltimo, a apresentação visual da “População Residente por Concelho”, na figura </w:t>
      </w:r>
      <w:r w:rsidR="00B33B3D">
        <w:t>15 e</w:t>
      </w:r>
      <w:r>
        <w:t xml:space="preserve"> a “População residente no município por grupo etário” na figura 16. Nos dois casos é possível ter não só um aspeto visual diferenciado, como uma apresentação da informação d</w:t>
      </w:r>
      <w:r w:rsidR="008E2DA7">
        <w:t xml:space="preserve">e forma estruturada, intuitiva. </w:t>
      </w:r>
    </w:p>
    <w:p w14:paraId="6A59FF19" w14:textId="1868AE05" w:rsidR="008E2DA7" w:rsidRDefault="008E2DA7" w:rsidP="00B062C6">
      <w:r>
        <w:t xml:space="preserve">O trabalho desenvolvido nos dois ciclos de trabalho, está minuciosamente descrito por passos, num documento de apoio a este relatório intitulado </w:t>
      </w:r>
      <w:r w:rsidRPr="008E2DA7">
        <w:rPr>
          <w:rFonts w:cs="Arial"/>
          <w:szCs w:val="20"/>
        </w:rPr>
        <w:t xml:space="preserve">“Suplemento de Apoio ao trabalho realizado no âmbito do projeto </w:t>
      </w:r>
      <w:r w:rsidR="00B33B3D" w:rsidRPr="008E2DA7">
        <w:rPr>
          <w:rFonts w:cs="Arial"/>
          <w:szCs w:val="20"/>
        </w:rPr>
        <w:t>“Fontes</w:t>
      </w:r>
      <w:r w:rsidRPr="008E2DA7">
        <w:rPr>
          <w:rFonts w:cs="Arial"/>
          <w:szCs w:val="20"/>
        </w:rPr>
        <w:t xml:space="preserve"> e Visualização de Dados em contexto Smart City”</w:t>
      </w:r>
      <w:r>
        <w:rPr>
          <w:rFonts w:cs="Arial"/>
          <w:szCs w:val="20"/>
        </w:rPr>
        <w:t>”, onde é possível verificar com detalhe todo o trabalho desenvolvido ao nível da exploração destas duas ferramentas.</w:t>
      </w:r>
      <w:r>
        <w:t xml:space="preserve"> No futuro terá igualmente funções como manual de utilização para os demais que assim necessitarem. </w:t>
      </w:r>
    </w:p>
    <w:p w14:paraId="7BEE87D3" w14:textId="08DDAB95" w:rsidR="008E2DA7" w:rsidRDefault="008E2DA7" w:rsidP="008E2DA7">
      <w:pPr>
        <w:ind w:firstLine="708"/>
      </w:pPr>
    </w:p>
    <w:p w14:paraId="294531DA" w14:textId="05BE168F" w:rsidR="007F08A8" w:rsidRPr="00215131" w:rsidRDefault="00215131" w:rsidP="00215131">
      <w:pPr>
        <w:keepNext/>
        <w:ind w:firstLine="708"/>
      </w:pPr>
      <w:r>
        <w:rPr>
          <w:noProof/>
        </w:rPr>
        <w:lastRenderedPageBreak/>
        <mc:AlternateContent>
          <mc:Choice Requires="wps">
            <w:drawing>
              <wp:anchor distT="0" distB="0" distL="114300" distR="114300" simplePos="0" relativeHeight="251723776" behindDoc="0" locked="0" layoutInCell="1" allowOverlap="1" wp14:anchorId="687426EA" wp14:editId="12BAF297">
                <wp:simplePos x="0" y="0"/>
                <wp:positionH relativeFrom="column">
                  <wp:posOffset>781685</wp:posOffset>
                </wp:positionH>
                <wp:positionV relativeFrom="paragraph">
                  <wp:posOffset>8580755</wp:posOffset>
                </wp:positionV>
                <wp:extent cx="4396740" cy="635"/>
                <wp:effectExtent l="0" t="0" r="0" b="0"/>
                <wp:wrapTopAndBottom/>
                <wp:docPr id="24" name="Caixa de texto 24"/>
                <wp:cNvGraphicFramePr/>
                <a:graphic xmlns:a="http://schemas.openxmlformats.org/drawingml/2006/main">
                  <a:graphicData uri="http://schemas.microsoft.com/office/word/2010/wordprocessingShape">
                    <wps:wsp>
                      <wps:cNvSpPr txBox="1"/>
                      <wps:spPr>
                        <a:xfrm>
                          <a:off x="0" y="0"/>
                          <a:ext cx="4396740" cy="635"/>
                        </a:xfrm>
                        <a:prstGeom prst="rect">
                          <a:avLst/>
                        </a:prstGeom>
                        <a:solidFill>
                          <a:prstClr val="white"/>
                        </a:solidFill>
                        <a:ln>
                          <a:noFill/>
                        </a:ln>
                      </wps:spPr>
                      <wps:txbx>
                        <w:txbxContent>
                          <w:p w14:paraId="678F6B8C" w14:textId="5F40083A" w:rsidR="00215131" w:rsidRPr="00215131" w:rsidRDefault="00215131" w:rsidP="00215131">
                            <w:pPr>
                              <w:pStyle w:val="Legenda"/>
                              <w:jc w:val="left"/>
                              <w:rPr>
                                <w:noProof/>
                                <w:color w:val="auto"/>
                                <w:szCs w:val="16"/>
                              </w:rPr>
                            </w:pPr>
                            <w:bookmarkStart w:id="36" w:name="_Toc74206370"/>
                            <w:r w:rsidRPr="00215131">
                              <w:rPr>
                                <w:color w:val="auto"/>
                                <w:sz w:val="16"/>
                                <w:szCs w:val="16"/>
                              </w:rPr>
                              <w:t xml:space="preserve">Figura </w:t>
                            </w:r>
                            <w:r w:rsidRPr="00215131">
                              <w:rPr>
                                <w:color w:val="auto"/>
                                <w:sz w:val="16"/>
                                <w:szCs w:val="16"/>
                              </w:rPr>
                              <w:fldChar w:fldCharType="begin"/>
                            </w:r>
                            <w:r w:rsidRPr="00215131">
                              <w:rPr>
                                <w:color w:val="auto"/>
                                <w:sz w:val="16"/>
                                <w:szCs w:val="16"/>
                              </w:rPr>
                              <w:instrText xml:space="preserve"> SEQ Figura \* ARABIC </w:instrText>
                            </w:r>
                            <w:r w:rsidRPr="00215131">
                              <w:rPr>
                                <w:color w:val="auto"/>
                                <w:sz w:val="16"/>
                                <w:szCs w:val="16"/>
                              </w:rPr>
                              <w:fldChar w:fldCharType="separate"/>
                            </w:r>
                            <w:r w:rsidRPr="00215131">
                              <w:rPr>
                                <w:noProof/>
                                <w:color w:val="auto"/>
                                <w:sz w:val="16"/>
                                <w:szCs w:val="16"/>
                              </w:rPr>
                              <w:t>14</w:t>
                            </w:r>
                            <w:r w:rsidRPr="00215131">
                              <w:rPr>
                                <w:color w:val="auto"/>
                                <w:sz w:val="16"/>
                                <w:szCs w:val="16"/>
                              </w:rPr>
                              <w:fldChar w:fldCharType="end"/>
                            </w:r>
                            <w:r w:rsidRPr="00215131">
                              <w:rPr>
                                <w:color w:val="auto"/>
                                <w:sz w:val="16"/>
                                <w:szCs w:val="16"/>
                              </w:rPr>
                              <w:t xml:space="preserve"> Representação da População residente por grupo etário no concelho da Maia, em vários anos, elaborado no âmbito do projeto “fontes e visualização de dados em contexto smart city” através da ferramenta de BI, Microsoft Power BI.</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7426EA" id="Caixa de texto 24" o:spid="_x0000_s1036" type="#_x0000_t202" style="position:absolute;left:0;text-align:left;margin-left:61.55pt;margin-top:675.65pt;width:346.2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" stroked="f">
                <v:textbox style="mso-fit-shape-to-text:t" inset="0,0,0,0">
                  <w:txbxContent>
                    <w:p w14:paraId="678F6B8C" w14:textId="5F40083A" w:rsidR="00215131" w:rsidRPr="00215131" w:rsidRDefault="00215131" w:rsidP="00215131">
                      <w:pPr>
                        <w:pStyle w:val="Legenda"/>
                        <w:jc w:val="left"/>
                        <w:rPr>
                          <w:noProof/>
                          <w:color w:val="auto"/>
                          <w:szCs w:val="16"/>
                        </w:rPr>
                      </w:pPr>
                      <w:bookmarkStart w:id="37" w:name="_Toc74206370"/>
                      <w:r w:rsidRPr="00215131">
                        <w:rPr>
                          <w:color w:val="auto"/>
                          <w:sz w:val="16"/>
                          <w:szCs w:val="16"/>
                        </w:rPr>
                        <w:t xml:space="preserve">Figura </w:t>
                      </w:r>
                      <w:r w:rsidRPr="00215131">
                        <w:rPr>
                          <w:color w:val="auto"/>
                          <w:sz w:val="16"/>
                          <w:szCs w:val="16"/>
                        </w:rPr>
                        <w:fldChar w:fldCharType="begin"/>
                      </w:r>
                      <w:r w:rsidRPr="00215131">
                        <w:rPr>
                          <w:color w:val="auto"/>
                          <w:sz w:val="16"/>
                          <w:szCs w:val="16"/>
                        </w:rPr>
                        <w:instrText xml:space="preserve"> SEQ Figura \* ARABIC </w:instrText>
                      </w:r>
                      <w:r w:rsidRPr="00215131">
                        <w:rPr>
                          <w:color w:val="auto"/>
                          <w:sz w:val="16"/>
                          <w:szCs w:val="16"/>
                        </w:rPr>
                        <w:fldChar w:fldCharType="separate"/>
                      </w:r>
                      <w:r w:rsidRPr="00215131">
                        <w:rPr>
                          <w:noProof/>
                          <w:color w:val="auto"/>
                          <w:sz w:val="16"/>
                          <w:szCs w:val="16"/>
                        </w:rPr>
                        <w:t>14</w:t>
                      </w:r>
                      <w:r w:rsidRPr="00215131">
                        <w:rPr>
                          <w:color w:val="auto"/>
                          <w:sz w:val="16"/>
                          <w:szCs w:val="16"/>
                        </w:rPr>
                        <w:fldChar w:fldCharType="end"/>
                      </w:r>
                      <w:r w:rsidRPr="00215131">
                        <w:rPr>
                          <w:color w:val="auto"/>
                          <w:sz w:val="16"/>
                          <w:szCs w:val="16"/>
                        </w:rPr>
                        <w:t xml:space="preserve"> Representação da População residente por grupo etário no concelho da Maia, em vários anos, elaborado no âmbito do projeto “fontes e visualização de dados em contexto smart city” através da ferramenta de BI, Microsoft Power BI.</w:t>
                      </w:r>
                      <w:bookmarkEnd w:id="37"/>
                    </w:p>
                  </w:txbxContent>
                </v:textbox>
                <w10:wrap type="topAndBottom"/>
              </v:shape>
            </w:pict>
          </mc:Fallback>
        </mc:AlternateContent>
      </w:r>
      <w:r>
        <w:rPr>
          <w:noProof/>
        </w:rPr>
        <w:drawing>
          <wp:anchor distT="0" distB="0" distL="114300" distR="114300" simplePos="0" relativeHeight="251721728" behindDoc="0" locked="0" layoutInCell="1" allowOverlap="1" wp14:anchorId="7D302A80" wp14:editId="46B1A8AF">
            <wp:simplePos x="0" y="0"/>
            <wp:positionH relativeFrom="column">
              <wp:posOffset>781957</wp:posOffset>
            </wp:positionH>
            <wp:positionV relativeFrom="paragraph">
              <wp:posOffset>6022068</wp:posOffset>
            </wp:positionV>
            <wp:extent cx="4396740" cy="2501900"/>
            <wp:effectExtent l="0" t="0" r="3810" b="0"/>
            <wp:wrapTopAndBottom/>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289" t="14916" r="29348" b="15937"/>
                    <a:stretch/>
                  </pic:blipFill>
                  <pic:spPr bwMode="auto">
                    <a:xfrm>
                      <a:off x="0" y="0"/>
                      <a:ext cx="4396740" cy="2501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0704" behindDoc="0" locked="0" layoutInCell="1" allowOverlap="1" wp14:anchorId="65680FDF" wp14:editId="710692FD">
                <wp:simplePos x="0" y="0"/>
                <wp:positionH relativeFrom="column">
                  <wp:posOffset>889000</wp:posOffset>
                </wp:positionH>
                <wp:positionV relativeFrom="paragraph">
                  <wp:posOffset>5549628</wp:posOffset>
                </wp:positionV>
                <wp:extent cx="4288790" cy="635"/>
                <wp:effectExtent l="0" t="0" r="0" b="0"/>
                <wp:wrapTopAndBottom/>
                <wp:docPr id="23" name="Caixa de texto 23"/>
                <wp:cNvGraphicFramePr/>
                <a:graphic xmlns:a="http://schemas.openxmlformats.org/drawingml/2006/main">
                  <a:graphicData uri="http://schemas.microsoft.com/office/word/2010/wordprocessingShape">
                    <wps:wsp>
                      <wps:cNvSpPr txBox="1"/>
                      <wps:spPr>
                        <a:xfrm>
                          <a:off x="0" y="0"/>
                          <a:ext cx="4288790" cy="635"/>
                        </a:xfrm>
                        <a:prstGeom prst="rect">
                          <a:avLst/>
                        </a:prstGeom>
                        <a:solidFill>
                          <a:prstClr val="white"/>
                        </a:solidFill>
                        <a:ln>
                          <a:noFill/>
                        </a:ln>
                      </wps:spPr>
                      <wps:txbx>
                        <w:txbxContent>
                          <w:p w14:paraId="2CFFAF2A" w14:textId="3CB49272" w:rsidR="00215131" w:rsidRPr="00215131" w:rsidRDefault="00215131" w:rsidP="00215131">
                            <w:pPr>
                              <w:pStyle w:val="Legenda"/>
                              <w:jc w:val="left"/>
                              <w:rPr>
                                <w:noProof/>
                                <w:color w:val="auto"/>
                                <w:szCs w:val="16"/>
                              </w:rPr>
                            </w:pPr>
                            <w:bookmarkStart w:id="38" w:name="_Toc74206371"/>
                            <w:r w:rsidRPr="00215131">
                              <w:rPr>
                                <w:color w:val="auto"/>
                                <w:sz w:val="16"/>
                                <w:szCs w:val="16"/>
                              </w:rPr>
                              <w:t xml:space="preserve">Figura </w:t>
                            </w:r>
                            <w:r w:rsidRPr="00215131">
                              <w:rPr>
                                <w:color w:val="auto"/>
                                <w:sz w:val="16"/>
                                <w:szCs w:val="16"/>
                              </w:rPr>
                              <w:fldChar w:fldCharType="begin"/>
                            </w:r>
                            <w:r w:rsidRPr="00215131">
                              <w:rPr>
                                <w:color w:val="auto"/>
                                <w:sz w:val="16"/>
                                <w:szCs w:val="16"/>
                              </w:rPr>
                              <w:instrText xml:space="preserve"> SEQ Figura \* ARABIC </w:instrText>
                            </w:r>
                            <w:r w:rsidRPr="00215131">
                              <w:rPr>
                                <w:color w:val="auto"/>
                                <w:sz w:val="16"/>
                                <w:szCs w:val="16"/>
                              </w:rPr>
                              <w:fldChar w:fldCharType="separate"/>
                            </w:r>
                            <w:r>
                              <w:rPr>
                                <w:noProof/>
                                <w:color w:val="auto"/>
                                <w:sz w:val="16"/>
                                <w:szCs w:val="16"/>
                              </w:rPr>
                              <w:t>15</w:t>
                            </w:r>
                            <w:r w:rsidRPr="00215131">
                              <w:rPr>
                                <w:color w:val="auto"/>
                                <w:sz w:val="16"/>
                                <w:szCs w:val="16"/>
                              </w:rPr>
                              <w:fldChar w:fldCharType="end"/>
                            </w:r>
                            <w:r w:rsidRPr="00215131">
                              <w:rPr>
                                <w:color w:val="auto"/>
                                <w:sz w:val="16"/>
                                <w:szCs w:val="16"/>
                              </w:rPr>
                              <w:t xml:space="preserve"> Representação População Residente por concelho e ano, elaborado no âmbito do projeto “fontes e visualização de dados em contexto smart city” através da utilização do Microsoft power B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80FDF" id="Caixa de texto 23" o:spid="_x0000_s1037" type="#_x0000_t202" style="position:absolute;left:0;text-align:left;margin-left:70pt;margin-top:437pt;width:33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" stroked="f">
                <v:textbox style="mso-fit-shape-to-text:t" inset="0,0,0,0">
                  <w:txbxContent>
                    <w:p w14:paraId="2CFFAF2A" w14:textId="3CB49272" w:rsidR="00215131" w:rsidRPr="00215131" w:rsidRDefault="00215131" w:rsidP="00215131">
                      <w:pPr>
                        <w:pStyle w:val="Legenda"/>
                        <w:jc w:val="left"/>
                        <w:rPr>
                          <w:noProof/>
                          <w:color w:val="auto"/>
                          <w:szCs w:val="16"/>
                        </w:rPr>
                      </w:pPr>
                      <w:bookmarkStart w:id="39" w:name="_Toc74206371"/>
                      <w:r w:rsidRPr="00215131">
                        <w:rPr>
                          <w:color w:val="auto"/>
                          <w:sz w:val="16"/>
                          <w:szCs w:val="16"/>
                        </w:rPr>
                        <w:t xml:space="preserve">Figura </w:t>
                      </w:r>
                      <w:r w:rsidRPr="00215131">
                        <w:rPr>
                          <w:color w:val="auto"/>
                          <w:sz w:val="16"/>
                          <w:szCs w:val="16"/>
                        </w:rPr>
                        <w:fldChar w:fldCharType="begin"/>
                      </w:r>
                      <w:r w:rsidRPr="00215131">
                        <w:rPr>
                          <w:color w:val="auto"/>
                          <w:sz w:val="16"/>
                          <w:szCs w:val="16"/>
                        </w:rPr>
                        <w:instrText xml:space="preserve"> SEQ Figura \* ARABIC </w:instrText>
                      </w:r>
                      <w:r w:rsidRPr="00215131">
                        <w:rPr>
                          <w:color w:val="auto"/>
                          <w:sz w:val="16"/>
                          <w:szCs w:val="16"/>
                        </w:rPr>
                        <w:fldChar w:fldCharType="separate"/>
                      </w:r>
                      <w:r>
                        <w:rPr>
                          <w:noProof/>
                          <w:color w:val="auto"/>
                          <w:sz w:val="16"/>
                          <w:szCs w:val="16"/>
                        </w:rPr>
                        <w:t>15</w:t>
                      </w:r>
                      <w:r w:rsidRPr="00215131">
                        <w:rPr>
                          <w:color w:val="auto"/>
                          <w:sz w:val="16"/>
                          <w:szCs w:val="16"/>
                        </w:rPr>
                        <w:fldChar w:fldCharType="end"/>
                      </w:r>
                      <w:r w:rsidRPr="00215131">
                        <w:rPr>
                          <w:color w:val="auto"/>
                          <w:sz w:val="16"/>
                          <w:szCs w:val="16"/>
                        </w:rPr>
                        <w:t xml:space="preserve"> Representação População Residente por concelho e ano, elaborado no âmbito do projeto “fontes e visualização de dados em contexto smart city” através da utilização do Microsoft power BI</w:t>
                      </w:r>
                      <w:bookmarkEnd w:id="39"/>
                    </w:p>
                  </w:txbxContent>
                </v:textbox>
                <w10:wrap type="topAndBottom"/>
              </v:shape>
            </w:pict>
          </mc:Fallback>
        </mc:AlternateContent>
      </w:r>
      <w:r>
        <w:rPr>
          <w:noProof/>
        </w:rPr>
        <w:drawing>
          <wp:anchor distT="0" distB="0" distL="114300" distR="114300" simplePos="0" relativeHeight="251718656" behindDoc="0" locked="0" layoutInCell="1" allowOverlap="1" wp14:anchorId="0A4EC106" wp14:editId="36F78847">
            <wp:simplePos x="0" y="0"/>
            <wp:positionH relativeFrom="column">
              <wp:posOffset>781050</wp:posOffset>
            </wp:positionH>
            <wp:positionV relativeFrom="paragraph">
              <wp:posOffset>3007269</wp:posOffset>
            </wp:positionV>
            <wp:extent cx="4288790" cy="2430780"/>
            <wp:effectExtent l="0" t="0" r="0" b="7620"/>
            <wp:wrapTopAndBottom/>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1984" t="14914" r="29641" b="16199"/>
                    <a:stretch/>
                  </pic:blipFill>
                  <pic:spPr bwMode="auto">
                    <a:xfrm>
                      <a:off x="0" y="0"/>
                      <a:ext cx="4288790" cy="2430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5584" behindDoc="0" locked="0" layoutInCell="1" allowOverlap="1" wp14:anchorId="58E34AEB" wp14:editId="73DB646D">
            <wp:simplePos x="0" y="0"/>
            <wp:positionH relativeFrom="column">
              <wp:posOffset>781050</wp:posOffset>
            </wp:positionH>
            <wp:positionV relativeFrom="paragraph">
              <wp:posOffset>272</wp:posOffset>
            </wp:positionV>
            <wp:extent cx="4223657" cy="2414364"/>
            <wp:effectExtent l="0" t="0" r="5715" b="5080"/>
            <wp:wrapTopAndBottom/>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442" t="14647" r="29510" b="16207"/>
                    <a:stretch/>
                  </pic:blipFill>
                  <pic:spPr bwMode="auto">
                    <a:xfrm>
                      <a:off x="0" y="0"/>
                      <a:ext cx="4223657" cy="2414364"/>
                    </a:xfrm>
                    <a:prstGeom prst="rect">
                      <a:avLst/>
                    </a:prstGeom>
                    <a:ln>
                      <a:noFill/>
                    </a:ln>
                    <a:extLst>
                      <a:ext uri="{53640926-AAD7-44D8-BBD7-CCE9431645EC}">
                        <a14:shadowObscured xmlns:a14="http://schemas.microsoft.com/office/drawing/2010/main"/>
                      </a:ext>
                    </a:extLst>
                  </pic:spPr>
                </pic:pic>
              </a:graphicData>
            </a:graphic>
          </wp:anchor>
        </w:drawing>
      </w:r>
      <w:r w:rsidR="00B33B3D">
        <w:rPr>
          <w:noProof/>
        </w:rPr>
        <mc:AlternateContent>
          <mc:Choice Requires="wps">
            <w:drawing>
              <wp:anchor distT="0" distB="0" distL="114300" distR="114300" simplePos="0" relativeHeight="251717632" behindDoc="0" locked="0" layoutInCell="1" allowOverlap="1" wp14:anchorId="63C667C8" wp14:editId="370BB0AE">
                <wp:simplePos x="0" y="0"/>
                <wp:positionH relativeFrom="column">
                  <wp:posOffset>781050</wp:posOffset>
                </wp:positionH>
                <wp:positionV relativeFrom="paragraph">
                  <wp:posOffset>2474595</wp:posOffset>
                </wp:positionV>
                <wp:extent cx="4223385" cy="635"/>
                <wp:effectExtent l="0" t="0" r="0" b="0"/>
                <wp:wrapTopAndBottom/>
                <wp:docPr id="22" name="Caixa de texto 22"/>
                <wp:cNvGraphicFramePr/>
                <a:graphic xmlns:a="http://schemas.openxmlformats.org/drawingml/2006/main">
                  <a:graphicData uri="http://schemas.microsoft.com/office/word/2010/wordprocessingShape">
                    <wps:wsp>
                      <wps:cNvSpPr txBox="1"/>
                      <wps:spPr>
                        <a:xfrm>
                          <a:off x="0" y="0"/>
                          <a:ext cx="4223385" cy="635"/>
                        </a:xfrm>
                        <a:prstGeom prst="rect">
                          <a:avLst/>
                        </a:prstGeom>
                        <a:solidFill>
                          <a:prstClr val="white"/>
                        </a:solidFill>
                        <a:ln>
                          <a:noFill/>
                        </a:ln>
                      </wps:spPr>
                      <wps:txbx>
                        <w:txbxContent>
                          <w:p w14:paraId="16245B26" w14:textId="505CBECF" w:rsidR="00B33B3D" w:rsidRPr="00B33B3D" w:rsidRDefault="00B33B3D" w:rsidP="00B33B3D">
                            <w:pPr>
                              <w:pStyle w:val="Legenda"/>
                              <w:rPr>
                                <w:noProof/>
                                <w:color w:val="auto"/>
                                <w:sz w:val="14"/>
                                <w:szCs w:val="14"/>
                              </w:rPr>
                            </w:pPr>
                            <w:bookmarkStart w:id="40" w:name="_Toc74206372"/>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16</w:t>
                            </w:r>
                            <w:r w:rsidRPr="00B33B3D">
                              <w:rPr>
                                <w:color w:val="auto"/>
                                <w:sz w:val="16"/>
                                <w:szCs w:val="16"/>
                              </w:rPr>
                              <w:fldChar w:fldCharType="end"/>
                            </w:r>
                            <w:r w:rsidRPr="00B33B3D">
                              <w:rPr>
                                <w:color w:val="auto"/>
                                <w:sz w:val="16"/>
                                <w:szCs w:val="16"/>
                              </w:rPr>
                              <w:t xml:space="preserve"> Representação da área, população residente e densidade populacional por freguesia  elaborado no âmbito do projeto “Fontes e visualização de dados em contexto smart city” utilizando a ferramenta Microsoft Power B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C667C8" id="Caixa de texto 22" o:spid="_x0000_s1038" type="#_x0000_t202" style="position:absolute;left:0;text-align:left;margin-left:61.5pt;margin-top:194.85pt;width:332.5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" stroked="f">
                <v:textbox style="mso-fit-shape-to-text:t" inset="0,0,0,0">
                  <w:txbxContent>
                    <w:p w14:paraId="16245B26" w14:textId="505CBECF" w:rsidR="00B33B3D" w:rsidRPr="00B33B3D" w:rsidRDefault="00B33B3D" w:rsidP="00B33B3D">
                      <w:pPr>
                        <w:pStyle w:val="Legenda"/>
                        <w:rPr>
                          <w:noProof/>
                          <w:color w:val="auto"/>
                          <w:sz w:val="14"/>
                          <w:szCs w:val="14"/>
                        </w:rPr>
                      </w:pPr>
                      <w:bookmarkStart w:id="41" w:name="_Toc74206372"/>
                      <w:r w:rsidRPr="00B33B3D">
                        <w:rPr>
                          <w:color w:val="auto"/>
                          <w:sz w:val="16"/>
                          <w:szCs w:val="16"/>
                        </w:rPr>
                        <w:t xml:space="preserve">Figura </w:t>
                      </w:r>
                      <w:r w:rsidRPr="00B33B3D">
                        <w:rPr>
                          <w:color w:val="auto"/>
                          <w:sz w:val="16"/>
                          <w:szCs w:val="16"/>
                        </w:rPr>
                        <w:fldChar w:fldCharType="begin"/>
                      </w:r>
                      <w:r w:rsidRPr="00B33B3D">
                        <w:rPr>
                          <w:color w:val="auto"/>
                          <w:sz w:val="16"/>
                          <w:szCs w:val="16"/>
                        </w:rPr>
                        <w:instrText xml:space="preserve"> SEQ Figura \* ARABIC </w:instrText>
                      </w:r>
                      <w:r w:rsidRPr="00B33B3D">
                        <w:rPr>
                          <w:color w:val="auto"/>
                          <w:sz w:val="16"/>
                          <w:szCs w:val="16"/>
                        </w:rPr>
                        <w:fldChar w:fldCharType="separate"/>
                      </w:r>
                      <w:r w:rsidR="00215131">
                        <w:rPr>
                          <w:noProof/>
                          <w:color w:val="auto"/>
                          <w:sz w:val="16"/>
                          <w:szCs w:val="16"/>
                        </w:rPr>
                        <w:t>16</w:t>
                      </w:r>
                      <w:r w:rsidRPr="00B33B3D">
                        <w:rPr>
                          <w:color w:val="auto"/>
                          <w:sz w:val="16"/>
                          <w:szCs w:val="16"/>
                        </w:rPr>
                        <w:fldChar w:fldCharType="end"/>
                      </w:r>
                      <w:r w:rsidRPr="00B33B3D">
                        <w:rPr>
                          <w:color w:val="auto"/>
                          <w:sz w:val="16"/>
                          <w:szCs w:val="16"/>
                        </w:rPr>
                        <w:t xml:space="preserve"> Representação da área, população residente e densidade populacional por freguesia  elaborado no âmbito do projeto “Fontes e visualização de dados em contexto smart city” utilizando a ferramenta Microsoft Power BI.</w:t>
                      </w:r>
                      <w:bookmarkEnd w:id="41"/>
                    </w:p>
                  </w:txbxContent>
                </v:textbox>
                <w10:wrap type="topAndBottom"/>
              </v:shape>
            </w:pict>
          </mc:Fallback>
        </mc:AlternateContent>
      </w:r>
    </w:p>
    <w:p w14:paraId="022DDCAB" w14:textId="235E7BDF" w:rsidR="008E2DA7" w:rsidRDefault="00B62E2B" w:rsidP="00146202">
      <w:pPr>
        <w:pStyle w:val="Ttulo1"/>
        <w:rPr>
          <w:rFonts w:cs="Arial"/>
          <w:sz w:val="20"/>
          <w:szCs w:val="20"/>
        </w:rPr>
      </w:pPr>
      <w:bookmarkStart w:id="42" w:name="_Toc74206399"/>
      <w:r>
        <w:rPr>
          <w:rFonts w:cs="Arial"/>
          <w:sz w:val="20"/>
          <w:szCs w:val="20"/>
        </w:rPr>
        <w:lastRenderedPageBreak/>
        <w:t>Avaliação do</w:t>
      </w:r>
      <w:r w:rsidR="008E2DA7">
        <w:rPr>
          <w:rFonts w:cs="Arial"/>
          <w:sz w:val="20"/>
          <w:szCs w:val="20"/>
        </w:rPr>
        <w:t>s</w:t>
      </w:r>
      <w:r>
        <w:rPr>
          <w:rFonts w:cs="Arial"/>
          <w:sz w:val="20"/>
          <w:szCs w:val="20"/>
        </w:rPr>
        <w:t xml:space="preserve"> Resultado</w:t>
      </w:r>
      <w:r w:rsidR="008E2DA7">
        <w:rPr>
          <w:rFonts w:cs="Arial"/>
          <w:sz w:val="20"/>
          <w:szCs w:val="20"/>
        </w:rPr>
        <w:t>s</w:t>
      </w:r>
      <w:bookmarkEnd w:id="42"/>
    </w:p>
    <w:p w14:paraId="34B68F0E" w14:textId="5A9AD6A3" w:rsidR="005D33FD" w:rsidRDefault="005D33FD" w:rsidP="00B062C6"/>
    <w:p w14:paraId="01292128" w14:textId="27AC72D1" w:rsidR="005D33FD" w:rsidRDefault="005D33FD" w:rsidP="00B062C6">
      <w:pPr>
        <w:rPr>
          <w:rFonts w:cs="Arial"/>
          <w:szCs w:val="20"/>
        </w:rPr>
      </w:pPr>
      <w:r w:rsidRPr="00902FDC">
        <w:rPr>
          <w:rFonts w:cs="Arial"/>
          <w:szCs w:val="20"/>
        </w:rPr>
        <w:t xml:space="preserve">Finalizado o processo, e encerrados os dois ciclos de atividade A2 e A3, foi possível verificar que os objetivos foram atingidos, tendo sido conseguidos três dashboards explorando a ferramenta de Business Intelligence Cluvio, através da ligação a uma base de dados. Foram conseguidos mais três dashboards, elaborados em Microsoft Power BI, desta vez através de uma ligação a dados representados numa folha de cálculo excel. E por último, mais três dashboards igualmente no Microsoft </w:t>
      </w:r>
      <w:r w:rsidR="009059B9">
        <w:rPr>
          <w:rFonts w:cs="Arial"/>
          <w:szCs w:val="20"/>
        </w:rPr>
        <w:t>P</w:t>
      </w:r>
      <w:r w:rsidRPr="00902FDC">
        <w:rPr>
          <w:rFonts w:cs="Arial"/>
          <w:szCs w:val="20"/>
        </w:rPr>
        <w:t xml:space="preserve">ower </w:t>
      </w:r>
      <w:r w:rsidR="00902FDC" w:rsidRPr="00902FDC">
        <w:rPr>
          <w:rFonts w:cs="Arial"/>
          <w:szCs w:val="20"/>
        </w:rPr>
        <w:t>Bi, com acesso a uma nova base de dados</w:t>
      </w:r>
      <w:r w:rsidR="007F08A8">
        <w:rPr>
          <w:rFonts w:cs="Arial"/>
          <w:szCs w:val="20"/>
        </w:rPr>
        <w:t xml:space="preserve">, disponibilizada pela CMM. </w:t>
      </w:r>
      <w:r w:rsidR="00902FDC" w:rsidRPr="00902FDC">
        <w:rPr>
          <w:rFonts w:cs="Arial"/>
          <w:szCs w:val="20"/>
        </w:rPr>
        <w:t xml:space="preserve"> </w:t>
      </w:r>
    </w:p>
    <w:p w14:paraId="57984C4B" w14:textId="1DBD71BA" w:rsidR="007F08A8" w:rsidRDefault="007F08A8" w:rsidP="00B062C6">
      <w:pPr>
        <w:rPr>
          <w:rFonts w:cs="Arial"/>
          <w:szCs w:val="20"/>
        </w:rPr>
      </w:pPr>
      <w:r>
        <w:rPr>
          <w:rFonts w:cs="Arial"/>
          <w:szCs w:val="20"/>
        </w:rPr>
        <w:t xml:space="preserve">Através da visualização dos dashboards elaborados, é possível verificar que o objetivo proposto de dar vida, tornando inteligentes, uma quantidade de dados considerável, até então armazenados e de difícil acesso, no âmbito da Norma ISO 37120, relacionados com a sustentabilidade das comunidades, foi possível, disponibilizando deste modo informação precisa, tratada, integrada, de fácil acesso e facilmente compreendida por todos os que a ela pretendem aceder. </w:t>
      </w:r>
    </w:p>
    <w:p w14:paraId="4916775C" w14:textId="65CDDE40" w:rsidR="004B2CBE" w:rsidRDefault="004B2CBE" w:rsidP="00B062C6">
      <w:pPr>
        <w:rPr>
          <w:rFonts w:cs="Arial"/>
          <w:szCs w:val="20"/>
        </w:rPr>
      </w:pPr>
      <w:r>
        <w:rPr>
          <w:rFonts w:cs="Arial"/>
          <w:szCs w:val="20"/>
        </w:rPr>
        <w:t>Relativamente</w:t>
      </w:r>
      <w:r w:rsidR="009059B9">
        <w:rPr>
          <w:rFonts w:cs="Arial"/>
          <w:szCs w:val="20"/>
        </w:rPr>
        <w:t xml:space="preserve"> às</w:t>
      </w:r>
      <w:r>
        <w:rPr>
          <w:rFonts w:cs="Arial"/>
          <w:szCs w:val="20"/>
        </w:rPr>
        <w:t xml:space="preserve"> dificuldades ao longo de todo o processo destaco a dificuldade de aceder a alguns dados, estando apenas disponíveis em formato pdf, muitas vezes com algumas lacunas de anos, o que dificulta bastante o trabalho posterior no processo de elaboração dos dashboards. </w:t>
      </w:r>
    </w:p>
    <w:p w14:paraId="755B64EA" w14:textId="33EEADD9" w:rsidR="00637323" w:rsidRDefault="004B2CBE" w:rsidP="009059B9">
      <w:pPr>
        <w:rPr>
          <w:rFonts w:cs="Arial"/>
          <w:szCs w:val="20"/>
        </w:rPr>
      </w:pPr>
      <w:r>
        <w:rPr>
          <w:rFonts w:cs="Arial"/>
          <w:szCs w:val="20"/>
        </w:rPr>
        <w:t xml:space="preserve">Em relação </w:t>
      </w:r>
      <w:r w:rsidR="009059B9">
        <w:rPr>
          <w:rFonts w:cs="Arial"/>
          <w:szCs w:val="20"/>
        </w:rPr>
        <w:t>às</w:t>
      </w:r>
      <w:r>
        <w:rPr>
          <w:rFonts w:cs="Arial"/>
          <w:szCs w:val="20"/>
        </w:rPr>
        <w:t xml:space="preserve"> ferramentas utilizadas, neste momento o cluvio dá acesso a uma base de dados, não dá acesso nem a uma API, nem a uma folha de calculo excel. O Microsoft </w:t>
      </w:r>
      <w:r w:rsidR="009059B9">
        <w:rPr>
          <w:rFonts w:cs="Arial"/>
          <w:szCs w:val="20"/>
        </w:rPr>
        <w:t>P</w:t>
      </w:r>
      <w:r>
        <w:rPr>
          <w:rFonts w:cs="Arial"/>
          <w:szCs w:val="20"/>
        </w:rPr>
        <w:t xml:space="preserve">ower Bi, neste </w:t>
      </w:r>
      <w:r w:rsidR="009059B9">
        <w:rPr>
          <w:rFonts w:cs="Arial"/>
          <w:szCs w:val="20"/>
        </w:rPr>
        <w:t>aspeto</w:t>
      </w:r>
      <w:r>
        <w:rPr>
          <w:rFonts w:cs="Arial"/>
          <w:szCs w:val="20"/>
        </w:rPr>
        <w:t xml:space="preserve"> é mais completo uma vez que conseguimos importar dados, quer de uma base de dados, quer de uma API ou folha de cálculo excel. A nível de manuseamento, para conseguir apresentar informação no cluvio é </w:t>
      </w:r>
      <w:r w:rsidR="009059B9">
        <w:rPr>
          <w:rFonts w:cs="Arial"/>
          <w:szCs w:val="20"/>
        </w:rPr>
        <w:t>necessário conhecimento</w:t>
      </w:r>
      <w:r>
        <w:rPr>
          <w:rFonts w:cs="Arial"/>
          <w:szCs w:val="20"/>
        </w:rPr>
        <w:t xml:space="preserve"> prévio de linguagem SQL, o que pode ser um entrave para quem o tema é desconhecido. Excluindo esta parte, e dominando a linguagem, é uma ferramenta intuitiva que se explora com relativa facilidade. Por sua vez, o Microsoft Power BI, neste momento, trata-se de uma ferramenta </w:t>
      </w:r>
      <w:r w:rsidR="00610F37">
        <w:rPr>
          <w:rFonts w:cs="Arial"/>
          <w:szCs w:val="20"/>
        </w:rPr>
        <w:t>com</w:t>
      </w:r>
      <w:r>
        <w:rPr>
          <w:rFonts w:cs="Arial"/>
          <w:szCs w:val="20"/>
        </w:rPr>
        <w:t xml:space="preserve"> algumas </w:t>
      </w:r>
      <w:r w:rsidR="00610F37">
        <w:rPr>
          <w:rFonts w:cs="Arial"/>
          <w:szCs w:val="20"/>
        </w:rPr>
        <w:t xml:space="preserve">especificidades, </w:t>
      </w:r>
      <w:r w:rsidR="009059B9">
        <w:rPr>
          <w:rFonts w:cs="Arial"/>
          <w:szCs w:val="20"/>
        </w:rPr>
        <w:t>bastante visual,</w:t>
      </w:r>
      <w:r w:rsidR="00610F37">
        <w:rPr>
          <w:rFonts w:cs="Arial"/>
          <w:szCs w:val="20"/>
        </w:rPr>
        <w:t xml:space="preserve"> mas que requer algum estudo e algum tempo de adaptação para dominar a ferramenta em plenitude.  </w:t>
      </w:r>
    </w:p>
    <w:p w14:paraId="66902217" w14:textId="77777777" w:rsidR="009059B9" w:rsidRPr="009059B9" w:rsidRDefault="009059B9" w:rsidP="009059B9">
      <w:pPr>
        <w:rPr>
          <w:rFonts w:cs="Arial"/>
          <w:szCs w:val="20"/>
        </w:rPr>
      </w:pPr>
    </w:p>
    <w:p w14:paraId="393D71D8" w14:textId="2C471E69" w:rsidR="00684FBC" w:rsidRPr="006222E4" w:rsidRDefault="00684FBC" w:rsidP="00637323">
      <w:pPr>
        <w:pStyle w:val="Ttulo1"/>
        <w:numPr>
          <w:ilvl w:val="0"/>
          <w:numId w:val="0"/>
        </w:numPr>
        <w:rPr>
          <w:rFonts w:cs="Arial"/>
          <w:b w:val="0"/>
          <w:bCs/>
          <w:sz w:val="20"/>
          <w:szCs w:val="20"/>
        </w:rPr>
      </w:pPr>
      <w:r w:rsidRPr="006222E4">
        <w:rPr>
          <w:rFonts w:cs="Arial"/>
          <w:bCs/>
          <w:sz w:val="20"/>
          <w:szCs w:val="20"/>
        </w:rPr>
        <w:t xml:space="preserve">  </w:t>
      </w:r>
      <w:bookmarkStart w:id="43" w:name="_Toc74206400"/>
      <w:r w:rsidRPr="006222E4">
        <w:rPr>
          <w:rFonts w:cs="Arial"/>
          <w:bCs/>
          <w:sz w:val="20"/>
          <w:szCs w:val="20"/>
        </w:rPr>
        <w:t>Co</w:t>
      </w:r>
      <w:r w:rsidR="00146202" w:rsidRPr="006222E4">
        <w:rPr>
          <w:rFonts w:cs="Arial"/>
          <w:bCs/>
          <w:sz w:val="20"/>
          <w:szCs w:val="20"/>
        </w:rPr>
        <w:t>n</w:t>
      </w:r>
      <w:r w:rsidRPr="006222E4">
        <w:rPr>
          <w:rFonts w:cs="Arial"/>
          <w:bCs/>
          <w:sz w:val="20"/>
          <w:szCs w:val="20"/>
        </w:rPr>
        <w:t xml:space="preserve">clusão e reflexões </w:t>
      </w:r>
      <w:r w:rsidR="009059B9" w:rsidRPr="006222E4">
        <w:rPr>
          <w:rFonts w:cs="Arial"/>
          <w:bCs/>
          <w:sz w:val="20"/>
          <w:szCs w:val="20"/>
        </w:rPr>
        <w:t>críticas</w:t>
      </w:r>
      <w:bookmarkEnd w:id="43"/>
      <w:r w:rsidRPr="006222E4">
        <w:rPr>
          <w:rFonts w:cs="Arial"/>
          <w:bCs/>
          <w:sz w:val="20"/>
          <w:szCs w:val="20"/>
        </w:rPr>
        <w:t xml:space="preserve"> </w:t>
      </w:r>
    </w:p>
    <w:p w14:paraId="03FD4AD5" w14:textId="272C6DF9" w:rsidR="006222E4" w:rsidRDefault="006222E4" w:rsidP="006222E4"/>
    <w:p w14:paraId="6E83C3D1" w14:textId="3F667790" w:rsidR="006222E4" w:rsidRDefault="006222E4" w:rsidP="00B062C6">
      <w:r>
        <w:tab/>
      </w:r>
      <w:r w:rsidRPr="006222E4">
        <w:t xml:space="preserve">Da realização deste projeto, para além da angariação de novas competências relativamente às ferramentas de BI, </w:t>
      </w:r>
      <w:r>
        <w:t>através da sua exploração e manuseamento autónomos sem qualquer tipo de preparação antecedente, é possível concluir a importância destas ferramentas ao nível da apresentação d</w:t>
      </w:r>
      <w:r w:rsidR="004B2CBE">
        <w:t xml:space="preserve">e </w:t>
      </w:r>
      <w:r>
        <w:t>dados, uma vez que elas próprias têm a funcionalidade de explorar e relacionar dados analiticamente, exibindo informação não apenas mais interessante do ponto de vista visual, mas também de suma importância do ponto de vista da tomada de decisão</w:t>
      </w:r>
      <w:r w:rsidR="000F7E5B">
        <w:t xml:space="preserve">. </w:t>
      </w:r>
      <w:r w:rsidR="000F7E5B">
        <w:tab/>
      </w:r>
    </w:p>
    <w:p w14:paraId="607C81E2" w14:textId="7DB59ABD" w:rsidR="000F7E5B" w:rsidRPr="006222E4" w:rsidRDefault="000F7E5B" w:rsidP="00B062C6">
      <w:pPr>
        <w:rPr>
          <w:rFonts w:cs="Arial"/>
          <w:szCs w:val="20"/>
        </w:rPr>
      </w:pPr>
      <w:r>
        <w:tab/>
        <w:t xml:space="preserve">A necessidade cada vez mais evidente da disponibilização de dados, da interoperabilidade entre eles, para que as avaliações, decisões e consequentemente a construção do futuro neste caso ao nível das cidades possa acontecer, é uma conclusão </w:t>
      </w:r>
      <w:r>
        <w:lastRenderedPageBreak/>
        <w:t xml:space="preserve">evidente. Ao longo de todo o processo, </w:t>
      </w:r>
      <w:r w:rsidR="004B2CBE">
        <w:t xml:space="preserve">foi possível verificar que há ainda algum trabalho a desenvolver relativamente a esta questão da apresentação de dados relevantes para a comunidade, bem como da exploração destas tecnologias em </w:t>
      </w:r>
      <w:r w:rsidR="009059B9">
        <w:t>benefício</w:t>
      </w:r>
      <w:r w:rsidR="004B2CBE">
        <w:t xml:space="preserve"> da comunidade e dos cidadãos. </w:t>
      </w:r>
    </w:p>
    <w:p w14:paraId="110648CA" w14:textId="392319E4" w:rsidR="007F08A8" w:rsidRPr="006222E4" w:rsidRDefault="007F08A8" w:rsidP="00B062C6">
      <w:pPr>
        <w:rPr>
          <w:rFonts w:cs="Arial"/>
          <w:szCs w:val="20"/>
        </w:rPr>
      </w:pPr>
    </w:p>
    <w:p w14:paraId="12A515A0" w14:textId="623B4DC6" w:rsidR="007F08A8" w:rsidRPr="007F08A8" w:rsidRDefault="007F08A8" w:rsidP="007F08A8">
      <w:r>
        <w:tab/>
      </w:r>
    </w:p>
    <w:p w14:paraId="6B6FE5C8" w14:textId="77777777" w:rsidR="00684FBC" w:rsidRPr="009819DB" w:rsidRDefault="00684FBC" w:rsidP="000616D1">
      <w:pPr>
        <w:pStyle w:val="SemEspaamento"/>
        <w:rPr>
          <w:rFonts w:ascii="Times New Roman" w:hAnsi="Times New Roman" w:cs="Times New Roman"/>
          <w:b/>
          <w:bCs/>
          <w:sz w:val="32"/>
          <w:szCs w:val="32"/>
        </w:rPr>
      </w:pPr>
    </w:p>
    <w:p w14:paraId="6E065222" w14:textId="43A05134" w:rsidR="00684FBC" w:rsidRDefault="00684FBC" w:rsidP="000616D1">
      <w:pPr>
        <w:pStyle w:val="SemEspaamento"/>
        <w:rPr>
          <w:rFonts w:ascii="Times New Roman" w:hAnsi="Times New Roman" w:cs="Times New Roman"/>
          <w:b/>
          <w:bCs/>
          <w:sz w:val="32"/>
          <w:szCs w:val="32"/>
        </w:rPr>
      </w:pPr>
    </w:p>
    <w:p w14:paraId="785822A9" w14:textId="6836A760" w:rsidR="004B0519" w:rsidRDefault="004B0519" w:rsidP="000616D1">
      <w:pPr>
        <w:pStyle w:val="SemEspaamento"/>
        <w:rPr>
          <w:rFonts w:ascii="Times New Roman" w:hAnsi="Times New Roman" w:cs="Times New Roman"/>
          <w:b/>
          <w:bCs/>
          <w:sz w:val="32"/>
          <w:szCs w:val="32"/>
        </w:rPr>
      </w:pPr>
    </w:p>
    <w:p w14:paraId="13C002FE" w14:textId="18239D0B" w:rsidR="004B0519" w:rsidRDefault="004B0519" w:rsidP="000616D1">
      <w:pPr>
        <w:pStyle w:val="SemEspaamento"/>
        <w:rPr>
          <w:rFonts w:ascii="Times New Roman" w:hAnsi="Times New Roman" w:cs="Times New Roman"/>
          <w:b/>
          <w:bCs/>
          <w:sz w:val="32"/>
          <w:szCs w:val="32"/>
        </w:rPr>
      </w:pPr>
    </w:p>
    <w:p w14:paraId="294C68FE" w14:textId="7364A260" w:rsidR="007F08A8" w:rsidRDefault="007F08A8" w:rsidP="000616D1">
      <w:pPr>
        <w:pStyle w:val="SemEspaamento"/>
        <w:rPr>
          <w:rFonts w:ascii="Times New Roman" w:hAnsi="Times New Roman" w:cs="Times New Roman"/>
          <w:b/>
          <w:bCs/>
          <w:sz w:val="32"/>
          <w:szCs w:val="32"/>
        </w:rPr>
      </w:pPr>
    </w:p>
    <w:p w14:paraId="76B62F5D" w14:textId="4643F19B" w:rsidR="007F08A8" w:rsidRDefault="007F08A8" w:rsidP="000616D1">
      <w:pPr>
        <w:pStyle w:val="SemEspaamento"/>
        <w:rPr>
          <w:rFonts w:ascii="Times New Roman" w:hAnsi="Times New Roman" w:cs="Times New Roman"/>
          <w:b/>
          <w:bCs/>
          <w:sz w:val="32"/>
          <w:szCs w:val="32"/>
        </w:rPr>
      </w:pPr>
    </w:p>
    <w:p w14:paraId="379893A9" w14:textId="736597C1" w:rsidR="007F08A8" w:rsidRDefault="007F08A8" w:rsidP="000616D1">
      <w:pPr>
        <w:pStyle w:val="SemEspaamento"/>
        <w:rPr>
          <w:rFonts w:ascii="Times New Roman" w:hAnsi="Times New Roman" w:cs="Times New Roman"/>
          <w:b/>
          <w:bCs/>
          <w:sz w:val="32"/>
          <w:szCs w:val="32"/>
        </w:rPr>
      </w:pPr>
    </w:p>
    <w:p w14:paraId="5D4D566A" w14:textId="5D292A5B" w:rsidR="004B0519" w:rsidRPr="009819DB" w:rsidRDefault="00B062C6" w:rsidP="000616D1">
      <w:pPr>
        <w:pStyle w:val="SemEspaamento"/>
        <w:rPr>
          <w:rFonts w:ascii="Times New Roman" w:hAnsi="Times New Roman" w:cs="Times New Roman"/>
          <w:b/>
          <w:bCs/>
          <w:sz w:val="32"/>
          <w:szCs w:val="32"/>
        </w:rPr>
      </w:pPr>
      <w:r>
        <w:rPr>
          <w:rFonts w:ascii="Times New Roman" w:hAnsi="Times New Roman" w:cs="Times New Roman"/>
          <w:b/>
          <w:bCs/>
          <w:sz w:val="32"/>
          <w:szCs w:val="32"/>
        </w:rPr>
        <w:br w:type="page"/>
      </w:r>
    </w:p>
    <w:p w14:paraId="13963B0A" w14:textId="2A84CC10" w:rsidR="00684FBC" w:rsidRPr="006874F2" w:rsidRDefault="00684FBC" w:rsidP="00730B51">
      <w:pPr>
        <w:pStyle w:val="Ttulo1"/>
        <w:numPr>
          <w:ilvl w:val="0"/>
          <w:numId w:val="0"/>
        </w:numPr>
        <w:rPr>
          <w:rFonts w:cs="Arial"/>
          <w:sz w:val="20"/>
          <w:szCs w:val="20"/>
        </w:rPr>
      </w:pPr>
      <w:r w:rsidRPr="006874F2">
        <w:rPr>
          <w:rFonts w:cs="Arial"/>
          <w:sz w:val="20"/>
          <w:szCs w:val="20"/>
        </w:rPr>
        <w:lastRenderedPageBreak/>
        <w:t xml:space="preserve">  </w:t>
      </w:r>
      <w:bookmarkStart w:id="44" w:name="_Toc74206401"/>
      <w:r w:rsidRPr="006874F2">
        <w:rPr>
          <w:rFonts w:cs="Arial"/>
          <w:sz w:val="20"/>
          <w:szCs w:val="20"/>
        </w:rPr>
        <w:t>Refer</w:t>
      </w:r>
      <w:r w:rsidR="000D036F" w:rsidRPr="006874F2">
        <w:rPr>
          <w:rFonts w:cs="Arial"/>
          <w:sz w:val="20"/>
          <w:szCs w:val="20"/>
        </w:rPr>
        <w:t>ê</w:t>
      </w:r>
      <w:r w:rsidRPr="006874F2">
        <w:rPr>
          <w:rFonts w:cs="Arial"/>
          <w:sz w:val="20"/>
          <w:szCs w:val="20"/>
        </w:rPr>
        <w:t>ncias bibliográficas</w:t>
      </w:r>
      <w:bookmarkEnd w:id="44"/>
      <w:r w:rsidRPr="006874F2">
        <w:rPr>
          <w:rFonts w:cs="Arial"/>
          <w:sz w:val="20"/>
          <w:szCs w:val="20"/>
        </w:rPr>
        <w:t xml:space="preserve"> </w:t>
      </w:r>
    </w:p>
    <w:p w14:paraId="55D0C24E" w14:textId="1DC09E78" w:rsidR="004B0519" w:rsidRDefault="004B0519" w:rsidP="004B0519"/>
    <w:p w14:paraId="76C63D0F" w14:textId="77777777" w:rsidR="005D33FD" w:rsidRDefault="005D33FD" w:rsidP="005D33FD"/>
    <w:p w14:paraId="2E21711F" w14:textId="77777777" w:rsidR="005D33FD" w:rsidRPr="009059B9" w:rsidRDefault="005D33FD" w:rsidP="005D33FD">
      <w:pPr>
        <w:pStyle w:val="EndNoteBibliography"/>
        <w:ind w:left="720" w:hanging="720"/>
        <w:rPr>
          <w:rFonts w:ascii="Arial" w:hAnsi="Arial" w:cs="Arial"/>
          <w:lang w:val="pt-PT"/>
        </w:rPr>
      </w:pPr>
      <w:r w:rsidRPr="009059B9">
        <w:rPr>
          <w:rFonts w:ascii="Arial" w:hAnsi="Arial" w:cs="Arial"/>
        </w:rPr>
        <w:fldChar w:fldCharType="begin"/>
      </w:r>
      <w:r w:rsidRPr="009059B9">
        <w:rPr>
          <w:rFonts w:ascii="Arial" w:hAnsi="Arial" w:cs="Arial"/>
          <w:lang w:val="pt-PT"/>
        </w:rPr>
        <w:instrText xml:space="preserve"> ADDIN EN.REFLIST </w:instrText>
      </w:r>
      <w:r w:rsidRPr="009059B9">
        <w:rPr>
          <w:rFonts w:ascii="Arial" w:hAnsi="Arial" w:cs="Arial"/>
        </w:rPr>
        <w:fldChar w:fldCharType="separate"/>
      </w:r>
      <w:r w:rsidRPr="009059B9">
        <w:rPr>
          <w:rFonts w:ascii="Arial" w:hAnsi="Arial" w:cs="Arial"/>
          <w:lang w:val="pt-PT"/>
        </w:rPr>
        <w:t xml:space="preserve">Cibersegurança, C.-C. N. d. (2021). </w:t>
      </w:r>
      <w:r w:rsidRPr="009059B9">
        <w:rPr>
          <w:rFonts w:ascii="Arial" w:hAnsi="Arial" w:cs="Arial"/>
        </w:rPr>
        <w:t xml:space="preserve">A INTERNET DAS COISAS (IOT – INTERNET OF THINGS). </w:t>
      </w:r>
      <w:r w:rsidRPr="009059B9">
        <w:rPr>
          <w:rFonts w:ascii="Arial" w:hAnsi="Arial" w:cs="Arial"/>
          <w:lang w:val="pt-PT"/>
        </w:rPr>
        <w:t xml:space="preserve">Retrieved from </w:t>
      </w:r>
      <w:hyperlink r:id="rId55" w:history="1">
        <w:r w:rsidRPr="009059B9">
          <w:rPr>
            <w:rStyle w:val="Hiperligao"/>
            <w:rFonts w:ascii="Arial" w:hAnsi="Arial" w:cs="Arial"/>
            <w:lang w:val="pt-PT"/>
          </w:rPr>
          <w:t>https://www.cncs.gov.pt/a-internet-das-coisas-iot-internet-of-things/</w:t>
        </w:r>
      </w:hyperlink>
      <w:r w:rsidRPr="009059B9">
        <w:rPr>
          <w:rFonts w:ascii="Arial" w:hAnsi="Arial" w:cs="Arial"/>
          <w:lang w:val="pt-PT"/>
        </w:rPr>
        <w:t xml:space="preserve"> </w:t>
      </w:r>
    </w:p>
    <w:p w14:paraId="53FD7D44" w14:textId="77777777" w:rsidR="005D33FD" w:rsidRPr="009059B9" w:rsidRDefault="005D33FD" w:rsidP="005D33FD">
      <w:pPr>
        <w:pStyle w:val="EndNoteBibliography"/>
        <w:ind w:left="720" w:hanging="720"/>
        <w:rPr>
          <w:rFonts w:ascii="Arial" w:hAnsi="Arial" w:cs="Arial"/>
          <w:lang w:val="pt-PT"/>
        </w:rPr>
      </w:pPr>
    </w:p>
    <w:p w14:paraId="3EBB6CB9" w14:textId="77777777" w:rsidR="005D33FD" w:rsidRPr="009059B9" w:rsidRDefault="005D33FD" w:rsidP="005D33FD">
      <w:pPr>
        <w:pStyle w:val="EndNoteBibliography"/>
        <w:ind w:left="720" w:hanging="720"/>
        <w:rPr>
          <w:rFonts w:ascii="Arial" w:hAnsi="Arial" w:cs="Arial"/>
          <w:lang w:val="pt-PT"/>
        </w:rPr>
      </w:pPr>
      <w:r w:rsidRPr="009059B9">
        <w:rPr>
          <w:rFonts w:ascii="Arial" w:hAnsi="Arial" w:cs="Arial"/>
          <w:lang w:val="pt-PT"/>
        </w:rPr>
        <w:t xml:space="preserve">Gouveia, F. (2021). </w:t>
      </w:r>
      <w:r w:rsidRPr="009059B9">
        <w:rPr>
          <w:rFonts w:ascii="Arial" w:hAnsi="Arial" w:cs="Arial"/>
          <w:i/>
          <w:lang w:val="pt-PT"/>
        </w:rPr>
        <w:t xml:space="preserve">Bases de Dados , Fundamentos e Aplicações </w:t>
      </w:r>
      <w:r w:rsidRPr="009059B9">
        <w:rPr>
          <w:rFonts w:ascii="Arial" w:hAnsi="Arial" w:cs="Arial"/>
          <w:lang w:val="pt-PT"/>
        </w:rPr>
        <w:t xml:space="preserve">FCA-Editora de Informatica Lda </w:t>
      </w:r>
    </w:p>
    <w:p w14:paraId="3746D8F0" w14:textId="77777777" w:rsidR="005D33FD" w:rsidRPr="009059B9" w:rsidRDefault="005D33FD" w:rsidP="005D33FD">
      <w:pPr>
        <w:pStyle w:val="EndNoteBibliography"/>
        <w:ind w:left="720" w:hanging="720"/>
        <w:rPr>
          <w:rFonts w:ascii="Arial" w:hAnsi="Arial" w:cs="Arial"/>
          <w:lang w:val="pt-PT"/>
        </w:rPr>
      </w:pPr>
    </w:p>
    <w:p w14:paraId="33FD3FF6" w14:textId="77777777" w:rsidR="005D33FD" w:rsidRPr="009059B9" w:rsidRDefault="005D33FD" w:rsidP="005D33FD">
      <w:pPr>
        <w:pStyle w:val="EndNoteBibliography"/>
        <w:ind w:left="720" w:hanging="720"/>
        <w:rPr>
          <w:rFonts w:ascii="Arial" w:hAnsi="Arial" w:cs="Arial"/>
        </w:rPr>
      </w:pPr>
      <w:r w:rsidRPr="009059B9">
        <w:rPr>
          <w:rFonts w:ascii="Arial" w:hAnsi="Arial" w:cs="Arial"/>
        </w:rPr>
        <w:t>Sustainable cities and communities — Indicators for city services and quality of life,  (2018).</w:t>
      </w:r>
    </w:p>
    <w:p w14:paraId="158B92DE" w14:textId="77777777" w:rsidR="005D33FD" w:rsidRPr="009059B9" w:rsidRDefault="005D33FD" w:rsidP="005D33FD">
      <w:pPr>
        <w:pStyle w:val="EndNoteBibliography"/>
        <w:ind w:left="720" w:hanging="720"/>
        <w:rPr>
          <w:rFonts w:ascii="Arial" w:hAnsi="Arial" w:cs="Arial"/>
        </w:rPr>
      </w:pPr>
    </w:p>
    <w:p w14:paraId="268E019A" w14:textId="77777777" w:rsidR="005D33FD" w:rsidRPr="009059B9" w:rsidRDefault="005D33FD" w:rsidP="005D33FD">
      <w:pPr>
        <w:pStyle w:val="EndNoteBibliography"/>
        <w:ind w:left="720" w:hanging="720"/>
        <w:rPr>
          <w:rFonts w:ascii="Arial" w:hAnsi="Arial" w:cs="Arial"/>
        </w:rPr>
      </w:pPr>
      <w:r w:rsidRPr="009059B9">
        <w:rPr>
          <w:rFonts w:ascii="Arial" w:hAnsi="Arial" w:cs="Arial"/>
        </w:rPr>
        <w:t xml:space="preserve">Maia, C. M. Retrieved from </w:t>
      </w:r>
      <w:hyperlink r:id="rId56" w:history="1">
        <w:r w:rsidRPr="009059B9">
          <w:rPr>
            <w:rStyle w:val="Hiperligao"/>
            <w:rFonts w:ascii="Arial" w:hAnsi="Arial" w:cs="Arial"/>
          </w:rPr>
          <w:t>https://www.cm-maia.pt/</w:t>
        </w:r>
      </w:hyperlink>
    </w:p>
    <w:p w14:paraId="30E03834" w14:textId="77777777" w:rsidR="005D33FD" w:rsidRPr="009059B9" w:rsidRDefault="005D33FD" w:rsidP="005D33FD">
      <w:pPr>
        <w:pStyle w:val="EndNoteBibliography"/>
        <w:ind w:left="720" w:hanging="720"/>
        <w:rPr>
          <w:rFonts w:ascii="Arial" w:hAnsi="Arial" w:cs="Arial"/>
        </w:rPr>
      </w:pPr>
    </w:p>
    <w:p w14:paraId="24D8F2C4" w14:textId="77777777" w:rsidR="005D33FD" w:rsidRPr="009059B9" w:rsidRDefault="005D33FD" w:rsidP="005D33FD">
      <w:pPr>
        <w:pStyle w:val="EndNoteBibliography"/>
        <w:ind w:left="720" w:hanging="720"/>
        <w:rPr>
          <w:rFonts w:ascii="Arial" w:hAnsi="Arial" w:cs="Arial"/>
          <w:lang w:val="pt-PT"/>
        </w:rPr>
      </w:pPr>
      <w:r w:rsidRPr="009059B9">
        <w:rPr>
          <w:rFonts w:ascii="Arial" w:hAnsi="Arial" w:cs="Arial"/>
          <w:lang w:val="pt-PT"/>
        </w:rPr>
        <w:t xml:space="preserve">Microsoft. (2021). O que é o Power BI Retrieved from </w:t>
      </w:r>
      <w:hyperlink r:id="rId57" w:history="1">
        <w:r w:rsidRPr="009059B9">
          <w:rPr>
            <w:rStyle w:val="Hiperligao"/>
            <w:rFonts w:ascii="Arial" w:hAnsi="Arial" w:cs="Arial"/>
            <w:lang w:val="pt-PT"/>
          </w:rPr>
          <w:t>https://docs.microsoft.com/pt-pt/power-bi/fundamentals/power-bi-overview</w:t>
        </w:r>
      </w:hyperlink>
    </w:p>
    <w:p w14:paraId="31E614CF" w14:textId="77777777" w:rsidR="005D33FD" w:rsidRPr="009059B9" w:rsidRDefault="005D33FD" w:rsidP="005D33FD">
      <w:pPr>
        <w:pStyle w:val="EndNoteBibliography"/>
        <w:ind w:left="720" w:hanging="720"/>
        <w:rPr>
          <w:rFonts w:ascii="Arial" w:hAnsi="Arial" w:cs="Arial"/>
          <w:lang w:val="pt-PT"/>
        </w:rPr>
      </w:pPr>
    </w:p>
    <w:p w14:paraId="62B9073D" w14:textId="77777777" w:rsidR="005D33FD" w:rsidRPr="009059B9" w:rsidRDefault="005D33FD" w:rsidP="005D33FD">
      <w:pPr>
        <w:pStyle w:val="EndNoteBibliography"/>
        <w:ind w:left="720" w:hanging="720"/>
        <w:rPr>
          <w:rFonts w:ascii="Arial" w:hAnsi="Arial" w:cs="Arial"/>
        </w:rPr>
      </w:pPr>
      <w:r w:rsidRPr="009059B9">
        <w:rPr>
          <w:rFonts w:ascii="Arial" w:hAnsi="Arial" w:cs="Arial"/>
        </w:rPr>
        <w:t xml:space="preserve">OCDE. (2020a). Smart Cities and Inclusive Growth. </w:t>
      </w:r>
    </w:p>
    <w:p w14:paraId="6F579848" w14:textId="77777777" w:rsidR="005D33FD" w:rsidRPr="009059B9" w:rsidRDefault="005D33FD" w:rsidP="005D33FD">
      <w:pPr>
        <w:pStyle w:val="EndNoteBibliography"/>
        <w:ind w:left="720" w:hanging="720"/>
        <w:rPr>
          <w:rFonts w:ascii="Arial" w:hAnsi="Arial" w:cs="Arial"/>
        </w:rPr>
      </w:pPr>
    </w:p>
    <w:p w14:paraId="0E79FC4B" w14:textId="77777777" w:rsidR="005D33FD" w:rsidRPr="009059B9" w:rsidRDefault="005D33FD" w:rsidP="005D33FD">
      <w:pPr>
        <w:pStyle w:val="EndNoteBibliography"/>
        <w:ind w:left="720" w:hanging="720"/>
        <w:rPr>
          <w:rFonts w:ascii="Arial" w:hAnsi="Arial" w:cs="Arial"/>
        </w:rPr>
      </w:pPr>
      <w:r w:rsidRPr="009059B9">
        <w:rPr>
          <w:rFonts w:ascii="Arial" w:hAnsi="Arial" w:cs="Arial"/>
        </w:rPr>
        <w:t xml:space="preserve">OCDE. (2020b). SMART CITIES AND INCLUSIVE GROWTH </w:t>
      </w:r>
    </w:p>
    <w:p w14:paraId="78D07FB7" w14:textId="77777777" w:rsidR="005D33FD" w:rsidRPr="009059B9" w:rsidRDefault="005D33FD" w:rsidP="005D33FD">
      <w:pPr>
        <w:pStyle w:val="EndNoteBibliography"/>
        <w:ind w:left="720" w:hanging="720"/>
        <w:rPr>
          <w:rFonts w:ascii="Arial" w:hAnsi="Arial" w:cs="Arial"/>
        </w:rPr>
      </w:pPr>
    </w:p>
    <w:p w14:paraId="71C091B4" w14:textId="77777777" w:rsidR="005D33FD" w:rsidRPr="009059B9" w:rsidRDefault="005D33FD" w:rsidP="005D33FD">
      <w:pPr>
        <w:pStyle w:val="EndNoteBibliography"/>
        <w:ind w:left="720" w:hanging="720"/>
        <w:rPr>
          <w:rFonts w:ascii="Arial" w:hAnsi="Arial" w:cs="Arial"/>
          <w:lang w:val="pt-PT"/>
        </w:rPr>
      </w:pPr>
      <w:r w:rsidRPr="009059B9">
        <w:rPr>
          <w:rFonts w:ascii="Arial" w:hAnsi="Arial" w:cs="Arial"/>
          <w:lang w:val="pt-PT"/>
        </w:rPr>
        <w:t xml:space="preserve">Ponces de Carvalho, N., &amp; Bernardo, M. d. R. (2020). </w:t>
      </w:r>
      <w:r w:rsidRPr="009059B9">
        <w:rPr>
          <w:rFonts w:ascii="Arial" w:hAnsi="Arial" w:cs="Arial"/>
          <w:i/>
          <w:lang w:val="pt-PT"/>
        </w:rPr>
        <w:t>Gestão de Projetos</w:t>
      </w:r>
      <w:r w:rsidRPr="009059B9">
        <w:rPr>
          <w:rFonts w:ascii="Arial" w:hAnsi="Arial" w:cs="Arial"/>
          <w:lang w:val="pt-PT"/>
        </w:rPr>
        <w:t xml:space="preserve">: Edições Silabo, lda </w:t>
      </w:r>
    </w:p>
    <w:p w14:paraId="03A29AE8" w14:textId="77777777" w:rsidR="005D33FD" w:rsidRPr="009059B9" w:rsidRDefault="005D33FD" w:rsidP="005D33FD">
      <w:pPr>
        <w:pStyle w:val="EndNoteBibliography"/>
        <w:ind w:left="720" w:hanging="720"/>
        <w:rPr>
          <w:rFonts w:ascii="Arial" w:hAnsi="Arial" w:cs="Arial"/>
          <w:lang w:val="pt-PT"/>
        </w:rPr>
      </w:pPr>
    </w:p>
    <w:p w14:paraId="101D7B25" w14:textId="77777777" w:rsidR="005D33FD" w:rsidRPr="009059B9" w:rsidRDefault="005D33FD" w:rsidP="005D33FD">
      <w:pPr>
        <w:pStyle w:val="EndNoteBibliography"/>
        <w:ind w:left="720" w:hanging="720"/>
        <w:rPr>
          <w:rFonts w:ascii="Arial" w:hAnsi="Arial" w:cs="Arial"/>
          <w:lang w:val="pt-PT"/>
        </w:rPr>
      </w:pPr>
      <w:r w:rsidRPr="009059B9">
        <w:rPr>
          <w:rFonts w:ascii="Arial" w:hAnsi="Arial" w:cs="Arial"/>
          <w:lang w:val="pt-PT"/>
        </w:rPr>
        <w:t xml:space="preserve">Santos, M. Y., &amp; Ramos, I. (2017). </w:t>
      </w:r>
      <w:r w:rsidRPr="009059B9">
        <w:rPr>
          <w:rFonts w:ascii="Arial" w:hAnsi="Arial" w:cs="Arial"/>
          <w:i/>
          <w:lang w:val="pt-PT"/>
        </w:rPr>
        <w:t xml:space="preserve">Bussines Intelligence ; Da informação ao Conhecimento </w:t>
      </w:r>
      <w:r w:rsidRPr="009059B9">
        <w:rPr>
          <w:rFonts w:ascii="Arial" w:hAnsi="Arial" w:cs="Arial"/>
          <w:lang w:val="pt-PT"/>
        </w:rPr>
        <w:t xml:space="preserve">Lisboa FCA, Editora de Informatica Lda </w:t>
      </w:r>
    </w:p>
    <w:p w14:paraId="5609EB25" w14:textId="77777777" w:rsidR="005D33FD" w:rsidRPr="009059B9" w:rsidRDefault="005D33FD" w:rsidP="005D33FD">
      <w:pPr>
        <w:pStyle w:val="EndNoteBibliography"/>
        <w:ind w:left="720" w:hanging="720"/>
        <w:rPr>
          <w:rFonts w:ascii="Arial" w:hAnsi="Arial" w:cs="Arial"/>
          <w:lang w:val="pt-PT"/>
        </w:rPr>
      </w:pPr>
    </w:p>
    <w:p w14:paraId="558EC6D4" w14:textId="77777777" w:rsidR="005D33FD" w:rsidRPr="009059B9" w:rsidRDefault="005D33FD" w:rsidP="005D33FD">
      <w:pPr>
        <w:pStyle w:val="EndNoteBibliography"/>
        <w:ind w:left="720" w:hanging="720"/>
        <w:rPr>
          <w:rFonts w:ascii="Arial" w:hAnsi="Arial" w:cs="Arial"/>
          <w:lang w:val="pt-PT"/>
        </w:rPr>
      </w:pPr>
      <w:r w:rsidRPr="009059B9">
        <w:rPr>
          <w:rFonts w:ascii="Arial" w:hAnsi="Arial" w:cs="Arial"/>
          <w:lang w:val="pt-PT"/>
        </w:rPr>
        <w:t xml:space="preserve">Yasmina Santos, M., &amp; Ramos, I. (2017). </w:t>
      </w:r>
      <w:r w:rsidRPr="009059B9">
        <w:rPr>
          <w:rFonts w:ascii="Arial" w:hAnsi="Arial" w:cs="Arial"/>
          <w:i/>
          <w:lang w:val="pt-PT"/>
        </w:rPr>
        <w:t xml:space="preserve">Business Intelligence, Da Informação ao Conhecimento </w:t>
      </w:r>
      <w:r w:rsidRPr="009059B9">
        <w:rPr>
          <w:rFonts w:ascii="Arial" w:hAnsi="Arial" w:cs="Arial"/>
          <w:lang w:val="pt-PT"/>
        </w:rPr>
        <w:t xml:space="preserve">FCA - Editora de Informática, Lda </w:t>
      </w:r>
    </w:p>
    <w:p w14:paraId="018C19CB" w14:textId="616E8B6E" w:rsidR="005D33FD" w:rsidRPr="009059B9" w:rsidRDefault="005D33FD" w:rsidP="005D33FD">
      <w:pPr>
        <w:rPr>
          <w:rFonts w:cs="Arial"/>
        </w:rPr>
      </w:pPr>
      <w:r w:rsidRPr="009059B9">
        <w:rPr>
          <w:rFonts w:cs="Arial"/>
        </w:rPr>
        <w:fldChar w:fldCharType="end"/>
      </w:r>
    </w:p>
    <w:p w14:paraId="7042B7A8" w14:textId="4A8CA769" w:rsidR="006874F2" w:rsidRDefault="006874F2" w:rsidP="004B0519"/>
    <w:p w14:paraId="10FF38E5" w14:textId="2A366330" w:rsidR="006874F2" w:rsidRDefault="006874F2" w:rsidP="004B0519"/>
    <w:p w14:paraId="4CB3A284" w14:textId="77777777" w:rsidR="009059B9" w:rsidRDefault="00B062C6" w:rsidP="004B0519">
      <w:pPr>
        <w:sectPr w:rsidR="009059B9" w:rsidSect="00162BB9">
          <w:pgSz w:w="11906" w:h="16838"/>
          <w:pgMar w:top="1417" w:right="1701" w:bottom="1417" w:left="1701" w:header="708" w:footer="624" w:gutter="0"/>
          <w:pgNumType w:start="1"/>
          <w:cols w:space="708"/>
          <w:titlePg/>
          <w:docGrid w:linePitch="360"/>
        </w:sectPr>
      </w:pPr>
      <w:r>
        <w:br w:type="page"/>
      </w:r>
    </w:p>
    <w:p w14:paraId="6CCC6E79" w14:textId="4B58F288" w:rsidR="009059B9" w:rsidRDefault="009059B9" w:rsidP="009059B9">
      <w:pPr>
        <w:pStyle w:val="Ttulo1"/>
        <w:numPr>
          <w:ilvl w:val="0"/>
          <w:numId w:val="0"/>
        </w:numPr>
        <w:rPr>
          <w:rFonts w:cs="Arial"/>
          <w:sz w:val="20"/>
          <w:szCs w:val="20"/>
        </w:rPr>
      </w:pPr>
      <w:bookmarkStart w:id="45" w:name="_Toc74206402"/>
      <w:r w:rsidRPr="00BA2D90">
        <w:rPr>
          <w:rFonts w:cs="Arial"/>
          <w:sz w:val="20"/>
          <w:szCs w:val="20"/>
        </w:rPr>
        <w:lastRenderedPageBreak/>
        <w:t>Anexos</w:t>
      </w:r>
      <w:bookmarkEnd w:id="45"/>
      <w:r w:rsidRPr="00BA2D90">
        <w:rPr>
          <w:rFonts w:cs="Arial"/>
          <w:sz w:val="20"/>
          <w:szCs w:val="20"/>
        </w:rPr>
        <w:t xml:space="preserve"> </w:t>
      </w:r>
    </w:p>
    <w:p w14:paraId="79B6FFBB" w14:textId="65FBDE3B" w:rsidR="009059B9" w:rsidRPr="009059B9" w:rsidRDefault="009059B9" w:rsidP="009059B9">
      <w:pPr>
        <w:pStyle w:val="Ttulo2"/>
        <w:numPr>
          <w:ilvl w:val="0"/>
          <w:numId w:val="0"/>
        </w:numPr>
        <w:ind w:left="1287"/>
        <w:jc w:val="both"/>
        <w:rPr>
          <w:u w:val="single"/>
        </w:rPr>
      </w:pPr>
      <w:bookmarkStart w:id="46" w:name="_Anexo_a:_Plano"/>
      <w:bookmarkStart w:id="47" w:name="_Toc74206403"/>
      <w:bookmarkEnd w:id="46"/>
      <w:r w:rsidRPr="009059B9">
        <w:rPr>
          <w:u w:val="single"/>
        </w:rPr>
        <w:t>Anexo a: Plano de Projeto</w:t>
      </w:r>
      <w:bookmarkEnd w:id="47"/>
    </w:p>
    <w:p w14:paraId="214944D5" w14:textId="72AAF0D8" w:rsidR="009059B9" w:rsidRPr="009059B9" w:rsidRDefault="009059B9" w:rsidP="009059B9">
      <w:r>
        <w:rPr>
          <w:noProof/>
        </w:rPr>
        <w:drawing>
          <wp:anchor distT="0" distB="0" distL="114300" distR="114300" simplePos="0" relativeHeight="251724800" behindDoc="1" locked="0" layoutInCell="1" allowOverlap="1" wp14:anchorId="6811301E" wp14:editId="7E63427F">
            <wp:simplePos x="0" y="0"/>
            <wp:positionH relativeFrom="column">
              <wp:posOffset>367891</wp:posOffset>
            </wp:positionH>
            <wp:positionV relativeFrom="paragraph">
              <wp:posOffset>76548</wp:posOffset>
            </wp:positionV>
            <wp:extent cx="7941310" cy="5313680"/>
            <wp:effectExtent l="0" t="0" r="2540" b="0"/>
            <wp:wrapNone/>
            <wp:docPr id="25" name="Imagem 25" descr="Uma imagem com m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descr="Uma imagem com mesa&#10;&#10;Descrição gerada automaticamente"/>
                    <pic:cNvPicPr/>
                  </pic:nvPicPr>
                  <pic:blipFill rotWithShape="1">
                    <a:blip r:embed="rId58">
                      <a:extLst>
                        <a:ext uri="{28A0092B-C50C-407E-A947-70E740481C1C}">
                          <a14:useLocalDpi xmlns:a14="http://schemas.microsoft.com/office/drawing/2010/main" val="0"/>
                        </a:ext>
                      </a:extLst>
                    </a:blip>
                    <a:srcRect l="-1021" t="6106" r="1021" b="-6106"/>
                    <a:stretch/>
                  </pic:blipFill>
                  <pic:spPr bwMode="auto">
                    <a:xfrm>
                      <a:off x="0" y="0"/>
                      <a:ext cx="7941310" cy="5313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BD1A7" w14:textId="29105573" w:rsidR="009059B9" w:rsidRDefault="009059B9" w:rsidP="004B0519"/>
    <w:p w14:paraId="03CC49B5" w14:textId="7C7D98CC" w:rsidR="009059B9" w:rsidRDefault="009059B9" w:rsidP="009059B9">
      <w:pPr>
        <w:ind w:firstLine="0"/>
        <w:sectPr w:rsidR="009059B9" w:rsidSect="009059B9">
          <w:pgSz w:w="16838" w:h="11906" w:orient="landscape"/>
          <w:pgMar w:top="1701" w:right="1418" w:bottom="1701" w:left="1418" w:header="709" w:footer="624" w:gutter="0"/>
          <w:cols w:space="708"/>
          <w:titlePg/>
          <w:docGrid w:linePitch="360"/>
        </w:sectPr>
      </w:pPr>
    </w:p>
    <w:p w14:paraId="73678D74" w14:textId="77777777" w:rsidR="006874F2" w:rsidRDefault="006874F2" w:rsidP="009059B9">
      <w:pPr>
        <w:ind w:firstLine="0"/>
      </w:pPr>
    </w:p>
    <w:p w14:paraId="49F58BF2" w14:textId="2E732583" w:rsidR="006874F2" w:rsidRPr="009059B9" w:rsidRDefault="009059B9" w:rsidP="009059B9">
      <w:pPr>
        <w:pStyle w:val="Ttulo2"/>
        <w:numPr>
          <w:ilvl w:val="0"/>
          <w:numId w:val="0"/>
        </w:numPr>
        <w:ind w:left="1287"/>
        <w:jc w:val="both"/>
        <w:rPr>
          <w:u w:val="single"/>
        </w:rPr>
      </w:pPr>
      <w:bookmarkStart w:id="48" w:name="_Anexo_b:_Plano"/>
      <w:bookmarkStart w:id="49" w:name="_Toc74206404"/>
      <w:bookmarkEnd w:id="48"/>
      <w:r w:rsidRPr="009059B9">
        <w:rPr>
          <w:u w:val="single"/>
        </w:rPr>
        <w:t xml:space="preserve">Anexo b: </w:t>
      </w:r>
      <w:bookmarkStart w:id="50" w:name="_Anexos"/>
      <w:bookmarkEnd w:id="50"/>
      <w:r w:rsidRPr="009059B9">
        <w:rPr>
          <w:noProof/>
          <w:u w:val="single"/>
        </w:rPr>
        <w:drawing>
          <wp:anchor distT="0" distB="0" distL="114300" distR="114300" simplePos="0" relativeHeight="251725824" behindDoc="0" locked="0" layoutInCell="1" allowOverlap="1" wp14:anchorId="5E6FAE3D" wp14:editId="4509F497">
            <wp:simplePos x="0" y="0"/>
            <wp:positionH relativeFrom="column">
              <wp:posOffset>1227660</wp:posOffset>
            </wp:positionH>
            <wp:positionV relativeFrom="paragraph">
              <wp:posOffset>330200</wp:posOffset>
            </wp:positionV>
            <wp:extent cx="2807970" cy="5824151"/>
            <wp:effectExtent l="0" t="0" r="0" b="5715"/>
            <wp:wrapTopAndBottom/>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3996" t="24091" r="79262" b="14186"/>
                    <a:stretch/>
                  </pic:blipFill>
                  <pic:spPr bwMode="auto">
                    <a:xfrm>
                      <a:off x="0" y="0"/>
                      <a:ext cx="2807970" cy="5824151"/>
                    </a:xfrm>
                    <a:prstGeom prst="rect">
                      <a:avLst/>
                    </a:prstGeom>
                    <a:ln>
                      <a:noFill/>
                    </a:ln>
                    <a:extLst>
                      <a:ext uri="{53640926-AAD7-44D8-BBD7-CCE9431645EC}">
                        <a14:shadowObscured xmlns:a14="http://schemas.microsoft.com/office/drawing/2010/main"/>
                      </a:ext>
                    </a:extLst>
                  </pic:spPr>
                </pic:pic>
              </a:graphicData>
            </a:graphic>
          </wp:anchor>
        </w:drawing>
      </w:r>
      <w:r w:rsidRPr="009059B9">
        <w:rPr>
          <w:u w:val="single"/>
        </w:rPr>
        <w:t>Plano de reuniões</w:t>
      </w:r>
      <w:bookmarkEnd w:id="49"/>
    </w:p>
    <w:p w14:paraId="460531A3" w14:textId="20EA6573" w:rsidR="006874F2" w:rsidRDefault="006874F2" w:rsidP="006874F2"/>
    <w:p w14:paraId="6DC9B66D" w14:textId="1E8F851D" w:rsidR="006874F2" w:rsidRDefault="006874F2" w:rsidP="006874F2"/>
    <w:p w14:paraId="02F27D89" w14:textId="2BC695A3" w:rsidR="006874F2" w:rsidRDefault="006874F2" w:rsidP="006874F2"/>
    <w:p w14:paraId="7C674FC7" w14:textId="226C73AA" w:rsidR="006874F2" w:rsidRDefault="006874F2" w:rsidP="006874F2"/>
    <w:p w14:paraId="359E09AA" w14:textId="0AE58E7C" w:rsidR="006874F2" w:rsidRDefault="006874F2" w:rsidP="006874F2"/>
    <w:p w14:paraId="2397E8B7" w14:textId="15C77AC4" w:rsidR="006874F2" w:rsidRDefault="006874F2" w:rsidP="006874F2"/>
    <w:p w14:paraId="20BD7338" w14:textId="1EF9DFCC" w:rsidR="006874F2" w:rsidRDefault="006874F2" w:rsidP="006874F2"/>
    <w:p w14:paraId="730B4E47" w14:textId="1272D342" w:rsidR="006874F2" w:rsidRDefault="006874F2" w:rsidP="006874F2"/>
    <w:p w14:paraId="5A1F3516" w14:textId="7A4469FA" w:rsidR="009059B9" w:rsidRDefault="009059B9" w:rsidP="006874F2"/>
    <w:p w14:paraId="2DA2859F" w14:textId="4EECEA85" w:rsidR="009059B9" w:rsidRDefault="009059B9" w:rsidP="006874F2"/>
    <w:p w14:paraId="71EDCE46" w14:textId="4B0F4B17" w:rsidR="009059B9" w:rsidRDefault="009059B9" w:rsidP="006874F2"/>
    <w:p w14:paraId="24C08E58" w14:textId="77777777" w:rsidR="009059B9" w:rsidRDefault="009059B9" w:rsidP="006874F2"/>
    <w:p w14:paraId="5118B87D" w14:textId="09CC74C8" w:rsidR="006874F2" w:rsidRPr="009059B9" w:rsidRDefault="006874F2" w:rsidP="009059B9">
      <w:pPr>
        <w:pStyle w:val="Ttulo2"/>
        <w:numPr>
          <w:ilvl w:val="0"/>
          <w:numId w:val="0"/>
        </w:numPr>
        <w:ind w:left="1287"/>
        <w:jc w:val="both"/>
        <w:rPr>
          <w:u w:val="single"/>
        </w:rPr>
      </w:pPr>
      <w:bookmarkStart w:id="51" w:name="_Anexo_C:"/>
      <w:bookmarkStart w:id="52" w:name="_Toc74206405"/>
      <w:bookmarkEnd w:id="51"/>
      <w:r w:rsidRPr="009059B9">
        <w:rPr>
          <w:u w:val="single"/>
        </w:rPr>
        <w:t xml:space="preserve">Anexo </w:t>
      </w:r>
      <w:r w:rsidR="009059B9">
        <w:rPr>
          <w:u w:val="single"/>
        </w:rPr>
        <w:t>c</w:t>
      </w:r>
      <w:r w:rsidR="009059B9" w:rsidRPr="009059B9">
        <w:rPr>
          <w:u w:val="single"/>
        </w:rPr>
        <w:t>:</w:t>
      </w:r>
      <w:r w:rsidR="009059B9">
        <w:rPr>
          <w:u w:val="single"/>
        </w:rPr>
        <w:t xml:space="preserve"> Tabela para aprovação e seleção de dados</w:t>
      </w:r>
      <w:bookmarkEnd w:id="52"/>
      <w:r w:rsidR="009059B9" w:rsidRPr="009059B9">
        <w:rPr>
          <w:u w:val="single"/>
        </w:rPr>
        <w:t xml:space="preserve"> </w:t>
      </w:r>
      <w:r w:rsidRPr="009059B9">
        <w:rPr>
          <w:u w:val="single"/>
        </w:rPr>
        <w:t xml:space="preserve"> </w:t>
      </w:r>
    </w:p>
    <w:tbl>
      <w:tblPr>
        <w:tblpPr w:leftFromText="141" w:rightFromText="141" w:vertAnchor="text" w:horzAnchor="margin" w:tblpXSpec="center" w:tblpY="308"/>
        <w:tblW w:w="8495" w:type="dxa"/>
        <w:tblCellMar>
          <w:top w:w="15" w:type="dxa"/>
          <w:left w:w="15" w:type="dxa"/>
          <w:bottom w:w="15" w:type="dxa"/>
          <w:right w:w="15" w:type="dxa"/>
        </w:tblCellMar>
        <w:tblLook w:val="04A0" w:firstRow="1" w:lastRow="0" w:firstColumn="1" w:lastColumn="0" w:noHBand="0" w:noVBand="1"/>
      </w:tblPr>
      <w:tblGrid>
        <w:gridCol w:w="5235"/>
        <w:gridCol w:w="3260"/>
      </w:tblGrid>
      <w:tr w:rsidR="00BA2D90" w:rsidRPr="009059B9" w14:paraId="2F88F4A6" w14:textId="77777777" w:rsidTr="009059B9">
        <w:trPr>
          <w:trHeight w:val="2295"/>
        </w:trPr>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7A35BC" w14:textId="270E8EF1" w:rsidR="00BA2D90" w:rsidRPr="009059B9" w:rsidRDefault="00BA2D90" w:rsidP="009059B9">
            <w:pPr>
              <w:ind w:firstLine="0"/>
              <w:rPr>
                <w:rFonts w:eastAsia="Times New Roman" w:cs="Arial"/>
                <w:color w:val="000000"/>
                <w:sz w:val="14"/>
                <w:szCs w:val="14"/>
                <w:u w:val="single"/>
                <w:lang w:eastAsia="pt-PT"/>
              </w:rPr>
            </w:pPr>
            <w:r w:rsidRPr="009059B9">
              <w:rPr>
                <w:rFonts w:eastAsia="Times New Roman" w:cs="Arial"/>
                <w:b/>
                <w:bCs/>
                <w:color w:val="000000"/>
                <w:sz w:val="14"/>
                <w:szCs w:val="14"/>
                <w:lang w:eastAsia="pt-PT"/>
              </w:rPr>
              <w:t>Fonte: REOT</w:t>
            </w:r>
            <w:r w:rsidRPr="009059B9">
              <w:rPr>
                <w:rFonts w:eastAsia="Times New Roman" w:cs="Arial"/>
                <w:b/>
                <w:bCs/>
                <w:color w:val="000000"/>
                <w:sz w:val="14"/>
                <w:szCs w:val="14"/>
                <w:lang w:eastAsia="pt-PT"/>
              </w:rPr>
              <w:br/>
            </w:r>
            <w:r w:rsidRPr="009059B9">
              <w:rPr>
                <w:rFonts w:eastAsia="Times New Roman" w:cs="Arial"/>
                <w:color w:val="000000"/>
                <w:sz w:val="14"/>
                <w:szCs w:val="14"/>
                <w:lang w:eastAsia="pt-PT"/>
              </w:rPr>
              <w:t>Indicador: Educação</w:t>
            </w:r>
          </w:p>
          <w:p w14:paraId="326C6EC6"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Nº de estabelecimentos de educação ( pag 107 )</w:t>
            </w:r>
          </w:p>
          <w:p w14:paraId="04E276FA"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000000"/>
                <w:sz w:val="14"/>
                <w:szCs w:val="14"/>
                <w:lang w:eastAsia="pt-PT"/>
              </w:rPr>
              <w:t>Datas: 2004/2005 a 2016/2017</w:t>
            </w:r>
            <w:r w:rsidRPr="009059B9">
              <w:rPr>
                <w:rFonts w:eastAsia="Times New Roman" w:cs="Arial"/>
                <w:color w:val="000000"/>
                <w:sz w:val="14"/>
                <w:szCs w:val="14"/>
                <w:lang w:eastAsia="pt-PT"/>
              </w:rPr>
              <w:br/>
              <w:t>2012 a 2014 – não há dados</w:t>
            </w:r>
          </w:p>
          <w:p w14:paraId="7EFB0E83"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Nº de alunos nos estabelecimentos de educação</w:t>
            </w:r>
          </w:p>
          <w:p w14:paraId="0068B28D" w14:textId="77777777" w:rsidR="00BA2D90" w:rsidRPr="009059B9" w:rsidRDefault="00BA2D90" w:rsidP="009059B9">
            <w:pPr>
              <w:pStyle w:val="SemEspaamento"/>
              <w:spacing w:line="360" w:lineRule="auto"/>
              <w:rPr>
                <w:rFonts w:ascii="Arial" w:hAnsi="Arial" w:cs="Arial"/>
                <w:sz w:val="14"/>
                <w:szCs w:val="14"/>
                <w:lang w:eastAsia="pt-PT"/>
              </w:rPr>
            </w:pPr>
            <w:r w:rsidRPr="009059B9">
              <w:rPr>
                <w:rFonts w:ascii="Arial" w:hAnsi="Arial" w:cs="Arial"/>
                <w:sz w:val="14"/>
                <w:szCs w:val="14"/>
                <w:lang w:eastAsia="pt-PT"/>
              </w:rPr>
              <w:t>Datas: 2004/2005 a 2016/2017</w:t>
            </w:r>
          </w:p>
          <w:p w14:paraId="4B96818C" w14:textId="77777777" w:rsidR="00BA2D90" w:rsidRPr="009059B9" w:rsidRDefault="00BA2D90" w:rsidP="009059B9">
            <w:pPr>
              <w:pStyle w:val="SemEspaamento"/>
              <w:spacing w:line="360" w:lineRule="auto"/>
              <w:rPr>
                <w:sz w:val="14"/>
                <w:szCs w:val="14"/>
                <w:lang w:eastAsia="pt-PT"/>
              </w:rPr>
            </w:pPr>
            <w:r w:rsidRPr="009059B9">
              <w:rPr>
                <w:rFonts w:ascii="Arial" w:hAnsi="Arial" w:cs="Arial"/>
                <w:sz w:val="14"/>
                <w:szCs w:val="14"/>
                <w:lang w:eastAsia="pt-PT"/>
              </w:rPr>
              <w:t>2012 a 2014 – não há dados</w:t>
            </w:r>
          </w:p>
        </w:tc>
        <w:tc>
          <w:tcPr>
            <w:tcW w:w="3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4A5C9"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B45F06"/>
                <w:sz w:val="14"/>
                <w:szCs w:val="14"/>
                <w:lang w:eastAsia="pt-PT"/>
              </w:rPr>
              <w:t>ok, podemos avançar - irei disponibilizar uma interface para a base de dados.</w:t>
            </w:r>
          </w:p>
        </w:tc>
      </w:tr>
      <w:tr w:rsidR="00BA2D90" w:rsidRPr="009059B9" w14:paraId="63278574" w14:textId="77777777" w:rsidTr="009059B9">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E5BF9" w14:textId="77777777" w:rsidR="00BA2D90" w:rsidRPr="009059B9" w:rsidRDefault="00BA2D90" w:rsidP="009059B9">
            <w:pPr>
              <w:ind w:firstLine="0"/>
              <w:rPr>
                <w:rFonts w:eastAsia="Times New Roman" w:cs="Arial"/>
                <w:sz w:val="14"/>
                <w:szCs w:val="14"/>
                <w:lang w:eastAsia="pt-PT"/>
              </w:rPr>
            </w:pPr>
            <w:r w:rsidRPr="009059B9">
              <w:rPr>
                <w:rFonts w:eastAsia="Times New Roman" w:cs="Arial"/>
                <w:b/>
                <w:bCs/>
                <w:color w:val="000000"/>
                <w:sz w:val="14"/>
                <w:szCs w:val="14"/>
                <w:lang w:eastAsia="pt-PT"/>
              </w:rPr>
              <w:t>Fonte: REOT</w:t>
            </w:r>
            <w:r w:rsidRPr="009059B9">
              <w:rPr>
                <w:rFonts w:eastAsia="Times New Roman" w:cs="Arial"/>
                <w:b/>
                <w:bCs/>
                <w:color w:val="000000"/>
                <w:sz w:val="14"/>
                <w:szCs w:val="14"/>
                <w:lang w:eastAsia="pt-PT"/>
              </w:rPr>
              <w:br/>
            </w:r>
            <w:r w:rsidRPr="009059B9">
              <w:rPr>
                <w:rFonts w:eastAsia="Times New Roman" w:cs="Arial"/>
                <w:color w:val="000000"/>
                <w:sz w:val="14"/>
                <w:szCs w:val="14"/>
                <w:lang w:eastAsia="pt-PT"/>
              </w:rPr>
              <w:t>Indicador: Ambiente </w:t>
            </w:r>
          </w:p>
          <w:p w14:paraId="0BBB26DE"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Percentagem de área do concelho coberta por floresta pag 136</w:t>
            </w:r>
          </w:p>
          <w:p w14:paraId="25CECA19" w14:textId="77777777" w:rsidR="00BA2D90" w:rsidRPr="009059B9" w:rsidRDefault="00BA2D90" w:rsidP="009059B9">
            <w:pPr>
              <w:ind w:firstLine="0"/>
              <w:rPr>
                <w:rFonts w:eastAsia="Times New Roman" w:cs="Arial"/>
                <w:color w:val="000000"/>
                <w:sz w:val="14"/>
                <w:szCs w:val="14"/>
                <w:lang w:eastAsia="pt-PT"/>
              </w:rPr>
            </w:pPr>
            <w:r w:rsidRPr="009059B9">
              <w:rPr>
                <w:rFonts w:eastAsia="Times New Roman" w:cs="Arial"/>
                <w:color w:val="000000"/>
                <w:sz w:val="14"/>
                <w:szCs w:val="14"/>
                <w:lang w:eastAsia="pt-PT"/>
              </w:rPr>
              <w:t>Datas: 2011 a 2016</w:t>
            </w:r>
          </w:p>
          <w:p w14:paraId="092BE472"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Área florestal ardida ( nº de incêndios e área ardida )</w:t>
            </w:r>
          </w:p>
          <w:p w14:paraId="73E7A833"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000000"/>
                <w:sz w:val="14"/>
                <w:szCs w:val="14"/>
                <w:lang w:eastAsia="pt-PT"/>
              </w:rPr>
              <w:t>Datas: 2007 a 2016</w:t>
            </w:r>
          </w:p>
        </w:tc>
        <w:tc>
          <w:tcPr>
            <w:tcW w:w="3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CB4F9"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B45F06"/>
                <w:sz w:val="14"/>
                <w:szCs w:val="14"/>
                <w:lang w:eastAsia="pt-PT"/>
              </w:rPr>
              <w:t>idem.</w:t>
            </w:r>
          </w:p>
        </w:tc>
      </w:tr>
      <w:tr w:rsidR="00BA2D90" w:rsidRPr="009059B9" w14:paraId="12221F16" w14:textId="77777777" w:rsidTr="009059B9">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379A8A" w14:textId="77777777" w:rsidR="00BA2D90" w:rsidRPr="009059B9" w:rsidRDefault="00BA2D90" w:rsidP="009059B9">
            <w:pPr>
              <w:ind w:firstLine="0"/>
              <w:rPr>
                <w:rFonts w:eastAsia="Times New Roman" w:cs="Arial"/>
                <w:sz w:val="14"/>
                <w:szCs w:val="14"/>
                <w:lang w:eastAsia="pt-PT"/>
              </w:rPr>
            </w:pPr>
            <w:r w:rsidRPr="009059B9">
              <w:rPr>
                <w:rFonts w:eastAsia="Times New Roman" w:cs="Arial"/>
                <w:b/>
                <w:bCs/>
                <w:color w:val="000000"/>
                <w:sz w:val="14"/>
                <w:szCs w:val="14"/>
                <w:lang w:eastAsia="pt-PT"/>
              </w:rPr>
              <w:t>Fonte: Carta Educativa</w:t>
            </w:r>
            <w:r w:rsidRPr="009059B9">
              <w:rPr>
                <w:rFonts w:eastAsia="Times New Roman" w:cs="Arial"/>
                <w:b/>
                <w:bCs/>
                <w:color w:val="000000"/>
                <w:sz w:val="14"/>
                <w:szCs w:val="14"/>
                <w:lang w:eastAsia="pt-PT"/>
              </w:rPr>
              <w:br/>
            </w:r>
            <w:r w:rsidRPr="009059B9">
              <w:rPr>
                <w:rFonts w:eastAsia="Times New Roman" w:cs="Arial"/>
                <w:color w:val="000000"/>
                <w:sz w:val="14"/>
                <w:szCs w:val="14"/>
                <w:u w:val="single"/>
                <w:lang w:eastAsia="pt-PT"/>
              </w:rPr>
              <w:t>Indicador: população</w:t>
            </w:r>
            <w:r w:rsidRPr="009059B9">
              <w:rPr>
                <w:rFonts w:eastAsia="Times New Roman" w:cs="Arial"/>
                <w:color w:val="000000"/>
                <w:sz w:val="14"/>
                <w:szCs w:val="14"/>
                <w:lang w:eastAsia="pt-PT"/>
              </w:rPr>
              <w:t> </w:t>
            </w:r>
          </w:p>
          <w:p w14:paraId="36309373"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Evolução da população residente por município</w:t>
            </w:r>
          </w:p>
          <w:p w14:paraId="43857742" w14:textId="479044FF" w:rsidR="00BA2D90" w:rsidRPr="009059B9" w:rsidRDefault="00BA2D90" w:rsidP="009059B9">
            <w:pPr>
              <w:ind w:firstLine="0"/>
              <w:rPr>
                <w:rFonts w:eastAsia="Times New Roman" w:cs="Arial"/>
                <w:sz w:val="14"/>
                <w:szCs w:val="14"/>
                <w:lang w:eastAsia="pt-PT"/>
              </w:rPr>
            </w:pPr>
            <w:r w:rsidRPr="009059B9">
              <w:rPr>
                <w:rFonts w:eastAsia="Times New Roman" w:cs="Arial"/>
                <w:color w:val="000000"/>
                <w:sz w:val="14"/>
                <w:szCs w:val="14"/>
                <w:lang w:eastAsia="pt-PT"/>
              </w:rPr>
              <w:t>Datas: 2011 a 2018</w:t>
            </w:r>
            <w:r w:rsidRPr="009059B9">
              <w:rPr>
                <w:rFonts w:eastAsia="Times New Roman" w:cs="Arial"/>
                <w:color w:val="000000"/>
                <w:sz w:val="14"/>
                <w:szCs w:val="14"/>
                <w:lang w:eastAsia="pt-PT"/>
              </w:rPr>
              <w:br/>
              <w:t>Compara com outros municípios  </w:t>
            </w:r>
          </w:p>
          <w:p w14:paraId="723CFC09"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População residente por local de residência e grupo etário</w:t>
            </w:r>
          </w:p>
          <w:p w14:paraId="289DD60A" w14:textId="77777777" w:rsidR="00BA2D90" w:rsidRPr="009059B9" w:rsidRDefault="00BA2D90" w:rsidP="009059B9">
            <w:pPr>
              <w:ind w:firstLine="0"/>
              <w:rPr>
                <w:rFonts w:eastAsia="Times New Roman" w:cs="Arial"/>
                <w:color w:val="000000"/>
                <w:sz w:val="14"/>
                <w:szCs w:val="14"/>
                <w:lang w:eastAsia="pt-PT"/>
              </w:rPr>
            </w:pPr>
            <w:r w:rsidRPr="009059B9">
              <w:rPr>
                <w:rFonts w:eastAsia="Times New Roman" w:cs="Arial"/>
                <w:color w:val="000000"/>
                <w:sz w:val="14"/>
                <w:szCs w:val="14"/>
                <w:lang w:eastAsia="pt-PT"/>
              </w:rPr>
              <w:t>Datas: 2011-2018</w:t>
            </w:r>
          </w:p>
          <w:p w14:paraId="4A28FF58"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000000"/>
                <w:sz w:val="14"/>
                <w:szCs w:val="14"/>
                <w:lang w:eastAsia="pt-PT"/>
              </w:rPr>
              <w:t>Faz comparação: Portugal, Norte, AMP, Maia e freguesias</w:t>
            </w:r>
          </w:p>
        </w:tc>
        <w:tc>
          <w:tcPr>
            <w:tcW w:w="3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D8B846"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B45F06"/>
                <w:sz w:val="14"/>
                <w:szCs w:val="14"/>
                <w:lang w:eastAsia="pt-PT"/>
              </w:rPr>
              <w:t>idem</w:t>
            </w:r>
          </w:p>
        </w:tc>
      </w:tr>
      <w:tr w:rsidR="00BA2D90" w:rsidRPr="009059B9" w14:paraId="0600DADF" w14:textId="77777777" w:rsidTr="009059B9">
        <w:tc>
          <w:tcPr>
            <w:tcW w:w="52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F57AC" w14:textId="77777777" w:rsidR="00BA2D90" w:rsidRPr="009059B9" w:rsidRDefault="00BA2D90" w:rsidP="009059B9">
            <w:pPr>
              <w:ind w:firstLine="0"/>
              <w:rPr>
                <w:rFonts w:eastAsia="Times New Roman" w:cs="Arial"/>
                <w:sz w:val="14"/>
                <w:szCs w:val="14"/>
                <w:lang w:eastAsia="pt-PT"/>
              </w:rPr>
            </w:pPr>
            <w:r w:rsidRPr="009059B9">
              <w:rPr>
                <w:rFonts w:eastAsia="Times New Roman" w:cs="Arial"/>
                <w:b/>
                <w:bCs/>
                <w:color w:val="000000"/>
                <w:sz w:val="14"/>
                <w:szCs w:val="14"/>
                <w:lang w:eastAsia="pt-PT"/>
              </w:rPr>
              <w:t>Fonte: Carta Educativa</w:t>
            </w:r>
            <w:r w:rsidRPr="009059B9">
              <w:rPr>
                <w:rFonts w:eastAsia="Times New Roman" w:cs="Arial"/>
                <w:b/>
                <w:bCs/>
                <w:color w:val="000000"/>
                <w:sz w:val="14"/>
                <w:szCs w:val="14"/>
                <w:lang w:eastAsia="pt-PT"/>
              </w:rPr>
              <w:br/>
            </w:r>
            <w:r w:rsidRPr="009059B9">
              <w:rPr>
                <w:rFonts w:eastAsia="Times New Roman" w:cs="Arial"/>
                <w:color w:val="000000"/>
                <w:sz w:val="14"/>
                <w:szCs w:val="14"/>
                <w:lang w:eastAsia="pt-PT"/>
              </w:rPr>
              <w:t>Indicador: Educação e população </w:t>
            </w:r>
          </w:p>
          <w:p w14:paraId="61A342AA"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População residente por freguesia e nível de escolaridade</w:t>
            </w:r>
          </w:p>
          <w:p w14:paraId="4F416426" w14:textId="5DE86EA2" w:rsidR="00BA2D90" w:rsidRPr="009059B9" w:rsidRDefault="00BA2D90" w:rsidP="009059B9">
            <w:pPr>
              <w:ind w:firstLine="0"/>
              <w:rPr>
                <w:rFonts w:eastAsia="Times New Roman" w:cs="Arial"/>
                <w:sz w:val="14"/>
                <w:szCs w:val="14"/>
                <w:lang w:eastAsia="pt-PT"/>
              </w:rPr>
            </w:pPr>
            <w:r w:rsidRPr="009059B9">
              <w:rPr>
                <w:rFonts w:eastAsia="Times New Roman" w:cs="Arial"/>
                <w:color w:val="000000"/>
                <w:sz w:val="14"/>
                <w:szCs w:val="14"/>
                <w:lang w:eastAsia="pt-PT"/>
              </w:rPr>
              <w:t>Data: 2011 (muito antigo)</w:t>
            </w:r>
            <w:r w:rsidRPr="009059B9">
              <w:rPr>
                <w:rFonts w:eastAsia="Times New Roman" w:cs="Arial"/>
                <w:color w:val="000000"/>
                <w:sz w:val="14"/>
                <w:szCs w:val="14"/>
                <w:lang w:eastAsia="pt-PT"/>
              </w:rPr>
              <w:br/>
              <w:t>Faz comparação: Portugal, Norte, AMP, Maia e Freguesias</w:t>
            </w:r>
          </w:p>
          <w:p w14:paraId="1AABF154"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Taxa bruta de pré-escolarização</w:t>
            </w:r>
          </w:p>
          <w:p w14:paraId="5155F017"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000000"/>
                <w:sz w:val="14"/>
                <w:szCs w:val="14"/>
                <w:lang w:eastAsia="pt-PT"/>
              </w:rPr>
              <w:t>Datas: 2011/2012 a 2017/2018</w:t>
            </w:r>
          </w:p>
          <w:p w14:paraId="68E8949E"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Taxa bruta de escolarização do ensino básico</w:t>
            </w:r>
          </w:p>
          <w:p w14:paraId="3D9A71AD"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000000"/>
                <w:sz w:val="14"/>
                <w:szCs w:val="14"/>
                <w:lang w:eastAsia="pt-PT"/>
              </w:rPr>
              <w:t>Datas: 2011/2012 a 2017/2018 </w:t>
            </w:r>
          </w:p>
          <w:p w14:paraId="6907D27C" w14:textId="77777777" w:rsidR="00BA2D90" w:rsidRPr="009059B9" w:rsidRDefault="00BA2D90" w:rsidP="009059B9">
            <w:pPr>
              <w:ind w:firstLine="0"/>
              <w:rPr>
                <w:rFonts w:eastAsia="Times New Roman" w:cs="Arial"/>
                <w:b/>
                <w:bCs/>
                <w:color w:val="000000"/>
                <w:sz w:val="14"/>
                <w:szCs w:val="14"/>
                <w:lang w:eastAsia="pt-PT"/>
              </w:rPr>
            </w:pPr>
            <w:r w:rsidRPr="009059B9">
              <w:rPr>
                <w:rFonts w:eastAsia="Times New Roman" w:cs="Arial"/>
                <w:b/>
                <w:bCs/>
                <w:color w:val="000000"/>
                <w:sz w:val="14"/>
                <w:szCs w:val="14"/>
                <w:lang w:eastAsia="pt-PT"/>
              </w:rPr>
              <w:t>Taxa bruta de escolarização do ensino secundário</w:t>
            </w:r>
          </w:p>
          <w:p w14:paraId="6C22DAAD"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000000"/>
                <w:sz w:val="14"/>
                <w:szCs w:val="14"/>
                <w:lang w:eastAsia="pt-PT"/>
              </w:rPr>
              <w:t>Datas: 2011/2012 a 2017/2018</w:t>
            </w:r>
          </w:p>
        </w:tc>
        <w:tc>
          <w:tcPr>
            <w:tcW w:w="3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2C13D0" w14:textId="77777777" w:rsidR="00BA2D90" w:rsidRPr="009059B9" w:rsidRDefault="00BA2D90" w:rsidP="009059B9">
            <w:pPr>
              <w:ind w:firstLine="0"/>
              <w:rPr>
                <w:rFonts w:eastAsia="Times New Roman" w:cs="Arial"/>
                <w:sz w:val="14"/>
                <w:szCs w:val="14"/>
                <w:lang w:eastAsia="pt-PT"/>
              </w:rPr>
            </w:pPr>
            <w:r w:rsidRPr="009059B9">
              <w:rPr>
                <w:rFonts w:eastAsia="Times New Roman" w:cs="Arial"/>
                <w:color w:val="B45F06"/>
                <w:sz w:val="14"/>
                <w:szCs w:val="14"/>
                <w:lang w:eastAsia="pt-PT"/>
              </w:rPr>
              <w:t>idem</w:t>
            </w:r>
          </w:p>
        </w:tc>
      </w:tr>
    </w:tbl>
    <w:p w14:paraId="62234C50" w14:textId="52CF9721" w:rsidR="000D036F" w:rsidRDefault="000D036F" w:rsidP="000D036F"/>
    <w:p w14:paraId="17DB4702" w14:textId="56979181" w:rsidR="00C22776" w:rsidRDefault="00C22776" w:rsidP="000D036F"/>
    <w:p w14:paraId="75495137" w14:textId="109954CF" w:rsidR="00C22776" w:rsidRDefault="00C22776" w:rsidP="000D036F"/>
    <w:p w14:paraId="3BE1E3EA" w14:textId="63F14D8A" w:rsidR="00C22776" w:rsidRDefault="00C22776" w:rsidP="000D036F"/>
    <w:p w14:paraId="0544990E" w14:textId="0FB5F7BB" w:rsidR="00EC6FCE" w:rsidRDefault="00EC6FCE" w:rsidP="000D036F"/>
    <w:p w14:paraId="368EFCDA" w14:textId="77777777" w:rsidR="005907D8" w:rsidRDefault="005907D8" w:rsidP="000D036F"/>
    <w:p w14:paraId="16858058" w14:textId="758FD4A2" w:rsidR="00EC6FCE" w:rsidRPr="000D036F" w:rsidRDefault="00EC6FCE" w:rsidP="000D036F"/>
    <w:p w14:paraId="138748B5" w14:textId="77777777" w:rsidR="00EC6FCE" w:rsidRDefault="00EC6FCE" w:rsidP="000616D1">
      <w:pPr>
        <w:pStyle w:val="SemEspaamento"/>
        <w:rPr>
          <w:rFonts w:ascii="Times New Roman" w:hAnsi="Times New Roman" w:cs="Times New Roman"/>
        </w:rPr>
      </w:pPr>
    </w:p>
    <w:p w14:paraId="2FBFE748" w14:textId="70188627" w:rsidR="00F56D82" w:rsidRDefault="00F56D82" w:rsidP="000616D1">
      <w:pPr>
        <w:pStyle w:val="SemEspaamento"/>
        <w:rPr>
          <w:rFonts w:ascii="Times New Roman" w:hAnsi="Times New Roman" w:cs="Times New Roman"/>
          <w:b/>
          <w:bCs/>
          <w:sz w:val="32"/>
          <w:szCs w:val="32"/>
        </w:rPr>
      </w:pPr>
    </w:p>
    <w:p w14:paraId="77DF6D91" w14:textId="517B46FD" w:rsidR="00F56D82" w:rsidRDefault="00F56D82" w:rsidP="000616D1">
      <w:pPr>
        <w:pStyle w:val="SemEspaamento"/>
        <w:rPr>
          <w:rFonts w:ascii="Times New Roman" w:hAnsi="Times New Roman" w:cs="Times New Roman"/>
          <w:b/>
          <w:bCs/>
          <w:sz w:val="32"/>
          <w:szCs w:val="32"/>
        </w:rPr>
      </w:pPr>
    </w:p>
    <w:p w14:paraId="65B387FA" w14:textId="33747AD5" w:rsidR="00F56D82" w:rsidRDefault="00F56D82" w:rsidP="000616D1">
      <w:pPr>
        <w:pStyle w:val="SemEspaamento"/>
        <w:rPr>
          <w:rFonts w:ascii="Times New Roman" w:hAnsi="Times New Roman" w:cs="Times New Roman"/>
          <w:b/>
          <w:bCs/>
          <w:sz w:val="32"/>
          <w:szCs w:val="32"/>
        </w:rPr>
      </w:pPr>
    </w:p>
    <w:p w14:paraId="6695F38B" w14:textId="4495A27D" w:rsidR="006500DE" w:rsidRPr="00E65908" w:rsidRDefault="006500DE" w:rsidP="00E65908"/>
    <w:sectPr w:rsidR="006500DE" w:rsidRPr="00E65908" w:rsidSect="009059B9">
      <w:pgSz w:w="11906" w:h="16838"/>
      <w:pgMar w:top="1417" w:right="1701" w:bottom="1417" w:left="1701" w:header="708" w:footer="6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E92D8" w14:textId="77777777" w:rsidR="00017E2B" w:rsidRDefault="00017E2B" w:rsidP="000616D1">
      <w:pPr>
        <w:spacing w:line="240" w:lineRule="auto"/>
      </w:pPr>
      <w:r>
        <w:separator/>
      </w:r>
    </w:p>
  </w:endnote>
  <w:endnote w:type="continuationSeparator" w:id="0">
    <w:p w14:paraId="109F22D6" w14:textId="77777777" w:rsidR="00017E2B" w:rsidRDefault="00017E2B" w:rsidP="000616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3823064"/>
      <w:docPartObj>
        <w:docPartGallery w:val="Page Numbers (Bottom of Page)"/>
        <w:docPartUnique/>
      </w:docPartObj>
    </w:sdtPr>
    <w:sdtEndPr/>
    <w:sdtContent>
      <w:p w14:paraId="43F430B5" w14:textId="5BFC248B" w:rsidR="00162BB9" w:rsidRDefault="00162BB9">
        <w:pPr>
          <w:pStyle w:val="Rodap"/>
          <w:jc w:val="right"/>
        </w:pPr>
        <w:r>
          <w:fldChar w:fldCharType="begin"/>
        </w:r>
        <w:r>
          <w:instrText>PAGE   \* MERGEFORMAT</w:instrText>
        </w:r>
        <w:r>
          <w:fldChar w:fldCharType="separate"/>
        </w:r>
        <w:r>
          <w:t>2</w:t>
        </w:r>
        <w:r>
          <w:fldChar w:fldCharType="end"/>
        </w:r>
      </w:p>
    </w:sdtContent>
  </w:sdt>
  <w:p w14:paraId="7C81570A" w14:textId="117C2C0B" w:rsidR="00851BAA" w:rsidRDefault="00851BAA" w:rsidP="00851BAA">
    <w:pPr>
      <w:pStyle w:val="Rodap"/>
      <w:tabs>
        <w:tab w:val="clear" w:pos="4252"/>
        <w:tab w:val="clear" w:pos="8504"/>
        <w:tab w:val="left" w:pos="2987"/>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475491"/>
      <w:docPartObj>
        <w:docPartGallery w:val="Page Numbers (Bottom of Page)"/>
        <w:docPartUnique/>
      </w:docPartObj>
    </w:sdtPr>
    <w:sdtEndPr/>
    <w:sdtContent>
      <w:p w14:paraId="1EAC493A" w14:textId="608FA780" w:rsidR="00162BB9" w:rsidRDefault="00162BB9">
        <w:pPr>
          <w:pStyle w:val="Rodap"/>
          <w:jc w:val="right"/>
        </w:pPr>
        <w:r>
          <w:fldChar w:fldCharType="begin"/>
        </w:r>
        <w:r>
          <w:instrText>PAGE   \* MERGEFORMAT</w:instrText>
        </w:r>
        <w:r>
          <w:fldChar w:fldCharType="separate"/>
        </w:r>
        <w:r>
          <w:t>2</w:t>
        </w:r>
        <w:r>
          <w:fldChar w:fldCharType="end"/>
        </w:r>
      </w:p>
    </w:sdtContent>
  </w:sdt>
  <w:p w14:paraId="13192557" w14:textId="77777777" w:rsidR="00162BB9" w:rsidRDefault="00162BB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631BC" w14:textId="77777777" w:rsidR="00017E2B" w:rsidRDefault="00017E2B" w:rsidP="000616D1">
      <w:pPr>
        <w:spacing w:line="240" w:lineRule="auto"/>
      </w:pPr>
      <w:r>
        <w:separator/>
      </w:r>
    </w:p>
  </w:footnote>
  <w:footnote w:type="continuationSeparator" w:id="0">
    <w:p w14:paraId="76FE74F1" w14:textId="77777777" w:rsidR="00017E2B" w:rsidRDefault="00017E2B" w:rsidP="000616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7BF97" w14:textId="771CE288" w:rsidR="00851BAA" w:rsidRPr="00EC4ABE" w:rsidRDefault="00851BAA" w:rsidP="00EC4ABE">
    <w:pPr>
      <w:pStyle w:val="Cabealho"/>
      <w:jc w:val="right"/>
      <w:rPr>
        <w:sz w:val="18"/>
        <w:szCs w:val="18"/>
      </w:rPr>
    </w:pPr>
    <w:r w:rsidRPr="00EC4ABE">
      <w:rPr>
        <w:sz w:val="18"/>
        <w:szCs w:val="18"/>
      </w:rPr>
      <w:t xml:space="preserve">Fontes </w:t>
    </w:r>
    <w:r w:rsidR="00200125" w:rsidRPr="00EC4ABE">
      <w:rPr>
        <w:sz w:val="18"/>
        <w:szCs w:val="18"/>
      </w:rPr>
      <w:t xml:space="preserve">e </w:t>
    </w:r>
    <w:r w:rsidR="000E47D1">
      <w:rPr>
        <w:sz w:val="18"/>
        <w:szCs w:val="18"/>
      </w:rPr>
      <w:t>v</w:t>
    </w:r>
    <w:r w:rsidR="00200125" w:rsidRPr="00EC4ABE">
      <w:rPr>
        <w:sz w:val="18"/>
        <w:szCs w:val="18"/>
      </w:rPr>
      <w:t xml:space="preserve">isualização </w:t>
    </w:r>
    <w:r w:rsidRPr="00EC4ABE">
      <w:rPr>
        <w:sz w:val="18"/>
        <w:szCs w:val="18"/>
      </w:rPr>
      <w:t xml:space="preserve">de </w:t>
    </w:r>
    <w:r w:rsidR="000E47D1">
      <w:rPr>
        <w:sz w:val="18"/>
        <w:szCs w:val="18"/>
      </w:rPr>
      <w:t>d</w:t>
    </w:r>
    <w:r w:rsidRPr="00EC4ABE">
      <w:rPr>
        <w:sz w:val="18"/>
        <w:szCs w:val="18"/>
      </w:rPr>
      <w:t>ados em contexto Smart Cit</w:t>
    </w:r>
    <w:r w:rsidR="00C1390F" w:rsidRPr="00EC4ABE">
      <w:rPr>
        <w:sz w:val="18"/>
        <w:szCs w:val="18"/>
      </w:rPr>
      <w:t>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F96C8" w14:textId="77777777" w:rsidR="00166E67" w:rsidRPr="00EC4ABE" w:rsidRDefault="00166E67" w:rsidP="00166E67">
    <w:pPr>
      <w:pStyle w:val="Cabealho"/>
      <w:jc w:val="right"/>
      <w:rPr>
        <w:sz w:val="18"/>
        <w:szCs w:val="18"/>
      </w:rPr>
    </w:pPr>
    <w:r w:rsidRPr="00EC4ABE">
      <w:rPr>
        <w:sz w:val="18"/>
        <w:szCs w:val="18"/>
      </w:rPr>
      <w:t xml:space="preserve">Fontes e </w:t>
    </w:r>
    <w:r>
      <w:rPr>
        <w:sz w:val="18"/>
        <w:szCs w:val="18"/>
      </w:rPr>
      <w:t>v</w:t>
    </w:r>
    <w:r w:rsidRPr="00EC4ABE">
      <w:rPr>
        <w:sz w:val="18"/>
        <w:szCs w:val="18"/>
      </w:rPr>
      <w:t xml:space="preserve">isualização de </w:t>
    </w:r>
    <w:r>
      <w:rPr>
        <w:sz w:val="18"/>
        <w:szCs w:val="18"/>
      </w:rPr>
      <w:t>d</w:t>
    </w:r>
    <w:r w:rsidRPr="00EC4ABE">
      <w:rPr>
        <w:sz w:val="18"/>
        <w:szCs w:val="18"/>
      </w:rPr>
      <w:t>ados em contexto Smart City</w:t>
    </w:r>
  </w:p>
  <w:p w14:paraId="199D441B" w14:textId="77777777" w:rsidR="00166E67" w:rsidRDefault="00166E6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F4509"/>
    <w:multiLevelType w:val="multilevel"/>
    <w:tmpl w:val="1F8EE5B8"/>
    <w:styleLink w:val="Estilo1"/>
    <w:lvl w:ilvl="0">
      <w:start w:val="1"/>
      <w:numFmt w:val="decimal"/>
      <w:lvlText w:val="%1."/>
      <w:lvlJc w:val="left"/>
      <w:pPr>
        <w:ind w:left="360" w:hanging="360"/>
      </w:pPr>
      <w:rPr>
        <w:rFonts w:ascii="Arial" w:eastAsia="Times New Roman" w:hAnsi="Arial" w:cs="Arial"/>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0445299"/>
    <w:multiLevelType w:val="multilevel"/>
    <w:tmpl w:val="92E29568"/>
    <w:lvl w:ilvl="0">
      <w:start w:val="1"/>
      <w:numFmt w:val="decimal"/>
      <w:pStyle w:val="Ttulo1"/>
      <w:lvlText w:val="%1."/>
      <w:lvlJc w:val="left"/>
      <w:pPr>
        <w:ind w:left="720" w:hanging="360"/>
      </w:pPr>
    </w:lvl>
    <w:lvl w:ilvl="1">
      <w:start w:val="2"/>
      <w:numFmt w:val="decimal"/>
      <w:isLgl/>
      <w:lvlText w:val="%1.%2"/>
      <w:lvlJc w:val="left"/>
      <w:pPr>
        <w:ind w:left="1647" w:hanging="360"/>
      </w:pPr>
      <w:rPr>
        <w:rFonts w:hint="default"/>
      </w:rPr>
    </w:lvl>
    <w:lvl w:ilvl="2">
      <w:start w:val="1"/>
      <w:numFmt w:val="decimalZero"/>
      <w:isLgl/>
      <w:lvlText w:val="%1.%2.%3"/>
      <w:lvlJc w:val="left"/>
      <w:pPr>
        <w:ind w:left="2934" w:hanging="720"/>
      </w:pPr>
      <w:rPr>
        <w:rFonts w:hint="default"/>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576" w:hanging="1800"/>
      </w:pPr>
      <w:rPr>
        <w:rFonts w:hint="default"/>
      </w:rPr>
    </w:lvl>
  </w:abstractNum>
  <w:abstractNum w:abstractNumId="2" w15:restartNumberingAfterBreak="0">
    <w:nsid w:val="33A906ED"/>
    <w:multiLevelType w:val="multilevel"/>
    <w:tmpl w:val="08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571"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3FE2252"/>
    <w:multiLevelType w:val="hybridMultilevel"/>
    <w:tmpl w:val="9DCADBC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F177813"/>
    <w:multiLevelType w:val="hybridMultilevel"/>
    <w:tmpl w:val="7370FCDE"/>
    <w:lvl w:ilvl="0" w:tplc="0A78E334">
      <w:start w:val="1"/>
      <w:numFmt w:val="decimal"/>
      <w:pStyle w:val="Ttulo2"/>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5" w15:restartNumberingAfterBreak="0">
    <w:nsid w:val="7F386D06"/>
    <w:multiLevelType w:val="hybridMultilevel"/>
    <w:tmpl w:val="3F482630"/>
    <w:lvl w:ilvl="0" w:tplc="3830F0C4">
      <w:start w:val="9"/>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1"/>
  </w:num>
  <w:num w:numId="5">
    <w:abstractNumId w:val="1"/>
  </w:num>
  <w:num w:numId="6">
    <w:abstractNumId w:val="1"/>
  </w:num>
  <w:num w:numId="7">
    <w:abstractNumId w:val="4"/>
  </w:num>
  <w:num w:numId="8">
    <w:abstractNumId w:val="1"/>
    <w:lvlOverride w:ilvl="0">
      <w:startOverride w:val="4"/>
    </w:lvlOverride>
    <w:lvlOverride w:ilvl="1">
      <w:startOverride w:val="1"/>
    </w:lvlOverride>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9twpafyp5dw2e5ws0pepxetetwrrtwtaxz&quot;&gt;Projeto&lt;record-ids&gt;&lt;item&gt;1&lt;/item&gt;&lt;item&gt;2&lt;/item&gt;&lt;item&gt;3&lt;/item&gt;&lt;item&gt;5&lt;/item&gt;&lt;item&gt;6&lt;/item&gt;&lt;item&gt;8&lt;/item&gt;&lt;item&gt;14&lt;/item&gt;&lt;item&gt;15&lt;/item&gt;&lt;/record-ids&gt;&lt;/item&gt;&lt;/Libraries&gt;"/>
  </w:docVars>
  <w:rsids>
    <w:rsidRoot w:val="008A302D"/>
    <w:rsid w:val="00017E2B"/>
    <w:rsid w:val="000217B4"/>
    <w:rsid w:val="00042CE3"/>
    <w:rsid w:val="000454B0"/>
    <w:rsid w:val="00045C82"/>
    <w:rsid w:val="00047E70"/>
    <w:rsid w:val="00051C0E"/>
    <w:rsid w:val="000616D1"/>
    <w:rsid w:val="00076E1A"/>
    <w:rsid w:val="000C15B7"/>
    <w:rsid w:val="000D036F"/>
    <w:rsid w:val="000E47D1"/>
    <w:rsid w:val="000F7E5B"/>
    <w:rsid w:val="0010207B"/>
    <w:rsid w:val="00136E94"/>
    <w:rsid w:val="00146202"/>
    <w:rsid w:val="001468F3"/>
    <w:rsid w:val="001506B2"/>
    <w:rsid w:val="0015369E"/>
    <w:rsid w:val="00162BB9"/>
    <w:rsid w:val="00166E67"/>
    <w:rsid w:val="001755D1"/>
    <w:rsid w:val="001825F9"/>
    <w:rsid w:val="00193AF3"/>
    <w:rsid w:val="001E1106"/>
    <w:rsid w:val="001F0024"/>
    <w:rsid w:val="001F0D80"/>
    <w:rsid w:val="001F333E"/>
    <w:rsid w:val="001F394E"/>
    <w:rsid w:val="00200125"/>
    <w:rsid w:val="00215131"/>
    <w:rsid w:val="00223C57"/>
    <w:rsid w:val="00223F74"/>
    <w:rsid w:val="00230231"/>
    <w:rsid w:val="00230D36"/>
    <w:rsid w:val="00246239"/>
    <w:rsid w:val="002635D4"/>
    <w:rsid w:val="00264F04"/>
    <w:rsid w:val="00270BE0"/>
    <w:rsid w:val="00277666"/>
    <w:rsid w:val="002B1BAB"/>
    <w:rsid w:val="002B22C2"/>
    <w:rsid w:val="002C46F7"/>
    <w:rsid w:val="002D22C1"/>
    <w:rsid w:val="002D4916"/>
    <w:rsid w:val="002D69E7"/>
    <w:rsid w:val="002E386F"/>
    <w:rsid w:val="002F49F5"/>
    <w:rsid w:val="0030712C"/>
    <w:rsid w:val="00323C68"/>
    <w:rsid w:val="003269BF"/>
    <w:rsid w:val="00330D5C"/>
    <w:rsid w:val="00335DF2"/>
    <w:rsid w:val="003372C7"/>
    <w:rsid w:val="00347A42"/>
    <w:rsid w:val="00374382"/>
    <w:rsid w:val="0038176F"/>
    <w:rsid w:val="00385AD7"/>
    <w:rsid w:val="003908D0"/>
    <w:rsid w:val="0039318D"/>
    <w:rsid w:val="00396AC4"/>
    <w:rsid w:val="003A254D"/>
    <w:rsid w:val="003A3587"/>
    <w:rsid w:val="003A468F"/>
    <w:rsid w:val="003A7B2C"/>
    <w:rsid w:val="003B0B08"/>
    <w:rsid w:val="003D1FEF"/>
    <w:rsid w:val="003E0875"/>
    <w:rsid w:val="003E5943"/>
    <w:rsid w:val="003E5A7D"/>
    <w:rsid w:val="0040213C"/>
    <w:rsid w:val="004048E8"/>
    <w:rsid w:val="00480023"/>
    <w:rsid w:val="00491425"/>
    <w:rsid w:val="004A66B1"/>
    <w:rsid w:val="004B0519"/>
    <w:rsid w:val="004B2CBE"/>
    <w:rsid w:val="004B2E57"/>
    <w:rsid w:val="004D1A38"/>
    <w:rsid w:val="004D3BCB"/>
    <w:rsid w:val="004D7ACB"/>
    <w:rsid w:val="004E4335"/>
    <w:rsid w:val="00514751"/>
    <w:rsid w:val="00534864"/>
    <w:rsid w:val="00580672"/>
    <w:rsid w:val="00583798"/>
    <w:rsid w:val="00583F46"/>
    <w:rsid w:val="00584986"/>
    <w:rsid w:val="005907D8"/>
    <w:rsid w:val="00590806"/>
    <w:rsid w:val="00594381"/>
    <w:rsid w:val="00595169"/>
    <w:rsid w:val="005A2677"/>
    <w:rsid w:val="005B1E74"/>
    <w:rsid w:val="005C23C5"/>
    <w:rsid w:val="005D33FD"/>
    <w:rsid w:val="005D3422"/>
    <w:rsid w:val="005D3CC2"/>
    <w:rsid w:val="006032E9"/>
    <w:rsid w:val="00606501"/>
    <w:rsid w:val="00610F37"/>
    <w:rsid w:val="006222E4"/>
    <w:rsid w:val="00637323"/>
    <w:rsid w:val="00644566"/>
    <w:rsid w:val="006500DE"/>
    <w:rsid w:val="0066403F"/>
    <w:rsid w:val="00684FBC"/>
    <w:rsid w:val="006874F2"/>
    <w:rsid w:val="006C41B9"/>
    <w:rsid w:val="006D2A4E"/>
    <w:rsid w:val="006D6ECB"/>
    <w:rsid w:val="006F7694"/>
    <w:rsid w:val="007069F6"/>
    <w:rsid w:val="007127BE"/>
    <w:rsid w:val="00717FD1"/>
    <w:rsid w:val="00727BE2"/>
    <w:rsid w:val="00730B51"/>
    <w:rsid w:val="007344B1"/>
    <w:rsid w:val="00740246"/>
    <w:rsid w:val="00741F7A"/>
    <w:rsid w:val="00744E00"/>
    <w:rsid w:val="00750750"/>
    <w:rsid w:val="00755CAA"/>
    <w:rsid w:val="007621B6"/>
    <w:rsid w:val="00763050"/>
    <w:rsid w:val="007836CF"/>
    <w:rsid w:val="00797412"/>
    <w:rsid w:val="007B7388"/>
    <w:rsid w:val="007C2326"/>
    <w:rsid w:val="007C2E30"/>
    <w:rsid w:val="007E5D29"/>
    <w:rsid w:val="007F08A8"/>
    <w:rsid w:val="00812262"/>
    <w:rsid w:val="00820D6C"/>
    <w:rsid w:val="008337AB"/>
    <w:rsid w:val="008411C6"/>
    <w:rsid w:val="008445C3"/>
    <w:rsid w:val="00851BAA"/>
    <w:rsid w:val="00866F54"/>
    <w:rsid w:val="008927AF"/>
    <w:rsid w:val="00897A07"/>
    <w:rsid w:val="008A1C2E"/>
    <w:rsid w:val="008A2EAE"/>
    <w:rsid w:val="008A302D"/>
    <w:rsid w:val="008B7807"/>
    <w:rsid w:val="008C05CD"/>
    <w:rsid w:val="008D22B0"/>
    <w:rsid w:val="008E2DA7"/>
    <w:rsid w:val="00902FDC"/>
    <w:rsid w:val="009059B9"/>
    <w:rsid w:val="00922A08"/>
    <w:rsid w:val="0092388D"/>
    <w:rsid w:val="00927830"/>
    <w:rsid w:val="00953E5E"/>
    <w:rsid w:val="00963326"/>
    <w:rsid w:val="00964B58"/>
    <w:rsid w:val="009651EA"/>
    <w:rsid w:val="009819DB"/>
    <w:rsid w:val="009974BC"/>
    <w:rsid w:val="009A382E"/>
    <w:rsid w:val="009E3CF1"/>
    <w:rsid w:val="009E7C3E"/>
    <w:rsid w:val="00A02538"/>
    <w:rsid w:val="00A5015A"/>
    <w:rsid w:val="00A51331"/>
    <w:rsid w:val="00A55E0A"/>
    <w:rsid w:val="00A71803"/>
    <w:rsid w:val="00A84F44"/>
    <w:rsid w:val="00AA5407"/>
    <w:rsid w:val="00AB652B"/>
    <w:rsid w:val="00AD1B35"/>
    <w:rsid w:val="00AD2A45"/>
    <w:rsid w:val="00AD4B38"/>
    <w:rsid w:val="00B062C6"/>
    <w:rsid w:val="00B11E97"/>
    <w:rsid w:val="00B130AE"/>
    <w:rsid w:val="00B252F4"/>
    <w:rsid w:val="00B309A2"/>
    <w:rsid w:val="00B33B3D"/>
    <w:rsid w:val="00B56E73"/>
    <w:rsid w:val="00B62E2B"/>
    <w:rsid w:val="00B632A1"/>
    <w:rsid w:val="00B65D61"/>
    <w:rsid w:val="00B76015"/>
    <w:rsid w:val="00B814EE"/>
    <w:rsid w:val="00B84A88"/>
    <w:rsid w:val="00BA2D90"/>
    <w:rsid w:val="00BB2B09"/>
    <w:rsid w:val="00BD4165"/>
    <w:rsid w:val="00BF365A"/>
    <w:rsid w:val="00BF6852"/>
    <w:rsid w:val="00C0110D"/>
    <w:rsid w:val="00C12E31"/>
    <w:rsid w:val="00C12F3E"/>
    <w:rsid w:val="00C1390F"/>
    <w:rsid w:val="00C22776"/>
    <w:rsid w:val="00C27370"/>
    <w:rsid w:val="00C36550"/>
    <w:rsid w:val="00C441EE"/>
    <w:rsid w:val="00C534F8"/>
    <w:rsid w:val="00C57850"/>
    <w:rsid w:val="00C62527"/>
    <w:rsid w:val="00C64770"/>
    <w:rsid w:val="00C74C11"/>
    <w:rsid w:val="00C82AE4"/>
    <w:rsid w:val="00C91B30"/>
    <w:rsid w:val="00C9335D"/>
    <w:rsid w:val="00C9510C"/>
    <w:rsid w:val="00C95DDE"/>
    <w:rsid w:val="00CA22E8"/>
    <w:rsid w:val="00CC0BAC"/>
    <w:rsid w:val="00CD1701"/>
    <w:rsid w:val="00CD43A7"/>
    <w:rsid w:val="00CF5513"/>
    <w:rsid w:val="00CF63C4"/>
    <w:rsid w:val="00D15AB3"/>
    <w:rsid w:val="00D15D11"/>
    <w:rsid w:val="00D357F9"/>
    <w:rsid w:val="00D47CB2"/>
    <w:rsid w:val="00D57304"/>
    <w:rsid w:val="00D71FF1"/>
    <w:rsid w:val="00D92074"/>
    <w:rsid w:val="00D9698F"/>
    <w:rsid w:val="00DA1FD3"/>
    <w:rsid w:val="00DB43A9"/>
    <w:rsid w:val="00DC3FEB"/>
    <w:rsid w:val="00DC626D"/>
    <w:rsid w:val="00DD79C9"/>
    <w:rsid w:val="00E02CE2"/>
    <w:rsid w:val="00E2107D"/>
    <w:rsid w:val="00E2727E"/>
    <w:rsid w:val="00E31F2B"/>
    <w:rsid w:val="00E33798"/>
    <w:rsid w:val="00E37A22"/>
    <w:rsid w:val="00E65908"/>
    <w:rsid w:val="00E67F93"/>
    <w:rsid w:val="00EA4744"/>
    <w:rsid w:val="00EB1712"/>
    <w:rsid w:val="00EC4ABE"/>
    <w:rsid w:val="00EC68F2"/>
    <w:rsid w:val="00EC6FCE"/>
    <w:rsid w:val="00EC712B"/>
    <w:rsid w:val="00EC7B6C"/>
    <w:rsid w:val="00ED6220"/>
    <w:rsid w:val="00EF14E0"/>
    <w:rsid w:val="00EF46E4"/>
    <w:rsid w:val="00F06841"/>
    <w:rsid w:val="00F1004D"/>
    <w:rsid w:val="00F233F7"/>
    <w:rsid w:val="00F275A3"/>
    <w:rsid w:val="00F56D82"/>
    <w:rsid w:val="00F625E2"/>
    <w:rsid w:val="00F85A4A"/>
    <w:rsid w:val="00F85B93"/>
    <w:rsid w:val="00F95FC9"/>
    <w:rsid w:val="00F97A2A"/>
    <w:rsid w:val="00FA0DCD"/>
    <w:rsid w:val="00FC2201"/>
    <w:rsid w:val="00FD1C5A"/>
    <w:rsid w:val="00FD592D"/>
    <w:rsid w:val="00FD6F7E"/>
    <w:rsid w:val="00FE232B"/>
    <w:rsid w:val="00FE3323"/>
    <w:rsid w:val="00FE7990"/>
    <w:rsid w:val="00FF062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65C7A"/>
  <w15:chartTrackingRefBased/>
  <w15:docId w15:val="{D288E75A-CC68-45C5-B972-EADFEFB09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ABE"/>
    <w:pPr>
      <w:spacing w:after="0" w:line="360" w:lineRule="auto"/>
      <w:ind w:firstLine="567"/>
      <w:jc w:val="both"/>
    </w:pPr>
    <w:rPr>
      <w:rFonts w:ascii="Arial" w:hAnsi="Arial"/>
      <w:sz w:val="20"/>
    </w:rPr>
  </w:style>
  <w:style w:type="paragraph" w:styleId="Ttulo1">
    <w:name w:val="heading 1"/>
    <w:basedOn w:val="Normal"/>
    <w:next w:val="Normal"/>
    <w:link w:val="Ttulo1Carter"/>
    <w:uiPriority w:val="9"/>
    <w:qFormat/>
    <w:rsid w:val="00637323"/>
    <w:pPr>
      <w:keepNext/>
      <w:keepLines/>
      <w:numPr>
        <w:numId w:val="4"/>
      </w:numPr>
      <w:spacing w:before="120" w:after="120" w:line="240" w:lineRule="auto"/>
      <w:jc w:val="left"/>
      <w:outlineLvl w:val="0"/>
    </w:pPr>
    <w:rPr>
      <w:rFonts w:eastAsiaTheme="majorEastAsia" w:cstheme="majorBidi"/>
      <w:b/>
      <w:sz w:val="24"/>
      <w:szCs w:val="32"/>
    </w:rPr>
  </w:style>
  <w:style w:type="paragraph" w:styleId="Ttulo2">
    <w:name w:val="heading 2"/>
    <w:basedOn w:val="Normal"/>
    <w:next w:val="Normal"/>
    <w:link w:val="Ttulo2Carter"/>
    <w:uiPriority w:val="9"/>
    <w:unhideWhenUsed/>
    <w:qFormat/>
    <w:rsid w:val="00B11E97"/>
    <w:pPr>
      <w:keepNext/>
      <w:keepLines/>
      <w:numPr>
        <w:numId w:val="7"/>
      </w:numPr>
      <w:spacing w:before="40"/>
      <w:jc w:val="center"/>
      <w:outlineLvl w:val="1"/>
    </w:pPr>
    <w:rPr>
      <w:rFonts w:eastAsiaTheme="majorEastAsia" w:cstheme="majorBidi"/>
      <w:sz w:val="22"/>
      <w:szCs w:val="26"/>
    </w:rPr>
  </w:style>
  <w:style w:type="paragraph" w:styleId="Ttulo3">
    <w:name w:val="heading 3"/>
    <w:basedOn w:val="Normal"/>
    <w:next w:val="Normal"/>
    <w:link w:val="Ttulo3Carter"/>
    <w:uiPriority w:val="9"/>
    <w:unhideWhenUsed/>
    <w:qFormat/>
    <w:rsid w:val="00851BAA"/>
    <w:pPr>
      <w:keepNext/>
      <w:keepLines/>
      <w:spacing w:before="240" w:after="120" w:line="240" w:lineRule="auto"/>
      <w:ind w:left="720" w:hanging="720"/>
      <w:outlineLvl w:val="2"/>
    </w:pPr>
    <w:rPr>
      <w:rFonts w:ascii="Gill Sans MT" w:eastAsiaTheme="majorEastAsia" w:hAnsi="Gill Sans MT" w:cstheme="majorBidi"/>
      <w:b/>
      <w:szCs w:val="28"/>
    </w:rPr>
  </w:style>
  <w:style w:type="paragraph" w:styleId="Ttulo4">
    <w:name w:val="heading 4"/>
    <w:basedOn w:val="Normal"/>
    <w:next w:val="Normal"/>
    <w:link w:val="Ttulo4Carter"/>
    <w:uiPriority w:val="9"/>
    <w:semiHidden/>
    <w:unhideWhenUsed/>
    <w:qFormat/>
    <w:rsid w:val="00851BAA"/>
    <w:pPr>
      <w:keepNext/>
      <w:keepLines/>
      <w:spacing w:before="40"/>
      <w:ind w:left="864" w:hanging="864"/>
      <w:outlineLvl w:val="3"/>
    </w:pPr>
    <w:rPr>
      <w:rFonts w:ascii="Gill Sans MT" w:eastAsiaTheme="majorEastAsia" w:hAnsi="Gill Sans MT" w:cstheme="majorBidi"/>
      <w:color w:val="2F5496" w:themeColor="accent1" w:themeShade="BF"/>
      <w:sz w:val="24"/>
      <w:szCs w:val="24"/>
    </w:rPr>
  </w:style>
  <w:style w:type="paragraph" w:styleId="Ttulo5">
    <w:name w:val="heading 5"/>
    <w:basedOn w:val="Normal"/>
    <w:next w:val="Normal"/>
    <w:link w:val="Ttulo5Carter"/>
    <w:uiPriority w:val="9"/>
    <w:semiHidden/>
    <w:unhideWhenUsed/>
    <w:qFormat/>
    <w:rsid w:val="00851BAA"/>
    <w:pPr>
      <w:keepNext/>
      <w:keepLines/>
      <w:spacing w:before="40"/>
      <w:ind w:left="1008" w:hanging="1008"/>
      <w:outlineLvl w:val="4"/>
    </w:pPr>
    <w:rPr>
      <w:rFonts w:ascii="Gill Sans MT" w:eastAsiaTheme="majorEastAsia" w:hAnsi="Gill Sans MT" w:cstheme="majorBidi"/>
      <w:caps/>
      <w:color w:val="2F5496" w:themeColor="accent1" w:themeShade="BF"/>
    </w:rPr>
  </w:style>
  <w:style w:type="paragraph" w:styleId="Ttulo6">
    <w:name w:val="heading 6"/>
    <w:basedOn w:val="Normal"/>
    <w:next w:val="Normal"/>
    <w:link w:val="Ttulo6Carter"/>
    <w:uiPriority w:val="9"/>
    <w:semiHidden/>
    <w:unhideWhenUsed/>
    <w:qFormat/>
    <w:rsid w:val="00851BAA"/>
    <w:pPr>
      <w:keepNext/>
      <w:keepLines/>
      <w:spacing w:before="40"/>
      <w:ind w:left="1152" w:hanging="1152"/>
      <w:outlineLvl w:val="5"/>
    </w:pPr>
    <w:rPr>
      <w:rFonts w:ascii="Gill Sans MT" w:eastAsiaTheme="majorEastAsia" w:hAnsi="Gill Sans MT" w:cstheme="majorBidi"/>
      <w:i/>
      <w:iCs/>
      <w:caps/>
      <w:color w:val="1F3864" w:themeColor="accent1" w:themeShade="80"/>
    </w:rPr>
  </w:style>
  <w:style w:type="paragraph" w:styleId="Ttulo7">
    <w:name w:val="heading 7"/>
    <w:basedOn w:val="Normal"/>
    <w:next w:val="Normal"/>
    <w:link w:val="Ttulo7Carter"/>
    <w:uiPriority w:val="9"/>
    <w:semiHidden/>
    <w:unhideWhenUsed/>
    <w:qFormat/>
    <w:rsid w:val="00851BAA"/>
    <w:pPr>
      <w:keepNext/>
      <w:keepLines/>
      <w:spacing w:before="40"/>
      <w:ind w:left="1296" w:hanging="1296"/>
      <w:outlineLvl w:val="6"/>
    </w:pPr>
    <w:rPr>
      <w:rFonts w:ascii="Gill Sans MT" w:eastAsiaTheme="majorEastAsia" w:hAnsi="Gill Sans MT" w:cstheme="majorBidi"/>
      <w:b/>
      <w:bCs/>
      <w:color w:val="1F3864" w:themeColor="accent1" w:themeShade="80"/>
    </w:rPr>
  </w:style>
  <w:style w:type="paragraph" w:styleId="Ttulo8">
    <w:name w:val="heading 8"/>
    <w:basedOn w:val="Normal"/>
    <w:next w:val="Normal"/>
    <w:link w:val="Ttulo8Carter"/>
    <w:uiPriority w:val="9"/>
    <w:semiHidden/>
    <w:unhideWhenUsed/>
    <w:qFormat/>
    <w:rsid w:val="00851BAA"/>
    <w:pPr>
      <w:keepNext/>
      <w:keepLines/>
      <w:spacing w:before="40"/>
      <w:ind w:left="1440" w:hanging="1440"/>
      <w:outlineLvl w:val="7"/>
    </w:pPr>
    <w:rPr>
      <w:rFonts w:ascii="Gill Sans MT" w:eastAsiaTheme="majorEastAsia" w:hAnsi="Gill Sans MT" w:cstheme="majorBidi"/>
      <w:b/>
      <w:bCs/>
      <w:i/>
      <w:iCs/>
      <w:color w:val="1F3864" w:themeColor="accent1" w:themeShade="80"/>
    </w:rPr>
  </w:style>
  <w:style w:type="paragraph" w:styleId="Ttulo9">
    <w:name w:val="heading 9"/>
    <w:basedOn w:val="Normal"/>
    <w:next w:val="Normal"/>
    <w:link w:val="Ttulo9Carter"/>
    <w:uiPriority w:val="9"/>
    <w:semiHidden/>
    <w:unhideWhenUsed/>
    <w:qFormat/>
    <w:rsid w:val="00851BAA"/>
    <w:pPr>
      <w:keepNext/>
      <w:keepLines/>
      <w:spacing w:before="40"/>
      <w:ind w:left="1584" w:hanging="1584"/>
      <w:outlineLvl w:val="8"/>
    </w:pPr>
    <w:rPr>
      <w:rFonts w:ascii="Gill Sans MT" w:eastAsiaTheme="majorEastAsia" w:hAnsi="Gill Sans MT" w:cstheme="majorBidi"/>
      <w:i/>
      <w:iCs/>
      <w:color w:val="1F3864" w:themeColor="accent1" w:themeShade="8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numbering" w:customStyle="1" w:styleId="Estilo1">
    <w:name w:val="Estilo1"/>
    <w:basedOn w:val="Semlista"/>
    <w:uiPriority w:val="99"/>
    <w:rsid w:val="00323C68"/>
    <w:pPr>
      <w:numPr>
        <w:numId w:val="1"/>
      </w:numPr>
    </w:pPr>
  </w:style>
  <w:style w:type="paragraph" w:styleId="NormalWeb">
    <w:name w:val="Normal (Web)"/>
    <w:basedOn w:val="Normal"/>
    <w:uiPriority w:val="99"/>
    <w:unhideWhenUsed/>
    <w:rsid w:val="008A302D"/>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styleId="SemEspaamento">
    <w:name w:val="No Spacing"/>
    <w:link w:val="SemEspaamentoCarter"/>
    <w:uiPriority w:val="1"/>
    <w:qFormat/>
    <w:rsid w:val="008A302D"/>
    <w:pPr>
      <w:spacing w:after="0" w:line="240" w:lineRule="auto"/>
    </w:pPr>
  </w:style>
  <w:style w:type="paragraph" w:customStyle="1" w:styleId="Default">
    <w:name w:val="Default"/>
    <w:rsid w:val="008A302D"/>
    <w:pPr>
      <w:autoSpaceDE w:val="0"/>
      <w:autoSpaceDN w:val="0"/>
      <w:adjustRightInd w:val="0"/>
      <w:spacing w:after="0" w:line="240" w:lineRule="auto"/>
    </w:pPr>
    <w:rPr>
      <w:rFonts w:ascii="Gill Sans MT" w:hAnsi="Gill Sans MT" w:cs="Gill Sans MT"/>
      <w:color w:val="000000"/>
      <w:sz w:val="24"/>
      <w:szCs w:val="24"/>
    </w:rPr>
  </w:style>
  <w:style w:type="character" w:customStyle="1" w:styleId="Ttulo1Carter">
    <w:name w:val="Título 1 Caráter"/>
    <w:basedOn w:val="Tipodeletrapredefinidodopargrafo"/>
    <w:link w:val="Ttulo1"/>
    <w:uiPriority w:val="9"/>
    <w:rsid w:val="00637323"/>
    <w:rPr>
      <w:rFonts w:ascii="Arial" w:eastAsiaTheme="majorEastAsia" w:hAnsi="Arial" w:cstheme="majorBidi"/>
      <w:b/>
      <w:sz w:val="24"/>
      <w:szCs w:val="32"/>
    </w:rPr>
  </w:style>
  <w:style w:type="paragraph" w:styleId="Cabealhodondice">
    <w:name w:val="TOC Heading"/>
    <w:basedOn w:val="Ttulo1"/>
    <w:next w:val="Normal"/>
    <w:uiPriority w:val="39"/>
    <w:unhideWhenUsed/>
    <w:qFormat/>
    <w:rsid w:val="008A302D"/>
    <w:pPr>
      <w:outlineLvl w:val="9"/>
    </w:pPr>
    <w:rPr>
      <w:lang w:eastAsia="pt-PT"/>
    </w:rPr>
  </w:style>
  <w:style w:type="character" w:customStyle="1" w:styleId="Ttulo2Carter">
    <w:name w:val="Título 2 Caráter"/>
    <w:basedOn w:val="Tipodeletrapredefinidodopargrafo"/>
    <w:link w:val="Ttulo2"/>
    <w:uiPriority w:val="9"/>
    <w:rsid w:val="00B11E97"/>
    <w:rPr>
      <w:rFonts w:ascii="Arial" w:eastAsiaTheme="majorEastAsia" w:hAnsi="Arial" w:cstheme="majorBidi"/>
      <w:szCs w:val="26"/>
    </w:rPr>
  </w:style>
  <w:style w:type="paragraph" w:styleId="ndice1">
    <w:name w:val="toc 1"/>
    <w:basedOn w:val="Normal"/>
    <w:next w:val="Normal"/>
    <w:autoRedefine/>
    <w:uiPriority w:val="39"/>
    <w:unhideWhenUsed/>
    <w:rsid w:val="000616D1"/>
    <w:pPr>
      <w:spacing w:after="100"/>
    </w:pPr>
  </w:style>
  <w:style w:type="paragraph" w:styleId="ndice2">
    <w:name w:val="toc 2"/>
    <w:basedOn w:val="Normal"/>
    <w:next w:val="Normal"/>
    <w:autoRedefine/>
    <w:uiPriority w:val="39"/>
    <w:unhideWhenUsed/>
    <w:rsid w:val="000616D1"/>
    <w:pPr>
      <w:spacing w:after="100"/>
      <w:ind w:left="220"/>
    </w:pPr>
  </w:style>
  <w:style w:type="character" w:styleId="Hiperligao">
    <w:name w:val="Hyperlink"/>
    <w:basedOn w:val="Tipodeletrapredefinidodopargrafo"/>
    <w:uiPriority w:val="99"/>
    <w:unhideWhenUsed/>
    <w:rsid w:val="000616D1"/>
    <w:rPr>
      <w:color w:val="0563C1" w:themeColor="hyperlink"/>
      <w:u w:val="single"/>
    </w:rPr>
  </w:style>
  <w:style w:type="paragraph" w:styleId="Cabealho">
    <w:name w:val="header"/>
    <w:basedOn w:val="Normal"/>
    <w:link w:val="CabealhoCarter"/>
    <w:uiPriority w:val="99"/>
    <w:unhideWhenUsed/>
    <w:rsid w:val="000616D1"/>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0616D1"/>
  </w:style>
  <w:style w:type="paragraph" w:styleId="Rodap">
    <w:name w:val="footer"/>
    <w:basedOn w:val="Normal"/>
    <w:link w:val="RodapCarter"/>
    <w:uiPriority w:val="99"/>
    <w:unhideWhenUsed/>
    <w:rsid w:val="000616D1"/>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0616D1"/>
  </w:style>
  <w:style w:type="character" w:customStyle="1" w:styleId="Ttulo3Carter">
    <w:name w:val="Título 3 Caráter"/>
    <w:basedOn w:val="Tipodeletrapredefinidodopargrafo"/>
    <w:link w:val="Ttulo3"/>
    <w:uiPriority w:val="9"/>
    <w:rsid w:val="00851BAA"/>
    <w:rPr>
      <w:rFonts w:ascii="Gill Sans MT" w:eastAsiaTheme="majorEastAsia" w:hAnsi="Gill Sans MT" w:cstheme="majorBidi"/>
      <w:b/>
      <w:szCs w:val="28"/>
    </w:rPr>
  </w:style>
  <w:style w:type="character" w:customStyle="1" w:styleId="Ttulo4Carter">
    <w:name w:val="Título 4 Caráter"/>
    <w:basedOn w:val="Tipodeletrapredefinidodopargrafo"/>
    <w:link w:val="Ttulo4"/>
    <w:uiPriority w:val="9"/>
    <w:semiHidden/>
    <w:rsid w:val="00851BAA"/>
    <w:rPr>
      <w:rFonts w:ascii="Gill Sans MT" w:eastAsiaTheme="majorEastAsia" w:hAnsi="Gill Sans MT" w:cstheme="majorBidi"/>
      <w:color w:val="2F5496" w:themeColor="accent1" w:themeShade="BF"/>
      <w:sz w:val="24"/>
      <w:szCs w:val="24"/>
    </w:rPr>
  </w:style>
  <w:style w:type="character" w:customStyle="1" w:styleId="Ttulo5Carter">
    <w:name w:val="Título 5 Caráter"/>
    <w:basedOn w:val="Tipodeletrapredefinidodopargrafo"/>
    <w:link w:val="Ttulo5"/>
    <w:uiPriority w:val="9"/>
    <w:semiHidden/>
    <w:rsid w:val="00851BAA"/>
    <w:rPr>
      <w:rFonts w:ascii="Gill Sans MT" w:eastAsiaTheme="majorEastAsia" w:hAnsi="Gill Sans MT" w:cstheme="majorBidi"/>
      <w:caps/>
      <w:color w:val="2F5496" w:themeColor="accent1" w:themeShade="BF"/>
    </w:rPr>
  </w:style>
  <w:style w:type="character" w:customStyle="1" w:styleId="Ttulo6Carter">
    <w:name w:val="Título 6 Caráter"/>
    <w:basedOn w:val="Tipodeletrapredefinidodopargrafo"/>
    <w:link w:val="Ttulo6"/>
    <w:uiPriority w:val="9"/>
    <w:semiHidden/>
    <w:rsid w:val="00851BAA"/>
    <w:rPr>
      <w:rFonts w:ascii="Gill Sans MT" w:eastAsiaTheme="majorEastAsia" w:hAnsi="Gill Sans MT" w:cstheme="majorBidi"/>
      <w:i/>
      <w:iCs/>
      <w:caps/>
      <w:color w:val="1F3864" w:themeColor="accent1" w:themeShade="80"/>
    </w:rPr>
  </w:style>
  <w:style w:type="character" w:customStyle="1" w:styleId="Ttulo7Carter">
    <w:name w:val="Título 7 Caráter"/>
    <w:basedOn w:val="Tipodeletrapredefinidodopargrafo"/>
    <w:link w:val="Ttulo7"/>
    <w:uiPriority w:val="9"/>
    <w:semiHidden/>
    <w:rsid w:val="00851BAA"/>
    <w:rPr>
      <w:rFonts w:ascii="Gill Sans MT" w:eastAsiaTheme="majorEastAsia" w:hAnsi="Gill Sans MT" w:cstheme="majorBidi"/>
      <w:b/>
      <w:bCs/>
      <w:color w:val="1F3864" w:themeColor="accent1" w:themeShade="80"/>
    </w:rPr>
  </w:style>
  <w:style w:type="character" w:customStyle="1" w:styleId="Ttulo8Carter">
    <w:name w:val="Título 8 Caráter"/>
    <w:basedOn w:val="Tipodeletrapredefinidodopargrafo"/>
    <w:link w:val="Ttulo8"/>
    <w:uiPriority w:val="9"/>
    <w:semiHidden/>
    <w:rsid w:val="00851BAA"/>
    <w:rPr>
      <w:rFonts w:ascii="Gill Sans MT" w:eastAsiaTheme="majorEastAsia" w:hAnsi="Gill Sans MT" w:cstheme="majorBidi"/>
      <w:b/>
      <w:bCs/>
      <w:i/>
      <w:iCs/>
      <w:color w:val="1F3864" w:themeColor="accent1" w:themeShade="80"/>
    </w:rPr>
  </w:style>
  <w:style w:type="character" w:customStyle="1" w:styleId="Ttulo9Carter">
    <w:name w:val="Título 9 Caráter"/>
    <w:basedOn w:val="Tipodeletrapredefinidodopargrafo"/>
    <w:link w:val="Ttulo9"/>
    <w:uiPriority w:val="9"/>
    <w:semiHidden/>
    <w:rsid w:val="00851BAA"/>
    <w:rPr>
      <w:rFonts w:ascii="Gill Sans MT" w:eastAsiaTheme="majorEastAsia" w:hAnsi="Gill Sans MT" w:cstheme="majorBidi"/>
      <w:i/>
      <w:iCs/>
      <w:color w:val="1F3864" w:themeColor="accent1" w:themeShade="80"/>
    </w:rPr>
  </w:style>
  <w:style w:type="paragraph" w:styleId="Legenda">
    <w:name w:val="caption"/>
    <w:basedOn w:val="Normal"/>
    <w:next w:val="Normal"/>
    <w:uiPriority w:val="35"/>
    <w:unhideWhenUsed/>
    <w:qFormat/>
    <w:rsid w:val="00EF46E4"/>
    <w:pPr>
      <w:spacing w:after="200" w:line="240" w:lineRule="auto"/>
    </w:pPr>
    <w:rPr>
      <w:i/>
      <w:iCs/>
      <w:color w:val="44546A" w:themeColor="text2"/>
      <w:sz w:val="18"/>
      <w:szCs w:val="18"/>
    </w:rPr>
  </w:style>
  <w:style w:type="character" w:styleId="MenoNoResolvida">
    <w:name w:val="Unresolved Mention"/>
    <w:basedOn w:val="Tipodeletrapredefinidodopargrafo"/>
    <w:uiPriority w:val="99"/>
    <w:semiHidden/>
    <w:unhideWhenUsed/>
    <w:rsid w:val="004B0519"/>
    <w:rPr>
      <w:color w:val="605E5C"/>
      <w:shd w:val="clear" w:color="auto" w:fill="E1DFDD"/>
    </w:rPr>
  </w:style>
  <w:style w:type="character" w:styleId="Forte">
    <w:name w:val="Strong"/>
    <w:basedOn w:val="Tipodeletrapredefinidodopargrafo"/>
    <w:uiPriority w:val="22"/>
    <w:qFormat/>
    <w:rsid w:val="00A71803"/>
    <w:rPr>
      <w:b/>
      <w:bCs/>
    </w:rPr>
  </w:style>
  <w:style w:type="paragraph" w:styleId="PargrafodaLista">
    <w:name w:val="List Paragraph"/>
    <w:basedOn w:val="Normal"/>
    <w:uiPriority w:val="34"/>
    <w:qFormat/>
    <w:rsid w:val="00BA2D90"/>
    <w:pPr>
      <w:ind w:left="720"/>
      <w:contextualSpacing/>
    </w:pPr>
  </w:style>
  <w:style w:type="paragraph" w:customStyle="1" w:styleId="EndNoteBibliographyTitle">
    <w:name w:val="EndNote Bibliography Title"/>
    <w:basedOn w:val="Normal"/>
    <w:link w:val="EndNoteBibliographyTitleCarter"/>
    <w:rsid w:val="008445C3"/>
    <w:pPr>
      <w:jc w:val="center"/>
    </w:pPr>
    <w:rPr>
      <w:rFonts w:ascii="Calibri" w:hAnsi="Calibri" w:cs="Calibri"/>
      <w:noProof/>
      <w:lang w:val="en-US"/>
    </w:rPr>
  </w:style>
  <w:style w:type="character" w:customStyle="1" w:styleId="SemEspaamentoCarter">
    <w:name w:val="Sem Espaçamento Caráter"/>
    <w:basedOn w:val="Tipodeletrapredefinidodopargrafo"/>
    <w:link w:val="SemEspaamento"/>
    <w:uiPriority w:val="1"/>
    <w:rsid w:val="008445C3"/>
  </w:style>
  <w:style w:type="character" w:customStyle="1" w:styleId="EndNoteBibliographyTitleCarter">
    <w:name w:val="EndNote Bibliography Title Caráter"/>
    <w:basedOn w:val="SemEspaamentoCarter"/>
    <w:link w:val="EndNoteBibliographyTitle"/>
    <w:rsid w:val="008445C3"/>
    <w:rPr>
      <w:rFonts w:ascii="Calibri" w:hAnsi="Calibri" w:cs="Calibri"/>
      <w:noProof/>
      <w:lang w:val="en-US"/>
    </w:rPr>
  </w:style>
  <w:style w:type="paragraph" w:customStyle="1" w:styleId="EndNoteBibliography">
    <w:name w:val="EndNote Bibliography"/>
    <w:basedOn w:val="Normal"/>
    <w:link w:val="EndNoteBibliographyCarter"/>
    <w:rsid w:val="008445C3"/>
    <w:pPr>
      <w:spacing w:line="240" w:lineRule="auto"/>
    </w:pPr>
    <w:rPr>
      <w:rFonts w:ascii="Calibri" w:hAnsi="Calibri" w:cs="Calibri"/>
      <w:noProof/>
      <w:lang w:val="en-US"/>
    </w:rPr>
  </w:style>
  <w:style w:type="character" w:customStyle="1" w:styleId="EndNoteBibliographyCarter">
    <w:name w:val="EndNote Bibliography Caráter"/>
    <w:basedOn w:val="SemEspaamentoCarter"/>
    <w:link w:val="EndNoteBibliography"/>
    <w:rsid w:val="008445C3"/>
    <w:rPr>
      <w:rFonts w:ascii="Calibri" w:hAnsi="Calibri" w:cs="Calibri"/>
      <w:noProof/>
      <w:lang w:val="en-US"/>
    </w:rPr>
  </w:style>
  <w:style w:type="paragraph" w:styleId="ndicedeilustraes">
    <w:name w:val="table of figures"/>
    <w:basedOn w:val="Normal"/>
    <w:next w:val="Normal"/>
    <w:uiPriority w:val="99"/>
    <w:unhideWhenUsed/>
    <w:rsid w:val="00580672"/>
  </w:style>
  <w:style w:type="table" w:styleId="TabelacomGrelha">
    <w:name w:val="Table Grid"/>
    <w:basedOn w:val="Tabelanormal"/>
    <w:uiPriority w:val="39"/>
    <w:rsid w:val="00E31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675987">
      <w:bodyDiv w:val="1"/>
      <w:marLeft w:val="0"/>
      <w:marRight w:val="0"/>
      <w:marTop w:val="0"/>
      <w:marBottom w:val="0"/>
      <w:divBdr>
        <w:top w:val="none" w:sz="0" w:space="0" w:color="auto"/>
        <w:left w:val="none" w:sz="0" w:space="0" w:color="auto"/>
        <w:bottom w:val="none" w:sz="0" w:space="0" w:color="auto"/>
        <w:right w:val="none" w:sz="0" w:space="0" w:color="auto"/>
      </w:divBdr>
    </w:div>
    <w:div w:id="210384279">
      <w:bodyDiv w:val="1"/>
      <w:marLeft w:val="0"/>
      <w:marRight w:val="0"/>
      <w:marTop w:val="0"/>
      <w:marBottom w:val="0"/>
      <w:divBdr>
        <w:top w:val="none" w:sz="0" w:space="0" w:color="auto"/>
        <w:left w:val="none" w:sz="0" w:space="0" w:color="auto"/>
        <w:bottom w:val="none" w:sz="0" w:space="0" w:color="auto"/>
        <w:right w:val="none" w:sz="0" w:space="0" w:color="auto"/>
      </w:divBdr>
    </w:div>
    <w:div w:id="238373811">
      <w:bodyDiv w:val="1"/>
      <w:marLeft w:val="0"/>
      <w:marRight w:val="0"/>
      <w:marTop w:val="0"/>
      <w:marBottom w:val="0"/>
      <w:divBdr>
        <w:top w:val="none" w:sz="0" w:space="0" w:color="auto"/>
        <w:left w:val="none" w:sz="0" w:space="0" w:color="auto"/>
        <w:bottom w:val="none" w:sz="0" w:space="0" w:color="auto"/>
        <w:right w:val="none" w:sz="0" w:space="0" w:color="auto"/>
      </w:divBdr>
      <w:divsChild>
        <w:div w:id="564994698">
          <w:marLeft w:val="0"/>
          <w:marRight w:val="0"/>
          <w:marTop w:val="0"/>
          <w:marBottom w:val="0"/>
          <w:divBdr>
            <w:top w:val="none" w:sz="0" w:space="0" w:color="auto"/>
            <w:left w:val="none" w:sz="0" w:space="0" w:color="auto"/>
            <w:bottom w:val="none" w:sz="0" w:space="0" w:color="auto"/>
            <w:right w:val="none" w:sz="0" w:space="0" w:color="auto"/>
          </w:divBdr>
        </w:div>
      </w:divsChild>
    </w:div>
    <w:div w:id="324820417">
      <w:bodyDiv w:val="1"/>
      <w:marLeft w:val="0"/>
      <w:marRight w:val="0"/>
      <w:marTop w:val="0"/>
      <w:marBottom w:val="0"/>
      <w:divBdr>
        <w:top w:val="none" w:sz="0" w:space="0" w:color="auto"/>
        <w:left w:val="none" w:sz="0" w:space="0" w:color="auto"/>
        <w:bottom w:val="none" w:sz="0" w:space="0" w:color="auto"/>
        <w:right w:val="none" w:sz="0" w:space="0" w:color="auto"/>
      </w:divBdr>
    </w:div>
    <w:div w:id="452750458">
      <w:bodyDiv w:val="1"/>
      <w:marLeft w:val="0"/>
      <w:marRight w:val="0"/>
      <w:marTop w:val="0"/>
      <w:marBottom w:val="0"/>
      <w:divBdr>
        <w:top w:val="none" w:sz="0" w:space="0" w:color="auto"/>
        <w:left w:val="none" w:sz="0" w:space="0" w:color="auto"/>
        <w:bottom w:val="none" w:sz="0" w:space="0" w:color="auto"/>
        <w:right w:val="none" w:sz="0" w:space="0" w:color="auto"/>
      </w:divBdr>
    </w:div>
    <w:div w:id="475338682">
      <w:bodyDiv w:val="1"/>
      <w:marLeft w:val="0"/>
      <w:marRight w:val="0"/>
      <w:marTop w:val="0"/>
      <w:marBottom w:val="0"/>
      <w:divBdr>
        <w:top w:val="none" w:sz="0" w:space="0" w:color="auto"/>
        <w:left w:val="none" w:sz="0" w:space="0" w:color="auto"/>
        <w:bottom w:val="none" w:sz="0" w:space="0" w:color="auto"/>
        <w:right w:val="none" w:sz="0" w:space="0" w:color="auto"/>
      </w:divBdr>
    </w:div>
    <w:div w:id="523716643">
      <w:bodyDiv w:val="1"/>
      <w:marLeft w:val="0"/>
      <w:marRight w:val="0"/>
      <w:marTop w:val="0"/>
      <w:marBottom w:val="0"/>
      <w:divBdr>
        <w:top w:val="none" w:sz="0" w:space="0" w:color="auto"/>
        <w:left w:val="none" w:sz="0" w:space="0" w:color="auto"/>
        <w:bottom w:val="none" w:sz="0" w:space="0" w:color="auto"/>
        <w:right w:val="none" w:sz="0" w:space="0" w:color="auto"/>
      </w:divBdr>
    </w:div>
    <w:div w:id="633634087">
      <w:bodyDiv w:val="1"/>
      <w:marLeft w:val="0"/>
      <w:marRight w:val="0"/>
      <w:marTop w:val="0"/>
      <w:marBottom w:val="0"/>
      <w:divBdr>
        <w:top w:val="none" w:sz="0" w:space="0" w:color="auto"/>
        <w:left w:val="none" w:sz="0" w:space="0" w:color="auto"/>
        <w:bottom w:val="none" w:sz="0" w:space="0" w:color="auto"/>
        <w:right w:val="none" w:sz="0" w:space="0" w:color="auto"/>
      </w:divBdr>
    </w:div>
    <w:div w:id="656105333">
      <w:bodyDiv w:val="1"/>
      <w:marLeft w:val="0"/>
      <w:marRight w:val="0"/>
      <w:marTop w:val="0"/>
      <w:marBottom w:val="0"/>
      <w:divBdr>
        <w:top w:val="none" w:sz="0" w:space="0" w:color="auto"/>
        <w:left w:val="none" w:sz="0" w:space="0" w:color="auto"/>
        <w:bottom w:val="none" w:sz="0" w:space="0" w:color="auto"/>
        <w:right w:val="none" w:sz="0" w:space="0" w:color="auto"/>
      </w:divBdr>
    </w:div>
    <w:div w:id="879131752">
      <w:bodyDiv w:val="1"/>
      <w:marLeft w:val="0"/>
      <w:marRight w:val="0"/>
      <w:marTop w:val="0"/>
      <w:marBottom w:val="0"/>
      <w:divBdr>
        <w:top w:val="none" w:sz="0" w:space="0" w:color="auto"/>
        <w:left w:val="none" w:sz="0" w:space="0" w:color="auto"/>
        <w:bottom w:val="none" w:sz="0" w:space="0" w:color="auto"/>
        <w:right w:val="none" w:sz="0" w:space="0" w:color="auto"/>
      </w:divBdr>
    </w:div>
    <w:div w:id="1115710907">
      <w:bodyDiv w:val="1"/>
      <w:marLeft w:val="0"/>
      <w:marRight w:val="0"/>
      <w:marTop w:val="0"/>
      <w:marBottom w:val="0"/>
      <w:divBdr>
        <w:top w:val="none" w:sz="0" w:space="0" w:color="auto"/>
        <w:left w:val="none" w:sz="0" w:space="0" w:color="auto"/>
        <w:bottom w:val="none" w:sz="0" w:space="0" w:color="auto"/>
        <w:right w:val="none" w:sz="0" w:space="0" w:color="auto"/>
      </w:divBdr>
    </w:div>
    <w:div w:id="1313484586">
      <w:bodyDiv w:val="1"/>
      <w:marLeft w:val="0"/>
      <w:marRight w:val="0"/>
      <w:marTop w:val="0"/>
      <w:marBottom w:val="0"/>
      <w:divBdr>
        <w:top w:val="none" w:sz="0" w:space="0" w:color="auto"/>
        <w:left w:val="none" w:sz="0" w:space="0" w:color="auto"/>
        <w:bottom w:val="none" w:sz="0" w:space="0" w:color="auto"/>
        <w:right w:val="none" w:sz="0" w:space="0" w:color="auto"/>
      </w:divBdr>
    </w:div>
    <w:div w:id="1321273443">
      <w:bodyDiv w:val="1"/>
      <w:marLeft w:val="0"/>
      <w:marRight w:val="0"/>
      <w:marTop w:val="0"/>
      <w:marBottom w:val="0"/>
      <w:divBdr>
        <w:top w:val="none" w:sz="0" w:space="0" w:color="auto"/>
        <w:left w:val="none" w:sz="0" w:space="0" w:color="auto"/>
        <w:bottom w:val="none" w:sz="0" w:space="0" w:color="auto"/>
        <w:right w:val="none" w:sz="0" w:space="0" w:color="auto"/>
      </w:divBdr>
    </w:div>
    <w:div w:id="1594900273">
      <w:bodyDiv w:val="1"/>
      <w:marLeft w:val="0"/>
      <w:marRight w:val="0"/>
      <w:marTop w:val="0"/>
      <w:marBottom w:val="0"/>
      <w:divBdr>
        <w:top w:val="none" w:sz="0" w:space="0" w:color="auto"/>
        <w:left w:val="none" w:sz="0" w:space="0" w:color="auto"/>
        <w:bottom w:val="none" w:sz="0" w:space="0" w:color="auto"/>
        <w:right w:val="none" w:sz="0" w:space="0" w:color="auto"/>
      </w:divBdr>
    </w:div>
    <w:div w:id="1929580352">
      <w:bodyDiv w:val="1"/>
      <w:marLeft w:val="0"/>
      <w:marRight w:val="0"/>
      <w:marTop w:val="0"/>
      <w:marBottom w:val="0"/>
      <w:divBdr>
        <w:top w:val="none" w:sz="0" w:space="0" w:color="auto"/>
        <w:left w:val="none" w:sz="0" w:space="0" w:color="auto"/>
        <w:bottom w:val="none" w:sz="0" w:space="0" w:color="auto"/>
        <w:right w:val="none" w:sz="0" w:space="0" w:color="auto"/>
      </w:divBdr>
    </w:div>
    <w:div w:id="198523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evinh\OneDrive\Ambiente%20de%20Trabalho\Relatorio_projecto.docx" TargetMode="External"/><Relationship Id="rId18" Type="http://schemas.openxmlformats.org/officeDocument/2006/relationships/hyperlink" Target="file:///C:\Users\evinh\OneDrive\Ambiente%20de%20Trabalho\Relatorio_projecto.docx" TargetMode="External"/><Relationship Id="rId26" Type="http://schemas.openxmlformats.org/officeDocument/2006/relationships/footer" Target="footer2.xml"/><Relationship Id="rId39" Type="http://schemas.openxmlformats.org/officeDocument/2006/relationships/image" Target="media/image10.png"/><Relationship Id="rId21" Type="http://schemas.openxmlformats.org/officeDocument/2006/relationships/hyperlink" Target="file:///C:\Users\evinh\OneDrive\Ambiente%20de%20Trabalho\Relatorio_projecto.docx" TargetMode="External"/><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diagramData" Target="diagrams/data2.xml"/><Relationship Id="rId50" Type="http://schemas.openxmlformats.org/officeDocument/2006/relationships/diagramColors" Target="diagrams/colors2.xml"/><Relationship Id="rId55" Type="http://schemas.openxmlformats.org/officeDocument/2006/relationships/hyperlink" Target="https://www.cncs.gov.pt/a-internet-das-coisas-iot-internet-of-thing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evinh\OneDrive\Ambiente%20de%20Trabalho\Relatorio_projecto.docx" TargetMode="External"/><Relationship Id="rId29" Type="http://schemas.openxmlformats.org/officeDocument/2006/relationships/diagramData" Target="diagrams/data1.xml"/><Relationship Id="rId11" Type="http://schemas.openxmlformats.org/officeDocument/2006/relationships/hyperlink" Target="file:///C:\Users\evinh\OneDrive\Ambiente%20de%20Trabalho\Relatorio_projecto.docx" TargetMode="External"/><Relationship Id="rId24" Type="http://schemas.openxmlformats.org/officeDocument/2006/relationships/footer" Target="footer1.xml"/><Relationship Id="rId32" Type="http://schemas.openxmlformats.org/officeDocument/2006/relationships/diagramColors" Target="diagrams/colors1.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image" Target="media/image19.png"/><Relationship Id="rId58" Type="http://schemas.openxmlformats.org/officeDocument/2006/relationships/image" Target="media/image21.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file:///C:\Users\evinh\OneDrive\Ambiente%20de%20Trabalho\Relatorio_projecto.docx" TargetMode="External"/><Relationship Id="rId14" Type="http://schemas.openxmlformats.org/officeDocument/2006/relationships/hyperlink" Target="file:///C:\Users\evinh\OneDrive\Ambiente%20de%20Trabalho\Relatorio_projecto.docx" TargetMode="External"/><Relationship Id="rId22" Type="http://schemas.openxmlformats.org/officeDocument/2006/relationships/hyperlink" Target="file:///C:\Users\evinh\OneDrive\Ambiente%20de%20Trabalho\Relatorio_projecto.docx" TargetMode="External"/><Relationship Id="rId27" Type="http://schemas.openxmlformats.org/officeDocument/2006/relationships/image" Target="media/image3.png"/><Relationship Id="rId30" Type="http://schemas.openxmlformats.org/officeDocument/2006/relationships/diagramLayout" Target="diagrams/layout1.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diagramLayout" Target="diagrams/layout2.xml"/><Relationship Id="rId56" Type="http://schemas.openxmlformats.org/officeDocument/2006/relationships/hyperlink" Target="https://www.cm-maia.pt/" TargetMode="External"/><Relationship Id="rId8" Type="http://schemas.openxmlformats.org/officeDocument/2006/relationships/image" Target="media/image1.png"/><Relationship Id="rId51" Type="http://schemas.microsoft.com/office/2007/relationships/diagramDrawing" Target="diagrams/drawing2.xml"/><Relationship Id="rId3" Type="http://schemas.openxmlformats.org/officeDocument/2006/relationships/styles" Target="styles.xml"/><Relationship Id="rId12" Type="http://schemas.openxmlformats.org/officeDocument/2006/relationships/hyperlink" Target="file:///C:\Users\evinh\OneDrive\Ambiente%20de%20Trabalho\Relatorio_projecto.docx" TargetMode="External"/><Relationship Id="rId17" Type="http://schemas.openxmlformats.org/officeDocument/2006/relationships/hyperlink" Target="file:///C:\Users\evinh\OneDrive\Ambiente%20de%20Trabalho\Relatorio_projecto.docx" TargetMode="External"/><Relationship Id="rId25" Type="http://schemas.openxmlformats.org/officeDocument/2006/relationships/header" Target="header2.xml"/><Relationship Id="rId33" Type="http://schemas.microsoft.com/office/2007/relationships/diagramDrawing" Target="diagrams/drawing1.xml"/><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image" Target="media/image22.png"/><Relationship Id="rId20" Type="http://schemas.openxmlformats.org/officeDocument/2006/relationships/hyperlink" Target="file:///C:\Users\evinh\OneDrive\Ambiente%20de%20Trabalho\Relatorio_projecto.docx" TargetMode="External"/><Relationship Id="rId41" Type="http://schemas.openxmlformats.org/officeDocument/2006/relationships/image" Target="media/image12.png"/><Relationship Id="rId54"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evinh\OneDrive\Ambiente%20de%20Trabalho\Relatorio_projecto.docx" TargetMode="External"/><Relationship Id="rId23" Type="http://schemas.openxmlformats.org/officeDocument/2006/relationships/header" Target="header1.xml"/><Relationship Id="rId28" Type="http://schemas.openxmlformats.org/officeDocument/2006/relationships/image" Target="media/image4.png"/><Relationship Id="rId36" Type="http://schemas.openxmlformats.org/officeDocument/2006/relationships/image" Target="media/image7.png"/><Relationship Id="rId49" Type="http://schemas.openxmlformats.org/officeDocument/2006/relationships/diagramQuickStyle" Target="diagrams/quickStyle2.xml"/><Relationship Id="rId57" Type="http://schemas.openxmlformats.org/officeDocument/2006/relationships/hyperlink" Target="https://docs.microsoft.com/pt-pt/power-bi/fundamentals/power-bi-overview" TargetMode="External"/><Relationship Id="rId10" Type="http://schemas.openxmlformats.org/officeDocument/2006/relationships/hyperlink" Target="file:///C:\Users\evinh\OneDrive\Ambiente%20de%20Trabalho\Relatorio_projecto.docx" TargetMode="External"/><Relationship Id="rId31" Type="http://schemas.openxmlformats.org/officeDocument/2006/relationships/diagramQuickStyle" Target="diagrams/quickStyle1.xml"/><Relationship Id="rId44" Type="http://schemas.openxmlformats.org/officeDocument/2006/relationships/image" Target="media/image15.png"/><Relationship Id="rId52" Type="http://schemas.openxmlformats.org/officeDocument/2006/relationships/image" Target="media/image1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3173FF6-D25D-4819-956E-15CF931056C1}" type="doc">
      <dgm:prSet loTypeId="urn:microsoft.com/office/officeart/2005/8/layout/chevron1" loCatId="process" qsTypeId="urn:microsoft.com/office/officeart/2005/8/quickstyle/simple1" qsCatId="simple" csTypeId="urn:microsoft.com/office/officeart/2005/8/colors/accent1_2" csCatId="accent1" phldr="1"/>
      <dgm:spPr/>
    </dgm:pt>
    <dgm:pt modelId="{4FF178D6-2356-45C0-90CC-872C90BA843D}">
      <dgm:prSet phldrT="[Texto]" custT="1"/>
      <dgm:spPr>
        <a:solidFill>
          <a:schemeClr val="tx2">
            <a:lumMod val="60000"/>
            <a:lumOff val="40000"/>
          </a:schemeClr>
        </a:solidFill>
        <a:ln>
          <a:solidFill>
            <a:schemeClr val="accent4">
              <a:lumMod val="20000"/>
              <a:lumOff val="80000"/>
            </a:schemeClr>
          </a:solidFill>
        </a:ln>
      </dgm:spPr>
      <dgm:t>
        <a:bodyPr/>
        <a:lstStyle/>
        <a:p>
          <a:r>
            <a:rPr lang="pt-PT" sz="800">
              <a:latin typeface="Arial" panose="020B0604020202020204" pitchFamily="34" charset="0"/>
              <a:cs typeface="Arial" panose="020B0604020202020204" pitchFamily="34" charset="0"/>
            </a:rPr>
            <a:t>Análise, Extração e Tratamento de dados </a:t>
          </a:r>
        </a:p>
      </dgm:t>
    </dgm:pt>
    <dgm:pt modelId="{7810B4C8-A74B-4621-A464-ECDA1A1C0627}" type="parTrans" cxnId="{FE138838-8C91-40ED-86D2-2C06C1E1197A}">
      <dgm:prSet/>
      <dgm:spPr/>
      <dgm:t>
        <a:bodyPr/>
        <a:lstStyle/>
        <a:p>
          <a:endParaRPr lang="pt-PT" sz="800">
            <a:latin typeface="Arial" panose="020B0604020202020204" pitchFamily="34" charset="0"/>
            <a:cs typeface="Arial" panose="020B0604020202020204" pitchFamily="34" charset="0"/>
          </a:endParaRPr>
        </a:p>
      </dgm:t>
    </dgm:pt>
    <dgm:pt modelId="{647FE6ED-9F54-439D-B256-B277BD3D8D7F}" type="sibTrans" cxnId="{FE138838-8C91-40ED-86D2-2C06C1E1197A}">
      <dgm:prSet/>
      <dgm:spPr/>
      <dgm:t>
        <a:bodyPr/>
        <a:lstStyle/>
        <a:p>
          <a:endParaRPr lang="pt-PT" sz="800">
            <a:latin typeface="Arial" panose="020B0604020202020204" pitchFamily="34" charset="0"/>
            <a:cs typeface="Arial" panose="020B0604020202020204" pitchFamily="34" charset="0"/>
          </a:endParaRPr>
        </a:p>
      </dgm:t>
    </dgm:pt>
    <dgm:pt modelId="{02BBE28E-F513-4789-8C7B-E232A48A1B96}">
      <dgm:prSet phldrT="[Texto]" custT="1"/>
      <dgm:spPr>
        <a:solidFill>
          <a:schemeClr val="tx2">
            <a:lumMod val="60000"/>
            <a:lumOff val="40000"/>
          </a:schemeClr>
        </a:solidFill>
        <a:ln>
          <a:solidFill>
            <a:schemeClr val="accent4">
              <a:lumMod val="20000"/>
              <a:lumOff val="80000"/>
            </a:schemeClr>
          </a:solidFill>
        </a:ln>
      </dgm:spPr>
      <dgm:t>
        <a:bodyPr/>
        <a:lstStyle/>
        <a:p>
          <a:r>
            <a:rPr lang="pt-PT" sz="800">
              <a:latin typeface="Arial" panose="020B0604020202020204" pitchFamily="34" charset="0"/>
              <a:cs typeface="Arial" panose="020B0604020202020204" pitchFamily="34" charset="0"/>
            </a:rPr>
            <a:t>Integração de dados em Ferramentas  de Bussiness Intelligence </a:t>
          </a:r>
        </a:p>
      </dgm:t>
    </dgm:pt>
    <dgm:pt modelId="{BDD3C219-EB10-4ECE-AFA1-00727C045D4D}" type="parTrans" cxnId="{69C1DD3F-2438-4C49-A343-D16083F64C3A}">
      <dgm:prSet/>
      <dgm:spPr/>
      <dgm:t>
        <a:bodyPr/>
        <a:lstStyle/>
        <a:p>
          <a:endParaRPr lang="pt-PT" sz="800">
            <a:latin typeface="Arial" panose="020B0604020202020204" pitchFamily="34" charset="0"/>
            <a:cs typeface="Arial" panose="020B0604020202020204" pitchFamily="34" charset="0"/>
          </a:endParaRPr>
        </a:p>
      </dgm:t>
    </dgm:pt>
    <dgm:pt modelId="{F0A329C9-AC1C-4D70-B29E-F2871103F675}" type="sibTrans" cxnId="{69C1DD3F-2438-4C49-A343-D16083F64C3A}">
      <dgm:prSet/>
      <dgm:spPr/>
      <dgm:t>
        <a:bodyPr/>
        <a:lstStyle/>
        <a:p>
          <a:endParaRPr lang="pt-PT" sz="800">
            <a:latin typeface="Arial" panose="020B0604020202020204" pitchFamily="34" charset="0"/>
            <a:cs typeface="Arial" panose="020B0604020202020204" pitchFamily="34" charset="0"/>
          </a:endParaRPr>
        </a:p>
      </dgm:t>
    </dgm:pt>
    <dgm:pt modelId="{03661B6F-1FCF-4A03-859E-63953B1A4798}">
      <dgm:prSet phldrT="[Texto]" custT="1"/>
      <dgm:spPr>
        <a:solidFill>
          <a:schemeClr val="tx2">
            <a:lumMod val="60000"/>
            <a:lumOff val="40000"/>
          </a:schemeClr>
        </a:solidFill>
        <a:ln>
          <a:solidFill>
            <a:schemeClr val="accent4">
              <a:lumMod val="20000"/>
              <a:lumOff val="80000"/>
            </a:schemeClr>
          </a:solidFill>
        </a:ln>
      </dgm:spPr>
      <dgm:t>
        <a:bodyPr/>
        <a:lstStyle/>
        <a:p>
          <a:r>
            <a:rPr lang="pt-PT" sz="800">
              <a:latin typeface="Arial" panose="020B0604020202020204" pitchFamily="34" charset="0"/>
              <a:cs typeface="Arial" panose="020B0604020202020204" pitchFamily="34" charset="0"/>
            </a:rPr>
            <a:t>Desenvolvimento de dashboards</a:t>
          </a:r>
        </a:p>
      </dgm:t>
    </dgm:pt>
    <dgm:pt modelId="{5CD9912A-1B2C-4760-98F1-8FE06F1E0564}" type="parTrans" cxnId="{9C964B33-7901-41C5-8C13-AE11BFC8971B}">
      <dgm:prSet/>
      <dgm:spPr/>
      <dgm:t>
        <a:bodyPr/>
        <a:lstStyle/>
        <a:p>
          <a:endParaRPr lang="pt-PT" sz="800">
            <a:latin typeface="Arial" panose="020B0604020202020204" pitchFamily="34" charset="0"/>
            <a:cs typeface="Arial" panose="020B0604020202020204" pitchFamily="34" charset="0"/>
          </a:endParaRPr>
        </a:p>
      </dgm:t>
    </dgm:pt>
    <dgm:pt modelId="{71EE4DE6-5876-4AFE-B623-EB9E4DB06E68}" type="sibTrans" cxnId="{9C964B33-7901-41C5-8C13-AE11BFC8971B}">
      <dgm:prSet/>
      <dgm:spPr/>
      <dgm:t>
        <a:bodyPr/>
        <a:lstStyle/>
        <a:p>
          <a:endParaRPr lang="pt-PT" sz="800">
            <a:latin typeface="Arial" panose="020B0604020202020204" pitchFamily="34" charset="0"/>
            <a:cs typeface="Arial" panose="020B0604020202020204" pitchFamily="34" charset="0"/>
          </a:endParaRPr>
        </a:p>
      </dgm:t>
    </dgm:pt>
    <dgm:pt modelId="{8A632AD9-8D4C-4380-A873-9FD47BEF10EA}" type="pres">
      <dgm:prSet presAssocID="{43173FF6-D25D-4819-956E-15CF931056C1}" presName="Name0" presStyleCnt="0">
        <dgm:presLayoutVars>
          <dgm:dir/>
          <dgm:animLvl val="lvl"/>
          <dgm:resizeHandles val="exact"/>
        </dgm:presLayoutVars>
      </dgm:prSet>
      <dgm:spPr/>
    </dgm:pt>
    <dgm:pt modelId="{9052EE0F-BE46-4B57-BD26-6A254AA8BAA2}" type="pres">
      <dgm:prSet presAssocID="{4FF178D6-2356-45C0-90CC-872C90BA843D}" presName="parTxOnly" presStyleLbl="node1" presStyleIdx="0" presStyleCnt="3">
        <dgm:presLayoutVars>
          <dgm:chMax val="0"/>
          <dgm:chPref val="0"/>
          <dgm:bulletEnabled val="1"/>
        </dgm:presLayoutVars>
      </dgm:prSet>
      <dgm:spPr/>
    </dgm:pt>
    <dgm:pt modelId="{33772D10-3851-4BAB-999B-1E9A1DAB49B1}" type="pres">
      <dgm:prSet presAssocID="{647FE6ED-9F54-439D-B256-B277BD3D8D7F}" presName="parTxOnlySpace" presStyleCnt="0"/>
      <dgm:spPr/>
    </dgm:pt>
    <dgm:pt modelId="{FA0D6D9B-7FE7-4F6C-AFB4-120F1BB1A688}" type="pres">
      <dgm:prSet presAssocID="{02BBE28E-F513-4789-8C7B-E232A48A1B96}" presName="parTxOnly" presStyleLbl="node1" presStyleIdx="1" presStyleCnt="3">
        <dgm:presLayoutVars>
          <dgm:chMax val="0"/>
          <dgm:chPref val="0"/>
          <dgm:bulletEnabled val="1"/>
        </dgm:presLayoutVars>
      </dgm:prSet>
      <dgm:spPr/>
    </dgm:pt>
    <dgm:pt modelId="{618CB715-4D8C-42CE-837E-A63503137A27}" type="pres">
      <dgm:prSet presAssocID="{F0A329C9-AC1C-4D70-B29E-F2871103F675}" presName="parTxOnlySpace" presStyleCnt="0"/>
      <dgm:spPr/>
    </dgm:pt>
    <dgm:pt modelId="{57F98835-A1A9-4A22-8266-B215709826B4}" type="pres">
      <dgm:prSet presAssocID="{03661B6F-1FCF-4A03-859E-63953B1A4798}" presName="parTxOnly" presStyleLbl="node1" presStyleIdx="2" presStyleCnt="3">
        <dgm:presLayoutVars>
          <dgm:chMax val="0"/>
          <dgm:chPref val="0"/>
          <dgm:bulletEnabled val="1"/>
        </dgm:presLayoutVars>
      </dgm:prSet>
      <dgm:spPr/>
    </dgm:pt>
  </dgm:ptLst>
  <dgm:cxnLst>
    <dgm:cxn modelId="{450EDD18-52E1-43D1-A49A-0D8578291D90}" type="presOf" srcId="{43173FF6-D25D-4819-956E-15CF931056C1}" destId="{8A632AD9-8D4C-4380-A873-9FD47BEF10EA}" srcOrd="0" destOrd="0" presId="urn:microsoft.com/office/officeart/2005/8/layout/chevron1"/>
    <dgm:cxn modelId="{9C964B33-7901-41C5-8C13-AE11BFC8971B}" srcId="{43173FF6-D25D-4819-956E-15CF931056C1}" destId="{03661B6F-1FCF-4A03-859E-63953B1A4798}" srcOrd="2" destOrd="0" parTransId="{5CD9912A-1B2C-4760-98F1-8FE06F1E0564}" sibTransId="{71EE4DE6-5876-4AFE-B623-EB9E4DB06E68}"/>
    <dgm:cxn modelId="{FE138838-8C91-40ED-86D2-2C06C1E1197A}" srcId="{43173FF6-D25D-4819-956E-15CF931056C1}" destId="{4FF178D6-2356-45C0-90CC-872C90BA843D}" srcOrd="0" destOrd="0" parTransId="{7810B4C8-A74B-4621-A464-ECDA1A1C0627}" sibTransId="{647FE6ED-9F54-439D-B256-B277BD3D8D7F}"/>
    <dgm:cxn modelId="{69C1DD3F-2438-4C49-A343-D16083F64C3A}" srcId="{43173FF6-D25D-4819-956E-15CF931056C1}" destId="{02BBE28E-F513-4789-8C7B-E232A48A1B96}" srcOrd="1" destOrd="0" parTransId="{BDD3C219-EB10-4ECE-AFA1-00727C045D4D}" sibTransId="{F0A329C9-AC1C-4D70-B29E-F2871103F675}"/>
    <dgm:cxn modelId="{BEFBBC8B-59DA-4FCD-B0A2-5AA476DEA6DB}" type="presOf" srcId="{02BBE28E-F513-4789-8C7B-E232A48A1B96}" destId="{FA0D6D9B-7FE7-4F6C-AFB4-120F1BB1A688}" srcOrd="0" destOrd="0" presId="urn:microsoft.com/office/officeart/2005/8/layout/chevron1"/>
    <dgm:cxn modelId="{FE13B2BF-3817-4950-A606-642C67FA0C1C}" type="presOf" srcId="{03661B6F-1FCF-4A03-859E-63953B1A4798}" destId="{57F98835-A1A9-4A22-8266-B215709826B4}" srcOrd="0" destOrd="0" presId="urn:microsoft.com/office/officeart/2005/8/layout/chevron1"/>
    <dgm:cxn modelId="{B66C48D6-33BA-49C4-B5E3-AD95C7460322}" type="presOf" srcId="{4FF178D6-2356-45C0-90CC-872C90BA843D}" destId="{9052EE0F-BE46-4B57-BD26-6A254AA8BAA2}" srcOrd="0" destOrd="0" presId="urn:microsoft.com/office/officeart/2005/8/layout/chevron1"/>
    <dgm:cxn modelId="{9197C73E-E512-4D16-B964-503C1FD6B61B}" type="presParOf" srcId="{8A632AD9-8D4C-4380-A873-9FD47BEF10EA}" destId="{9052EE0F-BE46-4B57-BD26-6A254AA8BAA2}" srcOrd="0" destOrd="0" presId="urn:microsoft.com/office/officeart/2005/8/layout/chevron1"/>
    <dgm:cxn modelId="{AD4A2FA7-45C5-435E-9962-9EC11705CF01}" type="presParOf" srcId="{8A632AD9-8D4C-4380-A873-9FD47BEF10EA}" destId="{33772D10-3851-4BAB-999B-1E9A1DAB49B1}" srcOrd="1" destOrd="0" presId="urn:microsoft.com/office/officeart/2005/8/layout/chevron1"/>
    <dgm:cxn modelId="{12F0BB4E-A4A2-4518-837C-5840F4A92A73}" type="presParOf" srcId="{8A632AD9-8D4C-4380-A873-9FD47BEF10EA}" destId="{FA0D6D9B-7FE7-4F6C-AFB4-120F1BB1A688}" srcOrd="2" destOrd="0" presId="urn:microsoft.com/office/officeart/2005/8/layout/chevron1"/>
    <dgm:cxn modelId="{9394B7E8-83B2-4D85-9E9A-E0C1FE3A6FF9}" type="presParOf" srcId="{8A632AD9-8D4C-4380-A873-9FD47BEF10EA}" destId="{618CB715-4D8C-42CE-837E-A63503137A27}" srcOrd="3" destOrd="0" presId="urn:microsoft.com/office/officeart/2005/8/layout/chevron1"/>
    <dgm:cxn modelId="{E1152082-F3EE-488B-A79A-7F1CDC82C1DF}" type="presParOf" srcId="{8A632AD9-8D4C-4380-A873-9FD47BEF10EA}" destId="{57F98835-A1A9-4A22-8266-B215709826B4}" srcOrd="4" destOrd="0" presId="urn:microsoft.com/office/officeart/2005/8/layout/chevron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77D6A0-2FE6-4365-89D1-F67ECA624DCD}" type="doc">
      <dgm:prSet loTypeId="urn:microsoft.com/office/officeart/2005/8/layout/chevron1" loCatId="process" qsTypeId="urn:microsoft.com/office/officeart/2005/8/quickstyle/simple1" qsCatId="simple" csTypeId="urn:microsoft.com/office/officeart/2005/8/colors/accent1_2" csCatId="accent1" phldr="1"/>
      <dgm:spPr/>
    </dgm:pt>
    <dgm:pt modelId="{4180192F-C864-4EC8-ABC2-F6A1173DBA1B}">
      <dgm:prSet phldrT="[Texto]" custT="1"/>
      <dgm:spPr>
        <a:solidFill>
          <a:schemeClr val="tx2">
            <a:lumMod val="60000"/>
            <a:lumOff val="40000"/>
          </a:schemeClr>
        </a:solidFill>
        <a:ln>
          <a:solidFill>
            <a:schemeClr val="accent4">
              <a:lumMod val="20000"/>
              <a:lumOff val="80000"/>
            </a:schemeClr>
          </a:solidFill>
        </a:ln>
      </dgm:spPr>
      <dgm:t>
        <a:bodyPr/>
        <a:lstStyle/>
        <a:p>
          <a:r>
            <a:rPr lang="pt-PT" sz="800">
              <a:latin typeface="Arial" panose="020B0604020202020204" pitchFamily="34" charset="0"/>
              <a:cs typeface="Arial" panose="020B0604020202020204" pitchFamily="34" charset="0"/>
            </a:rPr>
            <a:t>Verificação e análise de dados primários</a:t>
          </a:r>
        </a:p>
      </dgm:t>
    </dgm:pt>
    <dgm:pt modelId="{C6EAACC6-717D-4945-8FBB-3FAED8642C1D}" type="parTrans" cxnId="{73899E55-C5DD-4FE3-B1B5-32636E6655B9}">
      <dgm:prSet/>
      <dgm:spPr/>
      <dgm:t>
        <a:bodyPr/>
        <a:lstStyle/>
        <a:p>
          <a:endParaRPr lang="pt-PT" sz="800">
            <a:latin typeface="Arial" panose="020B0604020202020204" pitchFamily="34" charset="0"/>
            <a:cs typeface="Arial" panose="020B0604020202020204" pitchFamily="34" charset="0"/>
          </a:endParaRPr>
        </a:p>
      </dgm:t>
    </dgm:pt>
    <dgm:pt modelId="{2A358CF5-0CB7-4A35-B926-FAC9B3351ACA}" type="sibTrans" cxnId="{73899E55-C5DD-4FE3-B1B5-32636E6655B9}">
      <dgm:prSet/>
      <dgm:spPr/>
      <dgm:t>
        <a:bodyPr/>
        <a:lstStyle/>
        <a:p>
          <a:endParaRPr lang="pt-PT" sz="800">
            <a:latin typeface="Arial" panose="020B0604020202020204" pitchFamily="34" charset="0"/>
            <a:cs typeface="Arial" panose="020B0604020202020204" pitchFamily="34" charset="0"/>
          </a:endParaRPr>
        </a:p>
      </dgm:t>
    </dgm:pt>
    <dgm:pt modelId="{39933039-5152-4598-AB74-98A77998A453}">
      <dgm:prSet phldrT="[Texto]" custT="1"/>
      <dgm:spPr>
        <a:solidFill>
          <a:schemeClr val="tx2">
            <a:lumMod val="60000"/>
            <a:lumOff val="40000"/>
          </a:schemeClr>
        </a:solidFill>
        <a:ln>
          <a:solidFill>
            <a:schemeClr val="accent4">
              <a:lumMod val="20000"/>
              <a:lumOff val="80000"/>
            </a:schemeClr>
          </a:solidFill>
        </a:ln>
      </dgm:spPr>
      <dgm:t>
        <a:bodyPr/>
        <a:lstStyle/>
        <a:p>
          <a:r>
            <a:rPr lang="pt-PT" sz="800">
              <a:latin typeface="Arial" panose="020B0604020202020204" pitchFamily="34" charset="0"/>
              <a:cs typeface="Arial" panose="020B0604020202020204" pitchFamily="34" charset="0"/>
            </a:rPr>
            <a:t>Acesso a nova base de dados e importação em microsoft Power BI</a:t>
          </a:r>
        </a:p>
      </dgm:t>
    </dgm:pt>
    <dgm:pt modelId="{08AD124A-0060-4CD4-A881-776EAE61BBE0}" type="parTrans" cxnId="{8C998EDB-3CCB-4737-BE3D-294E25ABCC7E}">
      <dgm:prSet/>
      <dgm:spPr/>
      <dgm:t>
        <a:bodyPr/>
        <a:lstStyle/>
        <a:p>
          <a:endParaRPr lang="pt-PT" sz="800">
            <a:latin typeface="Arial" panose="020B0604020202020204" pitchFamily="34" charset="0"/>
            <a:cs typeface="Arial" panose="020B0604020202020204" pitchFamily="34" charset="0"/>
          </a:endParaRPr>
        </a:p>
      </dgm:t>
    </dgm:pt>
    <dgm:pt modelId="{723E77B3-A067-487E-BF1E-4F8314165169}" type="sibTrans" cxnId="{8C998EDB-3CCB-4737-BE3D-294E25ABCC7E}">
      <dgm:prSet/>
      <dgm:spPr/>
      <dgm:t>
        <a:bodyPr/>
        <a:lstStyle/>
        <a:p>
          <a:endParaRPr lang="pt-PT" sz="800">
            <a:latin typeface="Arial" panose="020B0604020202020204" pitchFamily="34" charset="0"/>
            <a:cs typeface="Arial" panose="020B0604020202020204" pitchFamily="34" charset="0"/>
          </a:endParaRPr>
        </a:p>
      </dgm:t>
    </dgm:pt>
    <dgm:pt modelId="{5E91ACCC-43DE-452F-808D-224BB59E4799}">
      <dgm:prSet phldrT="[Texto]" custT="1"/>
      <dgm:spPr>
        <a:solidFill>
          <a:schemeClr val="tx2">
            <a:lumMod val="60000"/>
            <a:lumOff val="40000"/>
          </a:schemeClr>
        </a:solidFill>
        <a:ln>
          <a:solidFill>
            <a:schemeClr val="accent4">
              <a:lumMod val="20000"/>
              <a:lumOff val="80000"/>
            </a:schemeClr>
          </a:solidFill>
        </a:ln>
      </dgm:spPr>
      <dgm:t>
        <a:bodyPr/>
        <a:lstStyle/>
        <a:p>
          <a:r>
            <a:rPr lang="pt-PT" sz="800">
              <a:latin typeface="Arial" panose="020B0604020202020204" pitchFamily="34" charset="0"/>
              <a:cs typeface="Arial" panose="020B0604020202020204" pitchFamily="34" charset="0"/>
            </a:rPr>
            <a:t>Elaboração de Dashboards </a:t>
          </a:r>
        </a:p>
      </dgm:t>
    </dgm:pt>
    <dgm:pt modelId="{B9C56E07-7EA0-4558-8AAF-7AE9CD153858}" type="parTrans" cxnId="{2A67DBEE-313D-4353-855B-71883CE43AA0}">
      <dgm:prSet/>
      <dgm:spPr/>
      <dgm:t>
        <a:bodyPr/>
        <a:lstStyle/>
        <a:p>
          <a:endParaRPr lang="pt-PT" sz="800">
            <a:latin typeface="Arial" panose="020B0604020202020204" pitchFamily="34" charset="0"/>
            <a:cs typeface="Arial" panose="020B0604020202020204" pitchFamily="34" charset="0"/>
          </a:endParaRPr>
        </a:p>
      </dgm:t>
    </dgm:pt>
    <dgm:pt modelId="{9A46E1CA-AC8F-4020-83AC-5B8EC61FEFA3}" type="sibTrans" cxnId="{2A67DBEE-313D-4353-855B-71883CE43AA0}">
      <dgm:prSet/>
      <dgm:spPr/>
      <dgm:t>
        <a:bodyPr/>
        <a:lstStyle/>
        <a:p>
          <a:endParaRPr lang="pt-PT" sz="800">
            <a:latin typeface="Arial" panose="020B0604020202020204" pitchFamily="34" charset="0"/>
            <a:cs typeface="Arial" panose="020B0604020202020204" pitchFamily="34" charset="0"/>
          </a:endParaRPr>
        </a:p>
      </dgm:t>
    </dgm:pt>
    <dgm:pt modelId="{4F74EACE-8C6B-4107-81D4-F82ACC642DFC}">
      <dgm:prSet phldrT="[Texto]" custT="1"/>
      <dgm:spPr>
        <a:solidFill>
          <a:schemeClr val="tx2">
            <a:lumMod val="60000"/>
            <a:lumOff val="40000"/>
          </a:schemeClr>
        </a:solidFill>
        <a:ln>
          <a:solidFill>
            <a:schemeClr val="accent4">
              <a:lumMod val="20000"/>
              <a:lumOff val="80000"/>
            </a:schemeClr>
          </a:solidFill>
        </a:ln>
      </dgm:spPr>
      <dgm:t>
        <a:bodyPr/>
        <a:lstStyle/>
        <a:p>
          <a:r>
            <a:rPr lang="pt-PT" sz="800">
              <a:latin typeface="Arial" panose="020B0604020202020204" pitchFamily="34" charset="0"/>
              <a:cs typeface="Arial" panose="020B0604020202020204" pitchFamily="34" charset="0"/>
            </a:rPr>
            <a:t>Disponibilização na Web </a:t>
          </a:r>
        </a:p>
      </dgm:t>
    </dgm:pt>
    <dgm:pt modelId="{5FF305B3-A4BF-4D95-81BF-7448E0346578}" type="parTrans" cxnId="{D649FF26-C37A-48CB-ABF3-2CFBF2160325}">
      <dgm:prSet/>
      <dgm:spPr/>
      <dgm:t>
        <a:bodyPr/>
        <a:lstStyle/>
        <a:p>
          <a:endParaRPr lang="pt-PT" sz="800">
            <a:latin typeface="Arial" panose="020B0604020202020204" pitchFamily="34" charset="0"/>
            <a:cs typeface="Arial" panose="020B0604020202020204" pitchFamily="34" charset="0"/>
          </a:endParaRPr>
        </a:p>
      </dgm:t>
    </dgm:pt>
    <dgm:pt modelId="{98B9C23E-4C95-49A2-8178-8A5200BD6C59}" type="sibTrans" cxnId="{D649FF26-C37A-48CB-ABF3-2CFBF2160325}">
      <dgm:prSet/>
      <dgm:spPr/>
      <dgm:t>
        <a:bodyPr/>
        <a:lstStyle/>
        <a:p>
          <a:endParaRPr lang="pt-PT" sz="800">
            <a:latin typeface="Arial" panose="020B0604020202020204" pitchFamily="34" charset="0"/>
            <a:cs typeface="Arial" panose="020B0604020202020204" pitchFamily="34" charset="0"/>
          </a:endParaRPr>
        </a:p>
      </dgm:t>
    </dgm:pt>
    <dgm:pt modelId="{79779AB7-8161-47C4-BAB7-6DA91D33C74E}" type="pres">
      <dgm:prSet presAssocID="{0F77D6A0-2FE6-4365-89D1-F67ECA624DCD}" presName="Name0" presStyleCnt="0">
        <dgm:presLayoutVars>
          <dgm:dir/>
          <dgm:animLvl val="lvl"/>
          <dgm:resizeHandles val="exact"/>
        </dgm:presLayoutVars>
      </dgm:prSet>
      <dgm:spPr/>
    </dgm:pt>
    <dgm:pt modelId="{A10C1410-767F-4AEA-897F-768818A58282}" type="pres">
      <dgm:prSet presAssocID="{4180192F-C864-4EC8-ABC2-F6A1173DBA1B}" presName="parTxOnly" presStyleLbl="node1" presStyleIdx="0" presStyleCnt="4">
        <dgm:presLayoutVars>
          <dgm:chMax val="0"/>
          <dgm:chPref val="0"/>
          <dgm:bulletEnabled val="1"/>
        </dgm:presLayoutVars>
      </dgm:prSet>
      <dgm:spPr/>
    </dgm:pt>
    <dgm:pt modelId="{AFFE288A-2509-42D0-B43D-54D9E3D29DA7}" type="pres">
      <dgm:prSet presAssocID="{2A358CF5-0CB7-4A35-B926-FAC9B3351ACA}" presName="parTxOnlySpace" presStyleCnt="0"/>
      <dgm:spPr/>
    </dgm:pt>
    <dgm:pt modelId="{B7857EB4-FF53-478A-B891-2D2FDBACE72C}" type="pres">
      <dgm:prSet presAssocID="{39933039-5152-4598-AB74-98A77998A453}" presName="parTxOnly" presStyleLbl="node1" presStyleIdx="1" presStyleCnt="4">
        <dgm:presLayoutVars>
          <dgm:chMax val="0"/>
          <dgm:chPref val="0"/>
          <dgm:bulletEnabled val="1"/>
        </dgm:presLayoutVars>
      </dgm:prSet>
      <dgm:spPr/>
    </dgm:pt>
    <dgm:pt modelId="{99714B89-24E8-40EA-9911-8C65831BDE38}" type="pres">
      <dgm:prSet presAssocID="{723E77B3-A067-487E-BF1E-4F8314165169}" presName="parTxOnlySpace" presStyleCnt="0"/>
      <dgm:spPr/>
    </dgm:pt>
    <dgm:pt modelId="{98994977-9FE6-4075-93AF-8F2F6B301A6E}" type="pres">
      <dgm:prSet presAssocID="{5E91ACCC-43DE-452F-808D-224BB59E4799}" presName="parTxOnly" presStyleLbl="node1" presStyleIdx="2" presStyleCnt="4">
        <dgm:presLayoutVars>
          <dgm:chMax val="0"/>
          <dgm:chPref val="0"/>
          <dgm:bulletEnabled val="1"/>
        </dgm:presLayoutVars>
      </dgm:prSet>
      <dgm:spPr/>
    </dgm:pt>
    <dgm:pt modelId="{63FB5048-54F0-4BF4-845F-53474652F1D6}" type="pres">
      <dgm:prSet presAssocID="{9A46E1CA-AC8F-4020-83AC-5B8EC61FEFA3}" presName="parTxOnlySpace" presStyleCnt="0"/>
      <dgm:spPr/>
    </dgm:pt>
    <dgm:pt modelId="{1284CFA2-4524-4160-A87F-600AED085CC3}" type="pres">
      <dgm:prSet presAssocID="{4F74EACE-8C6B-4107-81D4-F82ACC642DFC}" presName="parTxOnly" presStyleLbl="node1" presStyleIdx="3" presStyleCnt="4">
        <dgm:presLayoutVars>
          <dgm:chMax val="0"/>
          <dgm:chPref val="0"/>
          <dgm:bulletEnabled val="1"/>
        </dgm:presLayoutVars>
      </dgm:prSet>
      <dgm:spPr/>
    </dgm:pt>
  </dgm:ptLst>
  <dgm:cxnLst>
    <dgm:cxn modelId="{D649FF26-C37A-48CB-ABF3-2CFBF2160325}" srcId="{0F77D6A0-2FE6-4365-89D1-F67ECA624DCD}" destId="{4F74EACE-8C6B-4107-81D4-F82ACC642DFC}" srcOrd="3" destOrd="0" parTransId="{5FF305B3-A4BF-4D95-81BF-7448E0346578}" sibTransId="{98B9C23E-4C95-49A2-8178-8A5200BD6C59}"/>
    <dgm:cxn modelId="{E5501839-0C55-4E44-B31E-3AAF587F51C7}" type="presOf" srcId="{5E91ACCC-43DE-452F-808D-224BB59E4799}" destId="{98994977-9FE6-4075-93AF-8F2F6B301A6E}" srcOrd="0" destOrd="0" presId="urn:microsoft.com/office/officeart/2005/8/layout/chevron1"/>
    <dgm:cxn modelId="{8052A95C-7385-43E6-948D-12B84151EE98}" type="presOf" srcId="{4180192F-C864-4EC8-ABC2-F6A1173DBA1B}" destId="{A10C1410-767F-4AEA-897F-768818A58282}" srcOrd="0" destOrd="0" presId="urn:microsoft.com/office/officeart/2005/8/layout/chevron1"/>
    <dgm:cxn modelId="{73899E55-C5DD-4FE3-B1B5-32636E6655B9}" srcId="{0F77D6A0-2FE6-4365-89D1-F67ECA624DCD}" destId="{4180192F-C864-4EC8-ABC2-F6A1173DBA1B}" srcOrd="0" destOrd="0" parTransId="{C6EAACC6-717D-4945-8FBB-3FAED8642C1D}" sibTransId="{2A358CF5-0CB7-4A35-B926-FAC9B3351ACA}"/>
    <dgm:cxn modelId="{CE3E5BB0-B187-4A54-A668-B7F96592B348}" type="presOf" srcId="{4F74EACE-8C6B-4107-81D4-F82ACC642DFC}" destId="{1284CFA2-4524-4160-A87F-600AED085CC3}" srcOrd="0" destOrd="0" presId="urn:microsoft.com/office/officeart/2005/8/layout/chevron1"/>
    <dgm:cxn modelId="{C28789C2-2DE5-4DA9-BCAC-C76667F7BBB1}" type="presOf" srcId="{39933039-5152-4598-AB74-98A77998A453}" destId="{B7857EB4-FF53-478A-B891-2D2FDBACE72C}" srcOrd="0" destOrd="0" presId="urn:microsoft.com/office/officeart/2005/8/layout/chevron1"/>
    <dgm:cxn modelId="{37FA6DC5-9853-499F-AAE9-657212B626AC}" type="presOf" srcId="{0F77D6A0-2FE6-4365-89D1-F67ECA624DCD}" destId="{79779AB7-8161-47C4-BAB7-6DA91D33C74E}" srcOrd="0" destOrd="0" presId="urn:microsoft.com/office/officeart/2005/8/layout/chevron1"/>
    <dgm:cxn modelId="{8C998EDB-3CCB-4737-BE3D-294E25ABCC7E}" srcId="{0F77D6A0-2FE6-4365-89D1-F67ECA624DCD}" destId="{39933039-5152-4598-AB74-98A77998A453}" srcOrd="1" destOrd="0" parTransId="{08AD124A-0060-4CD4-A881-776EAE61BBE0}" sibTransId="{723E77B3-A067-487E-BF1E-4F8314165169}"/>
    <dgm:cxn modelId="{2A67DBEE-313D-4353-855B-71883CE43AA0}" srcId="{0F77D6A0-2FE6-4365-89D1-F67ECA624DCD}" destId="{5E91ACCC-43DE-452F-808D-224BB59E4799}" srcOrd="2" destOrd="0" parTransId="{B9C56E07-7EA0-4558-8AAF-7AE9CD153858}" sibTransId="{9A46E1CA-AC8F-4020-83AC-5B8EC61FEFA3}"/>
    <dgm:cxn modelId="{C5401CF7-DAD5-4EDC-8A23-867F5FF8EB8E}" type="presParOf" srcId="{79779AB7-8161-47C4-BAB7-6DA91D33C74E}" destId="{A10C1410-767F-4AEA-897F-768818A58282}" srcOrd="0" destOrd="0" presId="urn:microsoft.com/office/officeart/2005/8/layout/chevron1"/>
    <dgm:cxn modelId="{E72EFB3F-FE66-4035-AB04-C8A5B952E1BD}" type="presParOf" srcId="{79779AB7-8161-47C4-BAB7-6DA91D33C74E}" destId="{AFFE288A-2509-42D0-B43D-54D9E3D29DA7}" srcOrd="1" destOrd="0" presId="urn:microsoft.com/office/officeart/2005/8/layout/chevron1"/>
    <dgm:cxn modelId="{9531D51E-6E5A-4835-9D4B-D81F844CDB35}" type="presParOf" srcId="{79779AB7-8161-47C4-BAB7-6DA91D33C74E}" destId="{B7857EB4-FF53-478A-B891-2D2FDBACE72C}" srcOrd="2" destOrd="0" presId="urn:microsoft.com/office/officeart/2005/8/layout/chevron1"/>
    <dgm:cxn modelId="{A61735C9-191B-4679-AA96-8675E432628B}" type="presParOf" srcId="{79779AB7-8161-47C4-BAB7-6DA91D33C74E}" destId="{99714B89-24E8-40EA-9911-8C65831BDE38}" srcOrd="3" destOrd="0" presId="urn:microsoft.com/office/officeart/2005/8/layout/chevron1"/>
    <dgm:cxn modelId="{30848CE4-241E-44E2-B569-EF0CAD77533E}" type="presParOf" srcId="{79779AB7-8161-47C4-BAB7-6DA91D33C74E}" destId="{98994977-9FE6-4075-93AF-8F2F6B301A6E}" srcOrd="4" destOrd="0" presId="urn:microsoft.com/office/officeart/2005/8/layout/chevron1"/>
    <dgm:cxn modelId="{7DA28B1F-E6AA-40C7-A2D8-B846E4191A6F}" type="presParOf" srcId="{79779AB7-8161-47C4-BAB7-6DA91D33C74E}" destId="{63FB5048-54F0-4BF4-845F-53474652F1D6}" srcOrd="5" destOrd="0" presId="urn:microsoft.com/office/officeart/2005/8/layout/chevron1"/>
    <dgm:cxn modelId="{F1B9D92E-318F-4C36-A499-9C7CF719052D}" type="presParOf" srcId="{79779AB7-8161-47C4-BAB7-6DA91D33C74E}" destId="{1284CFA2-4524-4160-A87F-600AED085CC3}" srcOrd="6" destOrd="0" presId="urn:microsoft.com/office/officeart/2005/8/layout/chevron1"/>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052EE0F-BE46-4B57-BD26-6A254AA8BAA2}">
      <dsp:nvSpPr>
        <dsp:cNvPr id="0" name=""/>
        <dsp:cNvSpPr/>
      </dsp:nvSpPr>
      <dsp:spPr>
        <a:xfrm>
          <a:off x="1410" y="281052"/>
          <a:ext cx="1718935" cy="687574"/>
        </a:xfrm>
        <a:prstGeom prst="chevron">
          <a:avLst/>
        </a:prstGeom>
        <a:solidFill>
          <a:schemeClr val="tx2">
            <a:lumMod val="60000"/>
            <a:lumOff val="40000"/>
          </a:schemeClr>
        </a:solidFill>
        <a:ln w="12700" cap="flat" cmpd="sng" algn="ctr">
          <a:solidFill>
            <a:schemeClr val="accent4">
              <a:lumMod val="20000"/>
              <a:lumOff val="8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PT" sz="800" kern="1200">
              <a:latin typeface="Arial" panose="020B0604020202020204" pitchFamily="34" charset="0"/>
              <a:cs typeface="Arial" panose="020B0604020202020204" pitchFamily="34" charset="0"/>
            </a:rPr>
            <a:t>Análise, Extração e Tratamento de dados </a:t>
          </a:r>
        </a:p>
      </dsp:txBody>
      <dsp:txXfrm>
        <a:off x="345197" y="281052"/>
        <a:ext cx="1031361" cy="687574"/>
      </dsp:txXfrm>
    </dsp:sp>
    <dsp:sp modelId="{FA0D6D9B-7FE7-4F6C-AFB4-120F1BB1A688}">
      <dsp:nvSpPr>
        <dsp:cNvPr id="0" name=""/>
        <dsp:cNvSpPr/>
      </dsp:nvSpPr>
      <dsp:spPr>
        <a:xfrm>
          <a:off x="1548452" y="281052"/>
          <a:ext cx="1718935" cy="687574"/>
        </a:xfrm>
        <a:prstGeom prst="chevron">
          <a:avLst/>
        </a:prstGeom>
        <a:solidFill>
          <a:schemeClr val="tx2">
            <a:lumMod val="60000"/>
            <a:lumOff val="40000"/>
          </a:schemeClr>
        </a:solidFill>
        <a:ln w="12700" cap="flat" cmpd="sng" algn="ctr">
          <a:solidFill>
            <a:schemeClr val="accent4">
              <a:lumMod val="20000"/>
              <a:lumOff val="8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PT" sz="800" kern="1200">
              <a:latin typeface="Arial" panose="020B0604020202020204" pitchFamily="34" charset="0"/>
              <a:cs typeface="Arial" panose="020B0604020202020204" pitchFamily="34" charset="0"/>
            </a:rPr>
            <a:t>Integração de dados em Ferramentas  de Bussiness Intelligence </a:t>
          </a:r>
        </a:p>
      </dsp:txBody>
      <dsp:txXfrm>
        <a:off x="1892239" y="281052"/>
        <a:ext cx="1031361" cy="687574"/>
      </dsp:txXfrm>
    </dsp:sp>
    <dsp:sp modelId="{57F98835-A1A9-4A22-8266-B215709826B4}">
      <dsp:nvSpPr>
        <dsp:cNvPr id="0" name=""/>
        <dsp:cNvSpPr/>
      </dsp:nvSpPr>
      <dsp:spPr>
        <a:xfrm>
          <a:off x="3095494" y="281052"/>
          <a:ext cx="1718935" cy="687574"/>
        </a:xfrm>
        <a:prstGeom prst="chevron">
          <a:avLst/>
        </a:prstGeom>
        <a:solidFill>
          <a:schemeClr val="tx2">
            <a:lumMod val="60000"/>
            <a:lumOff val="40000"/>
          </a:schemeClr>
        </a:solidFill>
        <a:ln w="12700" cap="flat" cmpd="sng" algn="ctr">
          <a:solidFill>
            <a:schemeClr val="accent4">
              <a:lumMod val="20000"/>
              <a:lumOff val="8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PT" sz="800" kern="1200">
              <a:latin typeface="Arial" panose="020B0604020202020204" pitchFamily="34" charset="0"/>
              <a:cs typeface="Arial" panose="020B0604020202020204" pitchFamily="34" charset="0"/>
            </a:rPr>
            <a:t>Desenvolvimento de dashboards</a:t>
          </a:r>
        </a:p>
      </dsp:txBody>
      <dsp:txXfrm>
        <a:off x="3439281" y="281052"/>
        <a:ext cx="1031361" cy="68757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10C1410-767F-4AEA-897F-768818A58282}">
      <dsp:nvSpPr>
        <dsp:cNvPr id="0" name=""/>
        <dsp:cNvSpPr/>
      </dsp:nvSpPr>
      <dsp:spPr>
        <a:xfrm>
          <a:off x="2505" y="651625"/>
          <a:ext cx="1458334" cy="583333"/>
        </a:xfrm>
        <a:prstGeom prst="chevron">
          <a:avLst/>
        </a:prstGeom>
        <a:solidFill>
          <a:schemeClr val="tx2">
            <a:lumMod val="60000"/>
            <a:lumOff val="40000"/>
          </a:schemeClr>
        </a:solidFill>
        <a:ln w="12700" cap="flat" cmpd="sng" algn="ctr">
          <a:solidFill>
            <a:schemeClr val="accent4">
              <a:lumMod val="20000"/>
              <a:lumOff val="8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PT" sz="800" kern="1200">
              <a:latin typeface="Arial" panose="020B0604020202020204" pitchFamily="34" charset="0"/>
              <a:cs typeface="Arial" panose="020B0604020202020204" pitchFamily="34" charset="0"/>
            </a:rPr>
            <a:t>Verificação e análise de dados primários</a:t>
          </a:r>
        </a:p>
      </dsp:txBody>
      <dsp:txXfrm>
        <a:off x="294172" y="651625"/>
        <a:ext cx="875001" cy="583333"/>
      </dsp:txXfrm>
    </dsp:sp>
    <dsp:sp modelId="{B7857EB4-FF53-478A-B891-2D2FDBACE72C}">
      <dsp:nvSpPr>
        <dsp:cNvPr id="0" name=""/>
        <dsp:cNvSpPr/>
      </dsp:nvSpPr>
      <dsp:spPr>
        <a:xfrm>
          <a:off x="1315006" y="651625"/>
          <a:ext cx="1458334" cy="583333"/>
        </a:xfrm>
        <a:prstGeom prst="chevron">
          <a:avLst/>
        </a:prstGeom>
        <a:solidFill>
          <a:schemeClr val="tx2">
            <a:lumMod val="60000"/>
            <a:lumOff val="40000"/>
          </a:schemeClr>
        </a:solidFill>
        <a:ln w="12700" cap="flat" cmpd="sng" algn="ctr">
          <a:solidFill>
            <a:schemeClr val="accent4">
              <a:lumMod val="20000"/>
              <a:lumOff val="8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PT" sz="800" kern="1200">
              <a:latin typeface="Arial" panose="020B0604020202020204" pitchFamily="34" charset="0"/>
              <a:cs typeface="Arial" panose="020B0604020202020204" pitchFamily="34" charset="0"/>
            </a:rPr>
            <a:t>Acesso a nova base de dados e importação em microsoft Power BI</a:t>
          </a:r>
        </a:p>
      </dsp:txBody>
      <dsp:txXfrm>
        <a:off x="1606673" y="651625"/>
        <a:ext cx="875001" cy="583333"/>
      </dsp:txXfrm>
    </dsp:sp>
    <dsp:sp modelId="{98994977-9FE6-4075-93AF-8F2F6B301A6E}">
      <dsp:nvSpPr>
        <dsp:cNvPr id="0" name=""/>
        <dsp:cNvSpPr/>
      </dsp:nvSpPr>
      <dsp:spPr>
        <a:xfrm>
          <a:off x="2627507" y="651625"/>
          <a:ext cx="1458334" cy="583333"/>
        </a:xfrm>
        <a:prstGeom prst="chevron">
          <a:avLst/>
        </a:prstGeom>
        <a:solidFill>
          <a:schemeClr val="tx2">
            <a:lumMod val="60000"/>
            <a:lumOff val="40000"/>
          </a:schemeClr>
        </a:solidFill>
        <a:ln w="12700" cap="flat" cmpd="sng" algn="ctr">
          <a:solidFill>
            <a:schemeClr val="accent4">
              <a:lumMod val="20000"/>
              <a:lumOff val="8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PT" sz="800" kern="1200">
              <a:latin typeface="Arial" panose="020B0604020202020204" pitchFamily="34" charset="0"/>
              <a:cs typeface="Arial" panose="020B0604020202020204" pitchFamily="34" charset="0"/>
            </a:rPr>
            <a:t>Elaboração de Dashboards </a:t>
          </a:r>
        </a:p>
      </dsp:txBody>
      <dsp:txXfrm>
        <a:off x="2919174" y="651625"/>
        <a:ext cx="875001" cy="583333"/>
      </dsp:txXfrm>
    </dsp:sp>
    <dsp:sp modelId="{1284CFA2-4524-4160-A87F-600AED085CC3}">
      <dsp:nvSpPr>
        <dsp:cNvPr id="0" name=""/>
        <dsp:cNvSpPr/>
      </dsp:nvSpPr>
      <dsp:spPr>
        <a:xfrm>
          <a:off x="3940008" y="651625"/>
          <a:ext cx="1458334" cy="583333"/>
        </a:xfrm>
        <a:prstGeom prst="chevron">
          <a:avLst/>
        </a:prstGeom>
        <a:solidFill>
          <a:schemeClr val="tx2">
            <a:lumMod val="60000"/>
            <a:lumOff val="40000"/>
          </a:schemeClr>
        </a:solidFill>
        <a:ln w="12700" cap="flat" cmpd="sng" algn="ctr">
          <a:solidFill>
            <a:schemeClr val="accent4">
              <a:lumMod val="20000"/>
              <a:lumOff val="8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PT" sz="800" kern="1200">
              <a:latin typeface="Arial" panose="020B0604020202020204" pitchFamily="34" charset="0"/>
              <a:cs typeface="Arial" panose="020B0604020202020204" pitchFamily="34" charset="0"/>
            </a:rPr>
            <a:t>Disponibilização na Web </a:t>
          </a:r>
        </a:p>
      </dsp:txBody>
      <dsp:txXfrm>
        <a:off x="4231675" y="651625"/>
        <a:ext cx="875001" cy="58333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7</b:Tag>
    <b:SourceType>Book</b:SourceType>
    <b:Guid>{635253C5-6601-4C7E-B63E-14C8277C6317}</b:Guid>
    <b:Title>Bussines Intelligence ; Da informação ao Conhecimento </b:Title>
    <b:Year>2017</b:Year>
    <b:Author>
      <b:Author>
        <b:NameList>
          <b:Person>
            <b:Last>Santos</b:Last>
            <b:First>Maribel</b:First>
            <b:Middle>Yasmina</b:Middle>
          </b:Person>
          <b:Person>
            <b:Last>Ramos</b:Last>
            <b:First>Isabel</b:First>
          </b:Person>
        </b:NameList>
      </b:Author>
    </b:Author>
    <b:City>Lisboa </b:City>
    <b:Publisher>FCA, Editora de Informatica Lda </b:Publisher>
    <b:RefOrder>3</b:RefOrder>
  </b:Source>
  <b:Source>
    <b:Tag>OCD20</b:Tag>
    <b:SourceType>ArticleInAPeriodical</b:SourceType>
    <b:Guid>{7A02BE19-8278-414E-933E-02788C714058}</b:Guid>
    <b:Title>SMART CITIES AND INCLUSIVE GROWTH </b:Title>
    <b:Year>2020</b:Year>
    <b:Author>
      <b:Author>
        <b:NameList>
          <b:Person>
            <b:Last>OCDE</b:Last>
          </b:Person>
        </b:NameList>
      </b:Author>
    </b:Author>
    <b:RefOrder>2</b:RefOrder>
  </b:Source>
  <b:Source>
    <b:Tag>Sar16</b:Tag>
    <b:SourceType>Report</b:SourceType>
    <b:Guid>{B4F02CDA-A4BE-4398-A121-47A56EBF8A21}</b:Guid>
    <b:Title>Plataforma Online para Casos de Estudo em Cidades Inteligentes </b:Title>
    <b:Year>2016</b:Year>
    <b:Author>
      <b:Author>
        <b:NameList>
          <b:Person>
            <b:Last>Fernandes</b:Last>
            <b:First>Sara</b:First>
            <b:Middle>Alexandra Da Costa</b:Middle>
          </b:Person>
        </b:NameList>
      </b:Author>
    </b:Author>
    <b:RefOrder>4</b:RefOrder>
  </b:Source>
  <b:Source>
    <b:Tag>CNC</b:Tag>
    <b:SourceType>InternetSite</b:SourceType>
    <b:Guid>{B49CA3C0-DCD8-44BC-AC3A-C64E438A4C90}</b:Guid>
    <b:Title>A Internet das Coisas (IoT – Internet of Things)</b:Title>
    <b:Author>
      <b:Author>
        <b:NameList>
          <b:Person>
            <b:Last>Cibersegurança</b:Last>
            <b:First>CNCS</b:First>
            <b:Middle>- Centro Nacional de</b:Middle>
          </b:Person>
        </b:NameList>
      </b:Author>
    </b:Author>
    <b:InternetSiteTitle>CNCS</b:InternetSiteTitle>
    <b:RefOrder>1</b:RefOrder>
  </b:Source>
</b:Sources>
</file>

<file path=customXml/itemProps1.xml><?xml version="1.0" encoding="utf-8"?>
<ds:datastoreItem xmlns:ds="http://schemas.openxmlformats.org/officeDocument/2006/customXml" ds:itemID="{E5D057B0-C378-483C-AD4E-9B1399F87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5</TotalTime>
  <Pages>26</Pages>
  <Words>8423</Words>
  <Characters>45485</Characters>
  <Application>Microsoft Office Word</Application>
  <DocSecurity>0</DocSecurity>
  <Lines>379</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ânia Correia</dc:creator>
  <cp:keywords/>
  <dc:description/>
  <cp:lastModifiedBy>Tânia Correia</cp:lastModifiedBy>
  <cp:revision>73</cp:revision>
  <dcterms:created xsi:type="dcterms:W3CDTF">2021-04-30T15:57:00Z</dcterms:created>
  <dcterms:modified xsi:type="dcterms:W3CDTF">2021-06-10T08:11:00Z</dcterms:modified>
</cp:coreProperties>
</file>